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2B4432" w:rsidRDefault="00FC6B24" w:rsidP="00F35359">
      <w:pPr>
        <w:pStyle w:val="Title"/>
        <w:spacing w:line="480" w:lineRule="auto"/>
        <w:jc w:val="center"/>
        <w:rPr>
          <w:sz w:val="48"/>
        </w:rPr>
      </w:pPr>
      <w:r w:rsidRPr="002B4432">
        <w:rPr>
          <w:sz w:val="48"/>
        </w:rPr>
        <w:t>Chapter 5</w:t>
      </w:r>
    </w:p>
    <w:p w:rsidR="00FC6B24" w:rsidRPr="00376D76" w:rsidRDefault="00FC6B24" w:rsidP="00F35359">
      <w:pPr>
        <w:spacing w:line="480" w:lineRule="auto"/>
        <w:jc w:val="center"/>
      </w:pPr>
    </w:p>
    <w:p w:rsidR="00FC6B24" w:rsidRDefault="00FC6B24" w:rsidP="00F35359">
      <w:pPr>
        <w:pStyle w:val="Title"/>
        <w:spacing w:line="480" w:lineRule="auto"/>
      </w:pPr>
      <w:r w:rsidRPr="00376D76">
        <w:t xml:space="preserve">The application of Seq2Res to </w:t>
      </w:r>
      <w:r w:rsidR="009C0088">
        <w:t xml:space="preserve">evaluate </w:t>
      </w:r>
      <w:r w:rsidR="00032FEA">
        <w:t>ultra deep pyro</w:t>
      </w:r>
      <w:r w:rsidR="009C0088">
        <w:t xml:space="preserve">sequencing as a </w:t>
      </w:r>
      <w:r w:rsidRPr="00376D76">
        <w:t xml:space="preserve">large-scale, cost-effective </w:t>
      </w:r>
      <w:r w:rsidR="009C0088">
        <w:t>alternative to conventional HIV resistance genotyping</w:t>
      </w:r>
    </w:p>
    <w:p w:rsidR="006656E6" w:rsidRDefault="005B25C6" w:rsidP="00F35359">
      <w:pPr>
        <w:pStyle w:val="Heading1"/>
        <w:numPr>
          <w:numberingChange w:id="0" w:author="Ram Shrestha" w:date="2014-04-24T23:52:00Z" w:original="%1:1:0:"/>
        </w:numPr>
        <w:spacing w:line="480" w:lineRule="auto"/>
      </w:pPr>
      <w:r>
        <w:t xml:space="preserve"> Introduction</w:t>
      </w:r>
    </w:p>
    <w:p w:rsidR="006E6E50" w:rsidRPr="006E6E50" w:rsidRDefault="006E6E50" w:rsidP="00F35359">
      <w:pPr>
        <w:spacing w:line="480" w:lineRule="auto"/>
      </w:pPr>
    </w:p>
    <w:p w:rsidR="008F23E8" w:rsidRDefault="008F23E8" w:rsidP="00F35359">
      <w:pPr>
        <w:spacing w:line="480" w:lineRule="auto"/>
        <w:jc w:val="both"/>
      </w:pPr>
      <w:r>
        <w:t xml:space="preserve">HIV exists in an infected individual as a complex heterogeneous population called quasispecies </w:t>
      </w:r>
      <w:r w:rsidR="00E73736">
        <w:fldChar w:fldCharType="begin"/>
      </w:r>
      <w:ins w:id="1" w:author="Ram Shrestha" w:date="2014-04-29T02:39:00Z">
        <w:r w:rsidR="00CF787D">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2" w:author="Ram Shrestha" w:date="2014-04-27T01:24:00Z">
        <w:r w:rsidR="00311CED" w:rsidDel="00524255">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E73736">
        <w:fldChar w:fldCharType="separate"/>
      </w:r>
      <w:r>
        <w:rPr>
          <w:noProof/>
        </w:rPr>
        <w:t>(Yin et al., 2012)</w:t>
      </w:r>
      <w:r w:rsidR="00E73736">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E73736">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3" w:author="Ram Shrestha" w:date="2014-04-29T02:39:00Z">
        <w:r w:rsidR="00CF787D">
          <w:instrText xml:space="preserve"> ADDIN EN.CITE </w:instrText>
        </w:r>
      </w:ins>
      <w:del w:id="4" w:author="Ram Shrestha" w:date="2014-04-27T01:24:00Z">
        <w:r w:rsidR="00311CED" w:rsidDel="00524255">
          <w:delInstrText xml:space="preserve"> ADDIN EN.CITE </w:delInstrText>
        </w:r>
        <w:r w:rsidR="00E73736" w:rsidDel="00524255">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311CED" w:rsidDel="00524255">
          <w:delInstrText xml:space="preserve"> ADDIN EN.CITE.DATA </w:delInstrText>
        </w:r>
        <w:r w:rsidR="00E73736" w:rsidDel="00524255">
          <w:fldChar w:fldCharType="end"/>
        </w:r>
      </w:del>
      <w:ins w:id="5" w:author="Ram Shrestha" w:date="2014-04-29T02:39:00Z">
        <w:r w:rsidR="00CF787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CF787D">
          <w:instrText xml:space="preserve"> ADDIN EN.CITE.DATA </w:instrText>
        </w:r>
        <w:r w:rsidR="00CF787D">
          <w:fldChar w:fldCharType="end"/>
        </w:r>
      </w:ins>
      <w:r w:rsidR="00E73736">
        <w:fldChar w:fldCharType="separate"/>
      </w:r>
      <w:r>
        <w:rPr>
          <w:noProof/>
        </w:rPr>
        <w:t>(Bebenek et al., 1993; Ji and Loeb, 1992; Preston et al., 1988)</w:t>
      </w:r>
      <w:r w:rsidR="00E73736">
        <w:fldChar w:fldCharType="end"/>
      </w:r>
      <w:r>
        <w:t xml:space="preserve">. During the replication process, HIV develops random mutations </w:t>
      </w:r>
      <w:r w:rsidR="00E73736">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ins w:id="6" w:author="Ram Shrestha" w:date="2014-04-29T02:39:00Z">
        <w:r w:rsidR="00CF787D">
          <w:instrText xml:space="preserve"> ADDIN EN.CITE </w:instrText>
        </w:r>
      </w:ins>
      <w:del w:id="7" w:author="Ram Shrestha" w:date="2014-04-27T01:24:00Z">
        <w:r w:rsidR="00311CED" w:rsidDel="00524255">
          <w:delInstrText xml:space="preserve"> ADDIN EN.CITE </w:delInstrText>
        </w:r>
        <w:r w:rsidR="00E73736" w:rsidDel="00524255">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311CED" w:rsidDel="00524255">
          <w:delInstrText xml:space="preserve"> ADDIN EN.CITE.DATA </w:delInstrText>
        </w:r>
        <w:r w:rsidR="00E73736" w:rsidDel="00524255">
          <w:fldChar w:fldCharType="end"/>
        </w:r>
      </w:del>
      <w:ins w:id="8" w:author="Ram Shrestha" w:date="2014-04-29T02:39:00Z">
        <w:r w:rsidR="00CF787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CF787D">
          <w:instrText xml:space="preserve"> ADDIN EN.CITE.DATA </w:instrText>
        </w:r>
        <w:r w:rsidR="00CF787D">
          <w:fldChar w:fldCharType="end"/>
        </w:r>
      </w:ins>
      <w:r w:rsidR="00E73736">
        <w:fldChar w:fldCharType="separate"/>
      </w:r>
      <w:r w:rsidR="00061CDA">
        <w:rPr>
          <w:noProof/>
        </w:rPr>
        <w:t>(Bebenek et al., 1989; Bebenek et al., 1993; Berkhout et al., 2001; Roberts et al., 1988)</w:t>
      </w:r>
      <w:r w:rsidR="00E73736">
        <w:fldChar w:fldCharType="end"/>
      </w:r>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r w:rsidR="00E73736">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d="9" w:author="Ram Shrestha" w:date="2014-04-29T02:39:00Z">
        <w:r w:rsidR="00CF787D">
          <w:instrText xml:space="preserve"> ADDIN EN.CITE </w:instrText>
        </w:r>
      </w:ins>
      <w:del w:id="10" w:author="Ram Shrestha" w:date="2014-04-27T01:24:00Z">
        <w:r w:rsidR="00311CED" w:rsidDel="00524255">
          <w:delInstrText xml:space="preserve"> ADDIN EN.CITE </w:delInstrText>
        </w:r>
        <w:r w:rsidR="00E73736" w:rsidDel="00524255">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311CED" w:rsidDel="00524255">
          <w:delInstrText xml:space="preserve"> ADDIN EN.CITE.DATA </w:delInstrText>
        </w:r>
        <w:r w:rsidR="00E73736" w:rsidDel="00524255">
          <w:fldChar w:fldCharType="end"/>
        </w:r>
      </w:del>
      <w:ins w:id="11" w:author="Ram Shrestha" w:date="2014-04-29T02:39:00Z">
        <w:r w:rsidR="00CF787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CF787D">
          <w:instrText xml:space="preserve"> ADDIN EN.CITE.DATA </w:instrText>
        </w:r>
        <w:r w:rsidR="00CF787D">
          <w:fldChar w:fldCharType="end"/>
        </w:r>
      </w:ins>
      <w:r w:rsidR="00E73736">
        <w:fldChar w:fldCharType="separate"/>
      </w:r>
      <w:r w:rsidR="00387725">
        <w:rPr>
          <w:noProof/>
        </w:rPr>
        <w:t>(Clavel and Hance, 2004; D’Aquila et al., 2003; Kantor and Katzenstein, 2004; Sebastian and Faruki, 2004)</w:t>
      </w:r>
      <w:r w:rsidR="00E73736">
        <w:fldChar w:fldCharType="end"/>
      </w:r>
      <w:r>
        <w:t>. V</w:t>
      </w:r>
      <w:r w:rsidR="00B05683">
        <w:t>iral variants containing DRMs</w:t>
      </w:r>
      <w:r>
        <w:t xml:space="preserve"> </w:t>
      </w:r>
      <w:r w:rsidR="00B05683">
        <w:t xml:space="preserve">can be present at varying levels in the viral quasispecies </w:t>
      </w:r>
      <w:r w:rsidR="00E73736">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ins w:id="12" w:author="Ram Shrestha" w:date="2014-04-29T02:39:00Z">
        <w:r w:rsidR="00CF787D">
          <w:instrText xml:space="preserve"> ADDIN EN.CITE </w:instrText>
        </w:r>
      </w:ins>
      <w:del w:id="13" w:author="Ram Shrestha" w:date="2014-04-27T01:24:00Z">
        <w:r w:rsidR="00311CED" w:rsidDel="00524255">
          <w:delInstrText xml:space="preserve"> ADDIN EN.CITE </w:delInstrText>
        </w:r>
        <w:r w:rsidR="00E73736" w:rsidDel="00524255">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311CED" w:rsidDel="00524255">
          <w:delInstrText xml:space="preserve"> ADDIN EN.CITE.DATA </w:delInstrText>
        </w:r>
        <w:r w:rsidR="00E73736" w:rsidDel="00524255">
          <w:fldChar w:fldCharType="end"/>
        </w:r>
      </w:del>
      <w:ins w:id="14" w:author="Ram Shrestha" w:date="2014-04-29T02:39:00Z">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CF787D">
          <w:instrText xml:space="preserve"> ADDIN EN.CITE.DATA </w:instrText>
        </w:r>
        <w:r w:rsidR="00CF787D">
          <w:fldChar w:fldCharType="end"/>
        </w:r>
      </w:ins>
      <w:r w:rsidR="00E73736">
        <w:fldChar w:fldCharType="separate"/>
      </w:r>
      <w:r w:rsidR="00061CDA">
        <w:rPr>
          <w:noProof/>
        </w:rPr>
        <w:t>(Devereux et al., 1999; Johnson et al., 2008; Metzner et al., 2009)</w:t>
      </w:r>
      <w:r w:rsidR="00E73736">
        <w:fldChar w:fldCharType="end"/>
      </w:r>
      <w:r w:rsidR="00B05683">
        <w:t xml:space="preserve"> with these variants emerging to dominate the viral population in response to treatment</w:t>
      </w:r>
      <w:r w:rsidR="00286BE5">
        <w:t xml:space="preserve"> </w:t>
      </w:r>
      <w:r w:rsidR="00E73736">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d="15" w:author="Ram Shrestha" w:date="2014-04-29T02:39:00Z">
        <w:r w:rsidR="00CF787D">
          <w:instrText xml:space="preserve"> ADDIN EN.CITE </w:instrText>
        </w:r>
      </w:ins>
      <w:del w:id="16" w:author="Ram Shrestha" w:date="2014-04-27T01:24:00Z">
        <w:r w:rsidR="00311CED" w:rsidDel="00524255">
          <w:delInstrText xml:space="preserve"> ADDIN EN.CITE </w:delInstrText>
        </w:r>
        <w:r w:rsidR="00E73736" w:rsidDel="00524255">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311CED" w:rsidDel="00524255">
          <w:delInstrText xml:space="preserve"> ADDIN EN.CITE.DATA </w:delInstrText>
        </w:r>
        <w:r w:rsidR="00E73736" w:rsidDel="00524255">
          <w:fldChar w:fldCharType="end"/>
        </w:r>
      </w:del>
      <w:ins w:id="17" w:author="Ram Shrestha" w:date="2014-04-29T02:39:00Z">
        <w:r w:rsidR="00CF787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CF787D">
          <w:instrText xml:space="preserve"> ADDIN EN.CITE.DATA </w:instrText>
        </w:r>
        <w:r w:rsidR="00CF787D">
          <w:fldChar w:fldCharType="end"/>
        </w:r>
      </w:ins>
      <w:r w:rsidR="00E73736">
        <w:fldChar w:fldCharType="separate"/>
      </w:r>
      <w:r w:rsidR="00387725">
        <w:rPr>
          <w:noProof/>
        </w:rPr>
        <w:t>(Adje et al., 2001; Adje-Toure et al., 2003; Johnson et al., 2008; Marconi et al., 2008)</w:t>
      </w:r>
      <w:r w:rsidR="00E73736">
        <w:fldChar w:fldCharType="end"/>
      </w:r>
      <w:r>
        <w:t xml:space="preserve">. </w:t>
      </w:r>
    </w:p>
    <w:p w:rsidR="008F23E8" w:rsidRDefault="008F23E8" w:rsidP="00F35359">
      <w:pPr>
        <w:spacing w:line="480" w:lineRule="auto"/>
        <w:jc w:val="both"/>
      </w:pPr>
    </w:p>
    <w:p w:rsidR="00F87BF3" w:rsidRDefault="00B00693" w:rsidP="00F35359">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E73736">
        <w:fldChar w:fldCharType="begin"/>
      </w:r>
      <w:ins w:id="18" w:author="Ram Shrestha" w:date="2014-04-29T02:39:00Z">
        <w:r w:rsidR="00CF787D">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9" w:author="Ram Shrestha" w:date="2014-04-27T01:24:00Z">
        <w:r w:rsidR="00311CED" w:rsidDel="00524255">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E73736">
        <w:fldChar w:fldCharType="separate"/>
      </w:r>
      <w:r w:rsidR="007A6B3D">
        <w:rPr>
          <w:noProof/>
        </w:rPr>
        <w:t>(UNAIDS, 2012)</w:t>
      </w:r>
      <w:r w:rsidR="00E73736">
        <w:fldChar w:fldCharType="end"/>
      </w:r>
      <w:r w:rsidR="002A5044">
        <w:t xml:space="preserve"> </w:t>
      </w:r>
      <w:r w:rsidR="00C77A5B">
        <w:t>following</w:t>
      </w:r>
      <w:r w:rsidR="002A5044">
        <w:t xml:space="preserve"> the scale-up of treatment </w:t>
      </w:r>
      <w:r w:rsidR="00C77A5B">
        <w:t xml:space="preserve">programmes </w:t>
      </w:r>
      <w:r w:rsidR="002A5044">
        <w:t xml:space="preserve">in 2002 </w:t>
      </w:r>
      <w:r w:rsidR="00E73736">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20" w:author="Ram Shrestha" w:date="2014-04-29T02:39:00Z">
        <w:r w:rsidR="00CF787D">
          <w:instrText xml:space="preserve"> ADDIN EN.CITE </w:instrText>
        </w:r>
      </w:ins>
      <w:del w:id="21" w:author="Ram Shrestha" w:date="2014-04-27T01:24:00Z">
        <w:r w:rsidR="00311CED" w:rsidDel="00524255">
          <w:delInstrText xml:space="preserve"> ADDIN EN.CITE </w:delInstrText>
        </w:r>
        <w:r w:rsidR="00E73736" w:rsidDel="00524255">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311CED" w:rsidDel="00524255">
          <w:delInstrText xml:space="preserve"> ADDIN EN.CITE.DATA </w:delInstrText>
        </w:r>
        <w:r w:rsidR="00E73736" w:rsidDel="00524255">
          <w:fldChar w:fldCharType="end"/>
        </w:r>
      </w:del>
      <w:ins w:id="22" w:author="Ram Shrestha" w:date="2014-04-29T02:39:00Z">
        <w:r w:rsidR="00CF787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CF787D">
          <w:instrText xml:space="preserve"> ADDIN EN.CITE.DATA </w:instrText>
        </w:r>
        <w:r w:rsidR="00CF787D">
          <w:fldChar w:fldCharType="end"/>
        </w:r>
      </w:ins>
      <w:r w:rsidR="00E73736">
        <w:fldChar w:fldCharType="separate"/>
      </w:r>
      <w:r w:rsidR="007A6B3D">
        <w:rPr>
          <w:noProof/>
        </w:rPr>
        <w:t>(Beck et al., 2006; Ferradini et al., 2006; Gilks et al., 2006; Stringer et al., 2006)</w:t>
      </w:r>
      <w:r w:rsidR="00E73736">
        <w:fldChar w:fldCharType="end"/>
      </w:r>
      <w:r w:rsidR="002A5044">
        <w:t>.</w:t>
      </w:r>
      <w:r w:rsidR="00D94D5E">
        <w:t xml:space="preserve"> </w:t>
      </w:r>
      <w:r w:rsidR="00C77A5B">
        <w:t xml:space="preserve"> T</w:t>
      </w:r>
      <w:r w:rsidR="00D94D5E">
        <w:t xml:space="preserve">he </w:t>
      </w:r>
      <w:r w:rsidR="0093643E">
        <w:t xml:space="preserve">number of HIV infected individuals with transmitted drug resistant mutations (DRMs) </w:t>
      </w:r>
      <w:r w:rsidR="00953D2E">
        <w:t>is</w:t>
      </w:r>
      <w:r w:rsidR="00A609DE">
        <w:t xml:space="preserve"> increasing </w:t>
      </w:r>
      <w:r w:rsidR="00E73736">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23" w:author="Ram Shrestha" w:date="2014-04-29T02:39:00Z">
        <w:r w:rsidR="00CF787D">
          <w:instrText xml:space="preserve"> ADDIN EN.CITE </w:instrText>
        </w:r>
      </w:ins>
      <w:del w:id="24" w:author="Ram Shrestha" w:date="2014-04-27T01:24:00Z">
        <w:r w:rsidR="00311CED" w:rsidDel="00524255">
          <w:delInstrText xml:space="preserve"> ADDIN EN.CITE </w:delInstrText>
        </w:r>
        <w:r w:rsidR="00E73736" w:rsidDel="00524255">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311CED" w:rsidDel="00524255">
          <w:delInstrText xml:space="preserve"> ADDIN EN.CITE.DATA </w:delInstrText>
        </w:r>
        <w:r w:rsidR="00E73736" w:rsidDel="00524255">
          <w:fldChar w:fldCharType="end"/>
        </w:r>
      </w:del>
      <w:ins w:id="25" w:author="Ram Shrestha" w:date="2014-04-29T02:39:00Z">
        <w:r w:rsidR="00CF787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CF787D">
          <w:instrText xml:space="preserve"> ADDIN EN.CITE.DATA </w:instrText>
        </w:r>
        <w:r w:rsidR="00CF787D">
          <w:fldChar w:fldCharType="end"/>
        </w:r>
      </w:ins>
      <w:r w:rsidR="00E73736">
        <w:fldChar w:fldCharType="separate"/>
      </w:r>
      <w:r w:rsidR="00F5277E">
        <w:rPr>
          <w:noProof/>
        </w:rPr>
        <w:t>(Aghokeng et al., 2011; Phillips et al., 2013; Zaidi et al., 2013)</w:t>
      </w:r>
      <w:r w:rsidR="00E73736">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E73736">
        <w:fldChar w:fldCharType="begin"/>
      </w:r>
      <w:ins w:id="26" w:author="Ram Shrestha" w:date="2014-04-29T02:39:00Z">
        <w:r w:rsidR="00CF787D">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27" w:author="Ram Shrestha" w:date="2014-04-27T01:24:00Z">
        <w:r w:rsidR="00311CED" w:rsidDel="00524255">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E73736">
        <w:fldChar w:fldCharType="separate"/>
      </w:r>
      <w:r w:rsidR="00F5277E">
        <w:rPr>
          <w:noProof/>
        </w:rPr>
        <w:t>(Zaidi et al., 2013)</w:t>
      </w:r>
      <w:r w:rsidR="00E73736">
        <w:fldChar w:fldCharType="end"/>
      </w:r>
      <w:r w:rsidR="00F87BF3">
        <w:t>.</w:t>
      </w:r>
    </w:p>
    <w:p w:rsidR="008C69C5" w:rsidRDefault="008C69C5" w:rsidP="00F35359">
      <w:pPr>
        <w:spacing w:line="480" w:lineRule="auto"/>
        <w:jc w:val="both"/>
      </w:pPr>
    </w:p>
    <w:p w:rsidR="00F87BF3" w:rsidRDefault="00D50B55" w:rsidP="00F35359">
      <w:pPr>
        <w:spacing w:line="480" w:lineRule="auto"/>
        <w:jc w:val="both"/>
      </w:pPr>
      <w:r>
        <w:t xml:space="preserve">The history of HIV treatment in 1980s has shown </w:t>
      </w:r>
      <w:r w:rsidR="0045521A">
        <w:t xml:space="preserve">that the therapy with a single dose antiretroviral drug or a combination of drugs from a single drug class </w:t>
      </w:r>
      <w:r w:rsidR="008135FF">
        <w:t xml:space="preserve">usually </w:t>
      </w:r>
      <w:r w:rsidR="0045521A">
        <w:t>result</w:t>
      </w:r>
      <w:r w:rsidR="008135FF">
        <w:t>s</w:t>
      </w:r>
      <w:r w:rsidR="0045521A">
        <w:t xml:space="preserve"> in treatment </w:t>
      </w:r>
      <w:proofErr w:type="gramStart"/>
      <w:r w:rsidR="0045521A">
        <w:t xml:space="preserve">failure </w:t>
      </w:r>
      <w:r w:rsidR="004B0E7F">
        <w:t xml:space="preserve"> </w:t>
      </w:r>
      <w:proofErr w:type="gramEnd"/>
      <w:r w:rsidR="00E73736">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28" w:author="Ram Shrestha" w:date="2014-04-29T02:39:00Z">
        <w:r w:rsidR="00CF787D">
          <w:instrText xml:space="preserve"> ADDIN EN.CITE </w:instrText>
        </w:r>
      </w:ins>
      <w:del w:id="29" w:author="Ram Shrestha" w:date="2014-04-27T01:24:00Z">
        <w:r w:rsidR="00311CED" w:rsidDel="00524255">
          <w:delInstrText xml:space="preserve"> ADDIN EN.CITE </w:delInstrText>
        </w:r>
        <w:r w:rsidR="00E73736" w:rsidDel="00524255">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311CED" w:rsidDel="00524255">
          <w:delInstrText xml:space="preserve"> ADDIN EN.CITE.DATA </w:delInstrText>
        </w:r>
        <w:r w:rsidR="00E73736" w:rsidDel="00524255">
          <w:fldChar w:fldCharType="end"/>
        </w:r>
      </w:del>
      <w:ins w:id="30" w:author="Ram Shrestha" w:date="2014-04-29T02:39:00Z">
        <w:r w:rsidR="00CF787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CF787D">
          <w:instrText xml:space="preserve"> ADDIN EN.CITE.DATA </w:instrText>
        </w:r>
        <w:r w:rsidR="00CF787D">
          <w:fldChar w:fldCharType="end"/>
        </w:r>
      </w:ins>
      <w:r w:rsidR="00E73736">
        <w:fldChar w:fldCharType="separate"/>
      </w:r>
      <w:r w:rsidR="00002746">
        <w:rPr>
          <w:noProof/>
        </w:rPr>
        <w:t>(Kellam et al., 1994; Larder et al., 1989; Larder et al., 1991; Larder and Kemp, 1989; Larder et al., 1987)</w:t>
      </w:r>
      <w:r w:rsidR="00E73736">
        <w:fldChar w:fldCharType="end"/>
      </w:r>
      <w:r w:rsidR="003E5982">
        <w:t xml:space="preserve">. </w:t>
      </w:r>
      <w:r w:rsidR="0045521A">
        <w:t>This has shown that</w:t>
      </w:r>
      <w:r w:rsidR="007A1EC9">
        <w:t xml:space="preserve"> a</w:t>
      </w:r>
      <w:r w:rsidR="00302BD9">
        <w:t xml:space="preserve">dministration of a single </w:t>
      </w:r>
      <w:r w:rsidR="00490940">
        <w:t>antiretro</w:t>
      </w:r>
      <w:r w:rsidR="00302BD9">
        <w:t xml:space="preserve">viral drug </w:t>
      </w:r>
      <w:r w:rsidR="0045521A">
        <w:t xml:space="preserve">selects the drug resistant variants and </w:t>
      </w:r>
      <w:r w:rsidR="00302BD9">
        <w:t>increases the</w:t>
      </w:r>
      <w:r w:rsidR="00183610">
        <w:t xml:space="preserve"> chance of </w:t>
      </w:r>
      <w:r w:rsidR="00EC20D2">
        <w:t xml:space="preserve">rapid </w:t>
      </w:r>
      <w:r w:rsidR="004B0E7F">
        <w:t>drug</w:t>
      </w:r>
      <w:r w:rsidR="00183610">
        <w:t xml:space="preserve"> failure</w:t>
      </w:r>
      <w:r w:rsidR="00490940">
        <w:t xml:space="preserve"> </w:t>
      </w:r>
      <w:r w:rsidR="00E73736">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31" w:author="Ram Shrestha" w:date="2014-04-29T02:39:00Z">
        <w:r w:rsidR="00CF787D">
          <w:instrText xml:space="preserve"> ADDIN EN.CITE </w:instrText>
        </w:r>
      </w:ins>
      <w:del w:id="32" w:author="Ram Shrestha" w:date="2014-04-27T01:24:00Z">
        <w:r w:rsidR="00311CED" w:rsidDel="00524255">
          <w:delInstrText xml:space="preserve"> ADDIN EN.CITE </w:delInstrText>
        </w:r>
        <w:r w:rsidR="00E73736" w:rsidDel="0052425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311CED" w:rsidDel="00524255">
          <w:delInstrText xml:space="preserve"> ADDIN EN.CITE.DATA </w:delInstrText>
        </w:r>
        <w:r w:rsidR="00E73736" w:rsidDel="00524255">
          <w:fldChar w:fldCharType="end"/>
        </w:r>
      </w:del>
      <w:ins w:id="33" w:author="Ram Shrestha" w:date="2014-04-29T02:39:00Z">
        <w:r w:rsidR="00CF787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CF787D">
          <w:instrText xml:space="preserve"> ADDIN EN.CITE.DATA </w:instrText>
        </w:r>
        <w:r w:rsidR="00CF787D">
          <w:fldChar w:fldCharType="end"/>
        </w:r>
      </w:ins>
      <w:r w:rsidR="00E73736">
        <w:fldChar w:fldCharType="separate"/>
      </w:r>
      <w:r w:rsidR="00387725">
        <w:rPr>
          <w:noProof/>
        </w:rPr>
        <w:t>(Hamers et al., 2012; Jackson et al., 2000; Partaledis et al., 1995; Tisdale et al., 1993)</w:t>
      </w:r>
      <w:r w:rsidR="00E73736">
        <w:fldChar w:fldCharType="end"/>
      </w:r>
      <w:r w:rsidR="00183610">
        <w:t xml:space="preserve">. </w:t>
      </w:r>
      <w:r w:rsidR="00314641">
        <w:t xml:space="preserve">A perfect example of this is the emergence of resistance in </w:t>
      </w:r>
      <w:r w:rsidR="004B0E7F">
        <w:t xml:space="preserve">single dose </w:t>
      </w:r>
      <w:r w:rsidR="00EC20D2">
        <w:t>nevirapine</w:t>
      </w:r>
      <w:r w:rsidR="00A85D56">
        <w:t xml:space="preserve"> (NVP)</w:t>
      </w:r>
      <w:r w:rsidR="00314641">
        <w:t xml:space="preserve"> programmes</w:t>
      </w:r>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E73736">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34" w:author="Ram Shrestha" w:date="2014-04-29T02:39:00Z">
        <w:r w:rsidR="00CF787D">
          <w:instrText xml:space="preserve"> ADDIN EN.CITE </w:instrText>
        </w:r>
      </w:ins>
      <w:del w:id="35" w:author="Ram Shrestha" w:date="2014-04-27T01:24:00Z">
        <w:r w:rsidR="00311CED" w:rsidDel="00524255">
          <w:delInstrText xml:space="preserve"> ADDIN EN.CITE </w:delInstrText>
        </w:r>
        <w:r w:rsidR="00E73736" w:rsidDel="00524255">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311CED" w:rsidDel="00524255">
          <w:delInstrText xml:space="preserve"> ADDIN EN.CITE.DATA </w:delInstrText>
        </w:r>
        <w:r w:rsidR="00E73736" w:rsidDel="00524255">
          <w:fldChar w:fldCharType="end"/>
        </w:r>
      </w:del>
      <w:ins w:id="36" w:author="Ram Shrestha" w:date="2014-04-29T02:39:00Z">
        <w:r w:rsidR="00CF787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CF787D">
          <w:instrText xml:space="preserve"> ADDIN EN.CITE.DATA </w:instrText>
        </w:r>
        <w:r w:rsidR="00CF787D">
          <w:fldChar w:fldCharType="end"/>
        </w:r>
      </w:ins>
      <w:r w:rsidR="00E73736">
        <w:fldChar w:fldCharType="separate"/>
      </w:r>
      <w:r w:rsidR="00311CED">
        <w:rPr>
          <w:noProof/>
        </w:rPr>
        <w:t>(Audureau et al., 2013; Chi et al., 2013; Shapiro et al., 2010; Stringer et al., 2010a; Zolfo et al., 2010)</w:t>
      </w:r>
      <w:r w:rsidR="00E73736">
        <w:fldChar w:fldCharType="end"/>
      </w:r>
      <w:r w:rsidR="00EC20D2">
        <w:t xml:space="preserve">. The drug is effective in reducing the viral transmission </w:t>
      </w:r>
      <w:r w:rsidR="00286089">
        <w:t>as</w:t>
      </w:r>
      <w:r w:rsidR="00EC20D2">
        <w:t xml:space="preserve"> has been reported in several research reports </w:t>
      </w:r>
      <w:r w:rsidR="00E73736">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37" w:author="Ram Shrestha" w:date="2014-04-29T02:39:00Z">
        <w:r w:rsidR="00CF787D">
          <w:instrText xml:space="preserve"> ADDIN EN.CITE </w:instrText>
        </w:r>
      </w:ins>
      <w:del w:id="38" w:author="Ram Shrestha" w:date="2014-04-27T01:24:00Z">
        <w:r w:rsidR="00311CED" w:rsidDel="00524255">
          <w:delInstrText xml:space="preserve"> ADDIN EN.CITE </w:delInstrText>
        </w:r>
        <w:r w:rsidR="00E73736" w:rsidDel="00524255">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311CED" w:rsidDel="00524255">
          <w:delInstrText xml:space="preserve"> ADDIN EN.CITE.DATA </w:delInstrText>
        </w:r>
        <w:r w:rsidR="00E73736" w:rsidDel="00524255">
          <w:fldChar w:fldCharType="end"/>
        </w:r>
      </w:del>
      <w:ins w:id="39" w:author="Ram Shrestha" w:date="2014-04-29T02:39:00Z">
        <w:r w:rsidR="00CF787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CF787D">
          <w:instrText xml:space="preserve"> ADDIN EN.CITE.DATA </w:instrText>
        </w:r>
        <w:r w:rsidR="00CF787D">
          <w:fldChar w:fldCharType="end"/>
        </w:r>
      </w:ins>
      <w:r w:rsidR="00E73736">
        <w:fldChar w:fldCharType="separate"/>
      </w:r>
      <w:r w:rsidR="00C03023">
        <w:rPr>
          <w:noProof/>
        </w:rPr>
        <w:t>(Connor et al., 1994a; Connor et al., 1994b; Guay et al., 1999; Jackson et al., 2003; Lallemant et al., 2004)</w:t>
      </w:r>
      <w:r w:rsidR="00E73736">
        <w:fldChar w:fldCharType="end"/>
      </w:r>
      <w:r w:rsidR="00EC20D2">
        <w:t xml:space="preserve">. </w:t>
      </w:r>
      <w:r w:rsidR="00A85D56">
        <w:t>However,</w:t>
      </w:r>
      <w:r w:rsidR="004D1CFC">
        <w:t xml:space="preserve"> </w:t>
      </w:r>
      <w:r w:rsidR="009663B8">
        <w:t xml:space="preserve">studies have shown that </w:t>
      </w:r>
      <w:r w:rsidR="00A85D56">
        <w:t xml:space="preserve">the use of single dose NVP to prevent mother to child transmission of the virus </w:t>
      </w:r>
      <w:del w:id="40" w:author="Ram Shrestha" w:date="2014-04-25T01:52:00Z">
        <w:r w:rsidR="009663B8" w:rsidDel="001878DF">
          <w:delText xml:space="preserve">showed </w:delText>
        </w:r>
      </w:del>
      <w:ins w:id="41" w:author="Ram Shrestha" w:date="2014-04-25T01:52:00Z">
        <w:r w:rsidR="001878DF">
          <w:t xml:space="preserve">could show </w:t>
        </w:r>
      </w:ins>
      <w:del w:id="42" w:author="Ram Shrestha" w:date="2014-04-25T01:53:00Z">
        <w:r w:rsidR="009663B8" w:rsidDel="001878DF">
          <w:delText>distinct pattern</w:delText>
        </w:r>
        <w:r w:rsidR="00016DAB" w:rsidDel="001878DF">
          <w:delText>s</w:delText>
        </w:r>
        <w:r w:rsidR="009663B8" w:rsidDel="001878DF">
          <w:delText xml:space="preserve"> of emergence and fading of </w:delText>
        </w:r>
      </w:del>
      <w:r w:rsidR="009663B8">
        <w:t xml:space="preserve">nevirapine associated resistant mutations </w:t>
      </w:r>
      <w:r w:rsidR="00E73736">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43" w:author="Ram Shrestha" w:date="2014-04-29T02:39:00Z">
        <w:r w:rsidR="00CF787D">
          <w:instrText xml:space="preserve"> ADDIN EN.CITE </w:instrText>
        </w:r>
      </w:ins>
      <w:del w:id="44" w:author="Ram Shrestha" w:date="2014-04-27T01:24:00Z">
        <w:r w:rsidR="00311CED" w:rsidDel="00524255">
          <w:delInstrText xml:space="preserve"> ADDIN EN.CITE </w:delInstrText>
        </w:r>
        <w:r w:rsidR="00E73736" w:rsidDel="0052425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311CED" w:rsidDel="00524255">
          <w:delInstrText xml:space="preserve"> ADDIN EN.CITE.DATA </w:delInstrText>
        </w:r>
        <w:r w:rsidR="00E73736" w:rsidDel="00524255">
          <w:fldChar w:fldCharType="end"/>
        </w:r>
      </w:del>
      <w:ins w:id="45" w:author="Ram Shrestha" w:date="2014-04-29T02:39:00Z">
        <w:r w:rsidR="00CF787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CF787D">
          <w:instrText xml:space="preserve"> ADDIN EN.CITE.DATA </w:instrText>
        </w:r>
        <w:r w:rsidR="00CF787D">
          <w:fldChar w:fldCharType="end"/>
        </w:r>
      </w:ins>
      <w:r w:rsidR="00E73736">
        <w:fldChar w:fldCharType="separate"/>
      </w:r>
      <w:ins w:id="46" w:author="Ram Shrestha" w:date="2014-04-28T02:43:00Z">
        <w:r w:rsidR="00787C66">
          <w:rPr>
            <w:noProof/>
          </w:rPr>
          <w:t>(Coovadia et al., 2009; Eshleman et al., 2004b; Eshleman et al., 2005; Eshleman et al., 2001; Flys et al., 2005; Havlir et al., 1996; Jackson et al., 2000; Loubser et al., 2006; Martinson et al., 2007; Richman et al., 1994; Tisdale et al., 1993)</w:t>
        </w:r>
      </w:ins>
      <w:del w:id="47" w:author="Ram Shrestha" w:date="2014-04-28T02:43:00Z">
        <w:r w:rsidR="00311CED" w:rsidDel="00787C66">
          <w:rPr>
            <w:noProof/>
          </w:rPr>
          <w:delText>(Coovadia et al., 2009; Eshleman et al., 2004; Eshleman et al., 2005; Eshleman et al., 2001; Flys et al., 2005; Havlir et al., 1996; Jackson et al., 2000; Loubser et al., 2006; Martinson et al., 2007; Richman et al., 1994; Tisdale et al., 1993)</w:delText>
        </w:r>
      </w:del>
      <w:r w:rsidR="00E73736">
        <w:fldChar w:fldCharType="end"/>
      </w:r>
      <w:r w:rsidR="00C03023">
        <w:t xml:space="preserve">. The persistence of NVP resistant virus in the mothers and children treated with single dose NVP </w:t>
      </w:r>
      <w:r w:rsidR="00E73736">
        <w:fldChar w:fldCharType="begin"/>
      </w:r>
      <w:ins w:id="48" w:author="Ram Shrestha" w:date="2014-04-29T02:39:00Z">
        <w:r w:rsidR="00CF787D">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49" w:author="Ram Shrestha" w:date="2014-04-27T01:24:00Z">
        <w:r w:rsidR="00311CED" w:rsidDel="00524255">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E73736">
        <w:fldChar w:fldCharType="separate"/>
      </w:r>
      <w:r w:rsidR="00C03023">
        <w:rPr>
          <w:noProof/>
        </w:rPr>
        <w:t>(Hauser et al., 2011)</w:t>
      </w:r>
      <w:r w:rsidR="00E73736">
        <w:fldChar w:fldCharType="end"/>
      </w:r>
      <w:r w:rsidR="00C03023">
        <w:t xml:space="preserve"> </w:t>
      </w:r>
      <w:r w:rsidR="002D7086">
        <w:t>compromises</w:t>
      </w:r>
      <w:r w:rsidR="00C03023">
        <w:t xml:space="preserve"> the treatment with subsequent NVP containing highly active antiretroviral therapy (HAART) </w:t>
      </w:r>
      <w:r w:rsidR="00E73736">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50" w:author="Ram Shrestha" w:date="2014-04-29T02:39:00Z">
        <w:r w:rsidR="00CF787D">
          <w:instrText xml:space="preserve"> ADDIN EN.CITE </w:instrText>
        </w:r>
      </w:ins>
      <w:del w:id="51" w:author="Ram Shrestha" w:date="2014-04-27T01:24:00Z">
        <w:r w:rsidR="00311CED" w:rsidDel="00524255">
          <w:delInstrText xml:space="preserve"> ADDIN EN.CITE </w:delInstrText>
        </w:r>
        <w:r w:rsidR="00E73736" w:rsidDel="00524255">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311CED" w:rsidDel="00524255">
          <w:delInstrText xml:space="preserve"> ADDIN EN.CITE.DATA </w:delInstrText>
        </w:r>
        <w:r w:rsidR="00E73736" w:rsidDel="00524255">
          <w:fldChar w:fldCharType="end"/>
        </w:r>
      </w:del>
      <w:ins w:id="52" w:author="Ram Shrestha" w:date="2014-04-29T02:39:00Z">
        <w:r w:rsidR="00CF787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CF787D">
          <w:instrText xml:space="preserve"> ADDIN EN.CITE.DATA </w:instrText>
        </w:r>
        <w:r w:rsidR="00CF787D">
          <w:fldChar w:fldCharType="end"/>
        </w:r>
      </w:ins>
      <w:r w:rsidR="00E73736">
        <w:fldChar w:fldCharType="separate"/>
      </w:r>
      <w:r w:rsidR="00C03023">
        <w:rPr>
          <w:noProof/>
        </w:rPr>
        <w:t>(Arrive et al., 2007; Chi et al., 2007; Lehman et al., 2012; Martinson et al., 2007)</w:t>
      </w:r>
      <w:r w:rsidR="00E73736">
        <w:fldChar w:fldCharType="end"/>
      </w:r>
      <w:r w:rsidR="00C03023">
        <w:t>.</w:t>
      </w:r>
      <w:r w:rsidR="002D7086">
        <w:t xml:space="preserve"> Thus, </w:t>
      </w:r>
      <w:r w:rsidR="00782A26">
        <w:t xml:space="preserve">studies have shown that </w:t>
      </w:r>
      <w:r w:rsidR="00DE6177">
        <w:t>the</w:t>
      </w:r>
      <w:r w:rsidR="005E0BAE">
        <w:t xml:space="preserve"> first line </w:t>
      </w:r>
      <w:r w:rsidR="00DE6177">
        <w:t>therapy, which is a</w:t>
      </w:r>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Transciptase Inhibitors (NNRTIs)</w:t>
      </w:r>
      <w:r w:rsidR="000121B1">
        <w:t xml:space="preserve"> and</w:t>
      </w:r>
      <w:r w:rsidR="00302BD9">
        <w:t xml:space="preserve"> Nucleotide Reverse Transcriptase Inhibitors (NRTIs)</w:t>
      </w:r>
      <w:r w:rsidR="008D0E46">
        <w:t xml:space="preserve"> are necessary for optimum suppression of HIV from replication and resistance development</w:t>
      </w:r>
      <w:r w:rsidR="0099609F">
        <w:t xml:space="preserve"> </w:t>
      </w:r>
      <w:r w:rsidR="00E73736">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53" w:author="Ram Shrestha" w:date="2014-04-29T02:39:00Z">
        <w:r w:rsidR="00CF787D">
          <w:instrText xml:space="preserve"> ADDIN EN.CITE </w:instrText>
        </w:r>
      </w:ins>
      <w:del w:id="54" w:author="Ram Shrestha" w:date="2014-04-27T01:24:00Z">
        <w:r w:rsidR="00311CED" w:rsidDel="00524255">
          <w:delInstrText xml:space="preserve"> ADDIN EN.CITE </w:delInstrText>
        </w:r>
        <w:r w:rsidR="00E73736" w:rsidDel="0052425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311CED" w:rsidDel="00524255">
          <w:delInstrText xml:space="preserve"> ADDIN EN.CITE.DATA </w:delInstrText>
        </w:r>
        <w:r w:rsidR="00E73736" w:rsidDel="00524255">
          <w:fldChar w:fldCharType="end"/>
        </w:r>
      </w:del>
      <w:ins w:id="55" w:author="Ram Shrestha" w:date="2014-04-29T02:39:00Z">
        <w:r w:rsidR="00CF787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CF787D">
          <w:instrText xml:space="preserve"> ADDIN EN.CITE.DATA </w:instrText>
        </w:r>
        <w:r w:rsidR="00CF787D">
          <w:fldChar w:fldCharType="end"/>
        </w:r>
      </w:ins>
      <w:r w:rsidR="00E73736">
        <w:fldChar w:fldCharType="separate"/>
      </w:r>
      <w:r w:rsidR="00387725">
        <w:rPr>
          <w:noProof/>
        </w:rPr>
        <w:t>(Gupta et al., 2009; Hamers et al., 2012; Robbins et al., 2003; Shafer et al., 2003; van Leeuwen et al., 2003; van Leth et al., 2004)</w:t>
      </w:r>
      <w:r w:rsidR="00E73736">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rsidR="00A216CB" w:rsidRDefault="00A216CB" w:rsidP="00F35359">
      <w:pPr>
        <w:spacing w:line="480" w:lineRule="auto"/>
        <w:jc w:val="both"/>
      </w:pPr>
    </w:p>
    <w:p w:rsidR="00782A26" w:rsidRDefault="00A216CB" w:rsidP="00F35359">
      <w:pPr>
        <w:spacing w:line="480" w:lineRule="auto"/>
        <w:jc w:val="both"/>
      </w:pPr>
      <w:r>
        <w:t xml:space="preserve">Resistance testing </w:t>
      </w:r>
      <w:r w:rsidR="002D7086">
        <w:t>reveals</w:t>
      </w:r>
      <w:r>
        <w:t xml:space="preserve"> the drug resistance mutations in the HIV quasispecies. HIV with </w:t>
      </w:r>
      <w:del w:id="56" w:author="Ram Shrestha" w:date="2014-04-26T22:45:00Z">
        <w:r w:rsidDel="00001A2D">
          <w:delText>drug resistant mutation</w:delText>
        </w:r>
      </w:del>
      <w:ins w:id="57" w:author="Ram Shrestha" w:date="2014-04-26T22:45:00Z">
        <w:r w:rsidR="00001A2D">
          <w:t>DRM</w:t>
        </w:r>
      </w:ins>
      <w:r>
        <w:t xml:space="preserve">s is present at varying prevalence levels in the quasispecies. </w:t>
      </w:r>
      <w:r w:rsidR="00C54895">
        <w:t>The conventional HIV resistance genotyping is limited to detecting the mutations in HIV with prevalence of 20% or greater</w:t>
      </w:r>
      <w:r w:rsidR="005E16BD">
        <w:t xml:space="preserve"> </w:t>
      </w:r>
      <w:r w:rsidR="00E73736">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58" w:author="Ram Shrestha" w:date="2014-04-29T02:39:00Z">
        <w:r w:rsidR="00CF787D">
          <w:instrText xml:space="preserve"> ADDIN EN.CITE </w:instrText>
        </w:r>
      </w:ins>
      <w:del w:id="59" w:author="Ram Shrestha" w:date="2014-04-27T01:24:00Z">
        <w:r w:rsidR="00311CED" w:rsidDel="00524255">
          <w:delInstrText xml:space="preserve"> ADDIN EN.CITE </w:delInstrText>
        </w:r>
        <w:r w:rsidR="00E73736" w:rsidDel="00524255">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311CED" w:rsidDel="00524255">
          <w:delInstrText xml:space="preserve"> ADDIN EN.CITE.DATA </w:delInstrText>
        </w:r>
        <w:r w:rsidR="00E73736" w:rsidDel="00524255">
          <w:fldChar w:fldCharType="end"/>
        </w:r>
      </w:del>
      <w:ins w:id="60" w:author="Ram Shrestha" w:date="2014-04-29T02:39:00Z">
        <w:r w:rsidR="00CF787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CF787D">
          <w:instrText xml:space="preserve"> ADDIN EN.CITE.DATA </w:instrText>
        </w:r>
        <w:r w:rsidR="00CF787D">
          <w:fldChar w:fldCharType="end"/>
        </w:r>
      </w:ins>
      <w:r w:rsidR="00E73736">
        <w:fldChar w:fldCharType="separate"/>
      </w:r>
      <w:r w:rsidR="00002746">
        <w:rPr>
          <w:noProof/>
        </w:rPr>
        <w:t>(Booth and Geretti, 2007; Liang et al., 2011; Wang et al., 2007)</w:t>
      </w:r>
      <w:r w:rsidR="00E73736">
        <w:fldChar w:fldCharType="end"/>
      </w:r>
      <w:r w:rsidR="00C54895">
        <w:t xml:space="preserve">. </w:t>
      </w:r>
      <w:r w:rsidR="0005642B">
        <w:t xml:space="preserve">Ultra deep </w:t>
      </w:r>
      <w:r w:rsidR="00EF0506">
        <w:t>pyro</w:t>
      </w:r>
      <w:r w:rsidR="00C54895">
        <w:t xml:space="preserve">sequencing </w:t>
      </w:r>
      <w:r w:rsidR="00300BA4">
        <w:t xml:space="preserve">(UDPS) </w:t>
      </w:r>
      <w:r w:rsidR="00C54895">
        <w:t>technology has ability to detec</w:t>
      </w:r>
      <w:r w:rsidR="00EF0506">
        <w:t xml:space="preserve">t HIV with prevalence </w:t>
      </w:r>
      <w:r w:rsidR="00475F38">
        <w:t>to as low as</w:t>
      </w:r>
      <w:r w:rsidR="00EF0506">
        <w:t xml:space="preserve"> 1%</w:t>
      </w:r>
      <w:r w:rsidR="009D74F8">
        <w:t xml:space="preserve"> or below</w:t>
      </w:r>
      <w:r w:rsidR="00593984">
        <w:t xml:space="preserve"> </w:t>
      </w:r>
      <w:r w:rsidR="00E73736">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ins w:id="61" w:author="Ram Shrestha" w:date="2014-04-29T02:39:00Z">
        <w:r w:rsidR="00CF787D">
          <w:instrText xml:space="preserve"> ADDIN EN.CITE </w:instrText>
        </w:r>
      </w:ins>
      <w:del w:id="62"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311CED" w:rsidDel="00524255">
          <w:delInstrText xml:space="preserve"> ADDIN EN.CITE.DATA </w:delInstrText>
        </w:r>
        <w:r w:rsidR="00E73736" w:rsidDel="00524255">
          <w:fldChar w:fldCharType="end"/>
        </w:r>
      </w:del>
      <w:ins w:id="63" w:author="Ram Shrestha" w:date="2014-04-29T02:39:00Z">
        <w:r w:rsidR="00CF787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CF787D">
          <w:instrText xml:space="preserve"> ADDIN EN.CITE.DATA </w:instrText>
        </w:r>
        <w:r w:rsidR="00CF787D">
          <w:fldChar w:fldCharType="end"/>
        </w:r>
      </w:ins>
      <w:r w:rsidR="00E73736">
        <w:fldChar w:fldCharType="separate"/>
      </w:r>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r w:rsidR="00E73736">
        <w:fldChar w:fldCharType="end"/>
      </w:r>
      <w:r w:rsidR="00EF0506">
        <w:t>.</w:t>
      </w:r>
      <w:r w:rsidR="00300BA4">
        <w:t xml:space="preserve"> </w:t>
      </w:r>
      <w:r w:rsidR="00782A26">
        <w:t xml:space="preserve"> </w:t>
      </w:r>
    </w:p>
    <w:p w:rsidR="00782A26" w:rsidRDefault="00782A26" w:rsidP="00F35359">
      <w:pPr>
        <w:spacing w:line="480" w:lineRule="auto"/>
        <w:jc w:val="both"/>
      </w:pPr>
    </w:p>
    <w:p w:rsidR="00300BA4" w:rsidRDefault="00782A26" w:rsidP="00F35359">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rsidR="00BD7116" w:rsidRPr="00376D76" w:rsidRDefault="00BD7116" w:rsidP="00F35359">
      <w:pPr>
        <w:pStyle w:val="Heading1"/>
        <w:numPr>
          <w:numberingChange w:id="64" w:author="Ram Shrestha" w:date="2014-04-24T23:52:00Z" w:original="%1:2:0:"/>
        </w:numPr>
        <w:spacing w:line="480" w:lineRule="auto"/>
      </w:pPr>
      <w:r w:rsidRPr="00376D76">
        <w:t>Methods and Materials</w:t>
      </w:r>
    </w:p>
    <w:p w:rsidR="00BD7116" w:rsidRPr="00376D76" w:rsidRDefault="00BD7116" w:rsidP="00F35359">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unblinded, randomized controlled trial of comparing “doctor-initiative-doctor monitored” and “doctor-initiative-nurse-monitored” strategies for antiretroviral drug monitoring in resource poor setting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65" w:author="Ram Shrestha" w:date="2014-04-29T02:39:00Z">
        <w:r w:rsidR="00CF787D">
          <w:instrText xml:space="preserve"> ADDIN EN.CITE </w:instrText>
        </w:r>
      </w:ins>
      <w:del w:id="66"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67"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Pr="00376D76">
        <w:rPr>
          <w:noProof/>
        </w:rPr>
        <w:t>(Sanne et al., 2010)</w:t>
      </w:r>
      <w:r w:rsidR="00E73736"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HIV positive mothers with previous exposure of single dose nevirapine (NVP) drug for prevention of viral transmission from mother to child (PMTCT) during their pregnancy were also included in the study.</w:t>
      </w:r>
    </w:p>
    <w:p w:rsidR="00BD7116" w:rsidRPr="00376D76" w:rsidRDefault="00BD7116" w:rsidP="00F35359">
      <w:pPr>
        <w:spacing w:line="480" w:lineRule="auto"/>
        <w:jc w:val="both"/>
      </w:pPr>
    </w:p>
    <w:p w:rsidR="001747D3" w:rsidRDefault="00BD7116" w:rsidP="00F35359">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r w:rsidR="00FD663E">
        <w:t>and withdrawal</w:t>
      </w:r>
      <w:r w:rsidR="00F47549">
        <w:t xml:space="preserve"> </w:t>
      </w:r>
      <w:r w:rsidR="005B25C6">
        <w:t xml:space="preserve">of </w:t>
      </w:r>
      <w:r w:rsidR="005B25C6" w:rsidRPr="00376D76">
        <w:t>consent</w:t>
      </w:r>
      <w:r w:rsidRPr="00376D76">
        <w:t xml:space="preserve"> or </w:t>
      </w:r>
      <w:r w:rsidR="004B3030">
        <w:t xml:space="preserve">loss </w:t>
      </w:r>
      <w:r w:rsidRPr="00376D76">
        <w:t>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rsidR="001747D3" w:rsidRDefault="001747D3" w:rsidP="00F35359">
      <w:pPr>
        <w:spacing w:line="480" w:lineRule="auto"/>
        <w:jc w:val="both"/>
      </w:pPr>
    </w:p>
    <w:p w:rsidR="001747D3" w:rsidRDefault="00B112EC" w:rsidP="00F35359">
      <w:pPr>
        <w:spacing w:line="480" w:lineRule="auto"/>
        <w:jc w:val="both"/>
      </w:pPr>
      <w:r>
        <w:t>Virologic failure (VF)</w:t>
      </w:r>
      <w:r w:rsidR="00BD7116" w:rsidRPr="00376D76">
        <w:t xml:space="preserve"> to the treatment </w:t>
      </w:r>
      <w:r w:rsidR="001747D3">
        <w:t>was</w:t>
      </w:r>
      <w:r w:rsidR="001747D3" w:rsidRPr="00376D76">
        <w:t xml:space="preserve"> </w:t>
      </w:r>
      <w:r w:rsidR="00BD7116" w:rsidRPr="00376D76">
        <w:t>defined as decline of viral load less than 1.5 log</w:t>
      </w:r>
      <w:r w:rsidR="00BD7116" w:rsidRPr="00376D76">
        <w:rPr>
          <w:vertAlign w:val="subscript"/>
        </w:rPr>
        <w:t>10</w:t>
      </w:r>
      <w:r w:rsidR="00BD7116" w:rsidRPr="00376D76">
        <w:t xml:space="preserve"> from baseline to 12 weeks of treatment or two consecutive samples from a patient taken four weeks apart have viral load greater than 1000 RNA copies/ml</w:t>
      </w:r>
      <w:r w:rsidR="00120FC9">
        <w:t xml:space="preserve">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68" w:author="Ram Shrestha" w:date="2014-04-29T02:39:00Z">
        <w:r w:rsidR="00CF787D">
          <w:instrText xml:space="preserve"> ADDIN EN.CITE </w:instrText>
        </w:r>
      </w:ins>
      <w:del w:id="69"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70"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00120FC9" w:rsidRPr="00376D76">
        <w:rPr>
          <w:noProof/>
        </w:rPr>
        <w:t>(Sanne et al., 2010)</w:t>
      </w:r>
      <w:r w:rsidR="00E73736" w:rsidRPr="00376D76">
        <w:fldChar w:fldCharType="end"/>
      </w:r>
      <w:r w:rsidR="00BD7116" w:rsidRPr="00376D76">
        <w:t>.</w:t>
      </w:r>
      <w:r w:rsidR="001747D3">
        <w:t xml:space="preserve"> </w:t>
      </w:r>
      <w:r w:rsidR="00BD7116" w:rsidRPr="00376D76">
        <w:t xml:space="preserve"> </w:t>
      </w:r>
      <w:r>
        <w:t>VF</w:t>
      </w:r>
      <w:r w:rsidR="001747D3" w:rsidRPr="00376D76">
        <w:t xml:space="preserve"> </w:t>
      </w:r>
      <w:r w:rsidR="001747D3">
        <w:t xml:space="preserve">to first line ART was identified in </w:t>
      </w:r>
      <w:r w:rsidR="00BD7116" w:rsidRPr="00376D76">
        <w:t>79 patients</w:t>
      </w:r>
      <w:r w:rsidR="001747D3">
        <w:t>, with 15 patients failing second-line therapy</w:t>
      </w:r>
      <w:r w:rsidR="00560C86">
        <w:t xml:space="preserve">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1" w:author="Ram Shrestha" w:date="2014-04-29T02:39:00Z">
        <w:r w:rsidR="00CF787D">
          <w:instrText xml:space="preserve"> ADDIN EN.CITE </w:instrText>
        </w:r>
      </w:ins>
      <w:del w:id="72"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73"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00120FC9" w:rsidRPr="00376D76">
        <w:rPr>
          <w:noProof/>
        </w:rPr>
        <w:t>(Sanne et al., 2010)</w:t>
      </w:r>
      <w:r w:rsidR="00E73736" w:rsidRPr="00376D76">
        <w:fldChar w:fldCharType="end"/>
      </w:r>
      <w:r w:rsidR="001747D3">
        <w:t>.  Blood samples had been retrieved for all of these individuals upon failure detection.</w:t>
      </w:r>
    </w:p>
    <w:p w:rsidR="001747D3" w:rsidRDefault="001747D3" w:rsidP="00F35359">
      <w:pPr>
        <w:spacing w:line="480" w:lineRule="auto"/>
        <w:jc w:val="both"/>
      </w:pPr>
    </w:p>
    <w:p w:rsidR="006D171F" w:rsidRDefault="00BD7116" w:rsidP="00F35359">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r w:rsidR="00F02410">
        <w:t xml:space="preserve">- </w:t>
      </w:r>
      <w:r w:rsidR="00F47549">
        <w:t>PR</w:t>
      </w:r>
      <w:r w:rsidR="00F02410">
        <w:t xml:space="preserve"> (HXB2 </w:t>
      </w:r>
      <w:r w:rsidR="00937DB3" w:rsidRPr="00937DB3">
        <w:rPr>
          <w:i/>
        </w:rPr>
        <w:t>pol</w:t>
      </w:r>
      <w:r w:rsidR="00F02410">
        <w:t xml:space="preserve"> position 169 - 480)</w:t>
      </w:r>
      <w:r w:rsidR="00F47549">
        <w:t xml:space="preserve"> RT1</w:t>
      </w:r>
      <w:r w:rsidR="00F02410">
        <w:t xml:space="preserve"> (HXB2 </w:t>
      </w:r>
      <w:r w:rsidR="00937DB3" w:rsidRPr="00937DB3">
        <w:rPr>
          <w:i/>
        </w:rPr>
        <w:t>pol</w:t>
      </w:r>
      <w:r w:rsidR="00F02410">
        <w:t xml:space="preserve"> position 466 – 795)</w:t>
      </w:r>
      <w:r w:rsidR="00F47549">
        <w:t xml:space="preserve"> and RT2</w:t>
      </w:r>
      <w:r w:rsidR="00F02410">
        <w:t xml:space="preserve"> (HXB2 pol position 796 – 1185)</w:t>
      </w:r>
      <w:r w:rsidR="00F47549">
        <w:t xml:space="preserve"> </w:t>
      </w:r>
      <w:r w:rsidRPr="00376D76">
        <w:t xml:space="preserve">using HIV subtype C specific primers. </w:t>
      </w:r>
      <w:r w:rsidR="006D171F">
        <w:t xml:space="preserve">Ten </w:t>
      </w:r>
      <w:r w:rsidR="004C52ED">
        <w:t>UDPS</w:t>
      </w:r>
      <w:r w:rsidR="006D171F">
        <w:t xml:space="preserve"> sequencing runs using the </w:t>
      </w:r>
      <w:r w:rsidR="006D171F" w:rsidRPr="00376D76">
        <w:t xml:space="preserve">Roche/454 </w:t>
      </w:r>
      <w:del w:id="74" w:author="Ram Shrestha" w:date="2014-04-25T22:52:00Z">
        <w:r w:rsidR="006D171F" w:rsidRPr="00376D76" w:rsidDel="002C4CE1">
          <w:delText xml:space="preserve">Junior </w:delText>
        </w:r>
      </w:del>
      <w:ins w:id="75" w:author="Ram Shrestha" w:date="2014-04-25T22:52:00Z">
        <w:r w:rsidR="002C4CE1">
          <w:t>Junior platform</w:t>
        </w:r>
      </w:ins>
      <w:ins w:id="76" w:author="Ram Shrestha" w:date="2014-04-25T22:56:00Z">
        <w:r w:rsidR="002C4CE1">
          <w:t xml:space="preserve"> </w:t>
        </w:r>
      </w:ins>
      <w:r w:rsidR="00BF3D84">
        <w:t>(hereafter only</w:t>
      </w:r>
      <w:r w:rsidR="00AC6D5B">
        <w:t xml:space="preserve"> Junior) </w:t>
      </w:r>
      <w:r w:rsidR="006D171F" w:rsidRPr="00376D76">
        <w:t>platform</w:t>
      </w:r>
      <w:r w:rsidR="006D171F">
        <w:t xml:space="preserve"> had been attempted for </w:t>
      </w:r>
      <w:r w:rsidRPr="00376D76">
        <w:t>471 samples using</w:t>
      </w:r>
      <w:r w:rsidR="006D171F">
        <w:t xml:space="preserve"> MID tags to pool</w:t>
      </w:r>
      <w:r w:rsidR="001A3EF6">
        <w:t xml:space="preserve"> </w:t>
      </w:r>
      <w:r w:rsidRPr="00376D76">
        <w:t xml:space="preserve">48 samples per sequencing plate. </w:t>
      </w:r>
      <w:r w:rsidR="006D171F">
        <w:t xml:space="preserve">Further, sequencing was attempted for </w:t>
      </w:r>
      <w:r w:rsidRPr="00376D76">
        <w:t xml:space="preserve">630 samples using </w:t>
      </w:r>
      <w:r w:rsidR="006D171F">
        <w:t xml:space="preserve">the </w:t>
      </w:r>
      <w:r w:rsidR="00AC6D5B">
        <w:t>FLX</w:t>
      </w:r>
      <w:r w:rsidRPr="00376D76">
        <w:t xml:space="preserve"> platform</w:t>
      </w:r>
      <w:r w:rsidR="00BF3D84">
        <w:t xml:space="preserve"> (hereafter only </w:t>
      </w:r>
      <w:r w:rsidR="00AC6D5B">
        <w:t>FLX)</w:t>
      </w:r>
      <w:r w:rsidRPr="00376D76">
        <w:t xml:space="preserve">. </w:t>
      </w:r>
      <w:r w:rsidR="006D171F">
        <w:t xml:space="preserve"> 12 </w:t>
      </w:r>
      <w:r w:rsidRPr="00376D76">
        <w:t>FLX run</w:t>
      </w:r>
      <w:r w:rsidR="006D171F">
        <w:t xml:space="preserve">s were undertaken, dividing each plate into 8 distinct sections with 8 MID tagged samples per section for each sequencing run. </w:t>
      </w:r>
    </w:p>
    <w:p w:rsidR="006D171F" w:rsidRDefault="006D171F" w:rsidP="00F35359">
      <w:pPr>
        <w:spacing w:line="480" w:lineRule="auto"/>
        <w:jc w:val="both"/>
      </w:pPr>
    </w:p>
    <w:p w:rsidR="00BD7116" w:rsidRPr="00376D76" w:rsidRDefault="006D171F" w:rsidP="00F35359">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Papathanasopo</w:t>
      </w:r>
      <w:r w:rsidR="00257547">
        <w:t>u</w:t>
      </w:r>
      <w:r w:rsidR="00951B35">
        <w:t>los at the University of the Witwatersrand Medical School, South Africa.</w:t>
      </w:r>
      <w:r>
        <w:t xml:space="preserve">  </w:t>
      </w:r>
    </w:p>
    <w:p w:rsidR="00796C22" w:rsidRDefault="00796C22" w:rsidP="00F35359">
      <w:pPr>
        <w:spacing w:line="480" w:lineRule="auto"/>
        <w:jc w:val="both"/>
      </w:pPr>
    </w:p>
    <w:p w:rsidR="00796C22" w:rsidRDefault="00BD7116" w:rsidP="00F35359">
      <w:pPr>
        <w:spacing w:line="480" w:lineRule="auto"/>
        <w:jc w:val="both"/>
      </w:pPr>
      <w:r w:rsidRPr="00376D76">
        <w:t xml:space="preserve">Sequence data </w:t>
      </w:r>
      <w:r w:rsidR="00B41328">
        <w:t>from</w:t>
      </w:r>
      <w:r w:rsidR="00B41328" w:rsidRPr="00376D76">
        <w:t xml:space="preserve"> </w:t>
      </w:r>
      <w:r w:rsidRPr="00376D76">
        <w:t xml:space="preserve">all </w:t>
      </w:r>
      <w:r w:rsidR="0062650B">
        <w:t>sample</w:t>
      </w:r>
      <w:r w:rsidR="00622CBF">
        <w:t xml:space="preserve">s (baseline and first line </w:t>
      </w:r>
      <w:r w:rsidR="00B112EC">
        <w:t>VF</w:t>
      </w:r>
      <w:r w:rsidR="00622CBF">
        <w:t xml:space="preserve"> samples)</w:t>
      </w:r>
      <w:r w:rsidR="00A64FFB">
        <w:t xml:space="preserve"> </w:t>
      </w:r>
      <w:r w:rsidR="00C15FCE">
        <w:t xml:space="preserve">were </w:t>
      </w:r>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E73736"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77" w:author="Ram Shrestha" w:date="2014-04-29T02:39:00Z">
        <w:r w:rsidR="00CF787D">
          <w:instrText xml:space="preserve"> ADDIN EN.CITE </w:instrText>
        </w:r>
      </w:ins>
      <w:del w:id="78" w:author="Ram Shrestha" w:date="2014-04-27T01:24:00Z">
        <w:r w:rsidR="00311CED" w:rsidDel="00524255">
          <w:delInstrText xml:space="preserve"> ADDIN EN.CITE </w:delInstrText>
        </w:r>
        <w:r w:rsidR="00E73736" w:rsidDel="0052425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rsidDel="00524255">
          <w:delInstrText xml:space="preserve"> ADDIN EN.CITE.DATA </w:delInstrText>
        </w:r>
        <w:r w:rsidR="00E73736" w:rsidDel="00524255">
          <w:fldChar w:fldCharType="end"/>
        </w:r>
      </w:del>
      <w:ins w:id="79" w:author="Ram Shrestha" w:date="2014-04-29T02:39:00Z">
        <w:r w:rsidR="00CF787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CF787D">
          <w:instrText xml:space="preserve"> ADDIN EN.CITE.DATA </w:instrText>
        </w:r>
        <w:r w:rsidR="00CF787D">
          <w:fldChar w:fldCharType="end"/>
        </w:r>
      </w:ins>
      <w:r w:rsidR="00E73736" w:rsidRPr="00376D76">
        <w:fldChar w:fldCharType="separate"/>
      </w:r>
      <w:r w:rsidR="005B6476" w:rsidRPr="00376D76">
        <w:rPr>
          <w:noProof/>
        </w:rPr>
        <w:t>(Hudelson et al., 2010; Larder et al., 1993; Leitner et al., 1993; Schuurman et al., 1999; Van Laethem et al., 1999)</w:t>
      </w:r>
      <w:r w:rsidR="00E73736" w:rsidRPr="00376D76">
        <w:fldChar w:fldCharType="end"/>
      </w:r>
      <w:r w:rsidR="00A64FFB">
        <w:t xml:space="preserve">.  The presence of resistance in the UDPS </w:t>
      </w:r>
      <w:r w:rsidR="00DD459A">
        <w:t xml:space="preserve">genotypic </w:t>
      </w:r>
      <w:r w:rsidR="00A64FFB">
        <w:t xml:space="preserve">data was further explored at prevalence levels of </w:t>
      </w:r>
      <w:r w:rsidR="004A53B2">
        <w:t xml:space="preserve">15%, 10%, 5% and 1% </w:t>
      </w:r>
      <w:r w:rsidR="00A64FFB">
        <w:t>of the amplified and sequenced viral population.</w:t>
      </w:r>
    </w:p>
    <w:p w:rsidR="00DD53CD" w:rsidRDefault="00DD53CD" w:rsidP="00F35359">
      <w:pPr>
        <w:spacing w:line="480" w:lineRule="auto"/>
        <w:jc w:val="both"/>
      </w:pPr>
    </w:p>
    <w:p w:rsidR="004A104E" w:rsidRDefault="00D57708" w:rsidP="00F35359">
      <w:pPr>
        <w:spacing w:line="480" w:lineRule="auto"/>
        <w:jc w:val="both"/>
      </w:pPr>
      <w:r>
        <w:t xml:space="preserve">Every sequence read </w:t>
      </w:r>
      <w:r w:rsidR="00DD53CD">
        <w:t xml:space="preserve">was </w:t>
      </w:r>
      <w:r>
        <w:t xml:space="preserve">tested for drug resistance </w:t>
      </w:r>
      <w:r w:rsidR="004B3030">
        <w:t>using</w:t>
      </w:r>
      <w:r>
        <w:t xml:space="preserve"> the Stanford HIV drug resistance </w:t>
      </w:r>
      <w:r w:rsidR="00726DD8">
        <w:t>database</w:t>
      </w:r>
      <w:r w:rsidR="004B3030">
        <w:t xml:space="preserve"> resistance interpretation algorithm</w:t>
      </w:r>
      <w:r w:rsidR="00726DD8">
        <w:t xml:space="preserve"> </w:t>
      </w:r>
      <w:r w:rsidR="00E73736">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ins w:id="80" w:author="Ram Shrestha" w:date="2014-04-29T02:39:00Z">
        <w:r w:rsidR="00CF787D">
          <w:instrText xml:space="preserve"> ADDIN EN.CITE </w:instrText>
        </w:r>
      </w:ins>
      <w:del w:id="81" w:author="Ram Shrestha" w:date="2014-04-27T01:24:00Z">
        <w:r w:rsidR="00311CED" w:rsidDel="00524255">
          <w:delInstrText xml:space="preserve"> ADDIN EN.CITE </w:delInstrText>
        </w:r>
        <w:r w:rsidR="00E73736" w:rsidDel="00524255">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311CED" w:rsidDel="00524255">
          <w:delInstrText xml:space="preserve"> ADDIN EN.CITE.DATA </w:delInstrText>
        </w:r>
        <w:r w:rsidR="00E73736" w:rsidDel="00524255">
          <w:fldChar w:fldCharType="end"/>
        </w:r>
      </w:del>
      <w:ins w:id="82" w:author="Ram Shrestha" w:date="2014-04-29T02:39:00Z">
        <w:r w:rsidR="00CF787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CF787D">
          <w:instrText xml:space="preserve"> ADDIN EN.CITE.DATA </w:instrText>
        </w:r>
        <w:r w:rsidR="00CF787D">
          <w:fldChar w:fldCharType="end"/>
        </w:r>
      </w:ins>
      <w:r w:rsidR="00E73736">
        <w:fldChar w:fldCharType="separate"/>
      </w:r>
      <w:r w:rsidR="00061CDA">
        <w:rPr>
          <w:noProof/>
        </w:rPr>
        <w:t>(Liu and Shafer, 2006; Rhee et al., 2003; Shafer, 2006)</w:t>
      </w:r>
      <w:r w:rsidR="00E73736">
        <w:fldChar w:fldCharType="end"/>
      </w:r>
      <w:r>
        <w:t xml:space="preserve">. </w:t>
      </w:r>
      <w:r w:rsidR="00726DD8">
        <w:t xml:space="preserve">The percentage </w:t>
      </w:r>
      <w:r w:rsidR="00DD53CD">
        <w:t xml:space="preserve">of </w:t>
      </w:r>
      <w:r w:rsidR="00726DD8">
        <w:t xml:space="preserve">sequences that were predicted </w:t>
      </w:r>
      <w:r w:rsidR="00DD53CD">
        <w:t xml:space="preserve">as </w:t>
      </w:r>
      <w:r w:rsidR="00726DD8">
        <w:t xml:space="preserve">resistant for a particular antiretroviral drug by the algorithm </w:t>
      </w:r>
      <w:r w:rsidR="00061CDA">
        <w:t>was</w:t>
      </w:r>
      <w:r w:rsidR="00726DD8">
        <w:t xml:space="preserve"> calculated. </w:t>
      </w:r>
      <w:r w:rsidR="00DD53CD">
        <w:t xml:space="preserve">Using a number of </w:t>
      </w:r>
      <w:r w:rsidR="00726DD8">
        <w:t>prevalence cutoff</w:t>
      </w:r>
      <w:r w:rsidR="00DD53CD">
        <w:t>s</w:t>
      </w:r>
      <w:r w:rsidR="00726DD8">
        <w:t xml:space="preserve"> (20%, 15%, 10%, 5% and 1%), if the percentage of </w:t>
      </w:r>
      <w:r w:rsidR="00DD53CD">
        <w:t xml:space="preserve">sequences </w:t>
      </w:r>
      <w:r w:rsidR="00726DD8">
        <w:t xml:space="preserve">predicted </w:t>
      </w:r>
      <w:r w:rsidR="00DD53CD">
        <w:t xml:space="preserve">as </w:t>
      </w:r>
      <w:r w:rsidR="00726DD8">
        <w:t xml:space="preserve">resistant </w:t>
      </w:r>
      <w:r w:rsidR="00DD53CD">
        <w:t xml:space="preserve">to a drug </w:t>
      </w:r>
      <w:r w:rsidR="00BF3D84">
        <w:t xml:space="preserve">from the total number of sequences analyzed for a sample, </w:t>
      </w:r>
      <w:r w:rsidR="00726DD8">
        <w:t>was greater or equal to the cutoff, the sample was predicted resistance</w:t>
      </w:r>
      <w:r w:rsidR="00DD53CD">
        <w:t xml:space="preserve"> for that drug</w:t>
      </w:r>
      <w:r w:rsidR="00726DD8">
        <w:t>.</w:t>
      </w:r>
    </w:p>
    <w:p w:rsidR="00D57708" w:rsidRDefault="00D57708" w:rsidP="00F35359">
      <w:pPr>
        <w:spacing w:line="480" w:lineRule="auto"/>
        <w:jc w:val="both"/>
      </w:pPr>
    </w:p>
    <w:p w:rsidR="00A64FFB" w:rsidRDefault="00A64FFB" w:rsidP="00F35359">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rsidR="00FD7B04" w:rsidRDefault="00FD7B04" w:rsidP="00F35359">
      <w:pPr>
        <w:spacing w:line="480" w:lineRule="auto"/>
        <w:jc w:val="both"/>
      </w:pPr>
    </w:p>
    <w:p w:rsidR="00796C22" w:rsidRDefault="00C15FCE" w:rsidP="00F35359">
      <w:pPr>
        <w:spacing w:line="480" w:lineRule="auto"/>
        <w:jc w:val="both"/>
      </w:pPr>
      <w:r>
        <w:t>In the cas</w:t>
      </w:r>
      <w:r w:rsidR="00260E07">
        <w:t xml:space="preserve">e of </w:t>
      </w:r>
      <w:r w:rsidR="00B112EC">
        <w:t>VF</w:t>
      </w:r>
      <w:r w:rsidR="00DD53CD">
        <w:t>,</w:t>
      </w:r>
      <w:r w:rsidR="00260E07">
        <w:t xml:space="preserve">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rsidR="00D57708" w:rsidRDefault="00D57708" w:rsidP="00F35359">
      <w:pPr>
        <w:spacing w:line="480" w:lineRule="auto"/>
        <w:jc w:val="both"/>
      </w:pPr>
    </w:p>
    <w:p w:rsidR="00C15FCE" w:rsidRDefault="0062650B" w:rsidP="00F35359">
      <w:pPr>
        <w:spacing w:line="480" w:lineRule="auto"/>
        <w:jc w:val="both"/>
      </w:pPr>
      <w:r>
        <w:t xml:space="preserve">The number of samples with and without predicted resistance was obtained and statistical significance was calculated using </w:t>
      </w:r>
      <w:r w:rsidR="00061CDA">
        <w:t>Fisher’s exact test</w:t>
      </w:r>
      <w:r>
        <w:t>.</w:t>
      </w:r>
    </w:p>
    <w:p w:rsidR="0062650B" w:rsidRDefault="0062650B">
      <w:pPr>
        <w:spacing w:line="480" w:lineRule="auto"/>
        <w:jc w:val="both"/>
      </w:pPr>
    </w:p>
    <w:p w:rsidR="00834CB8" w:rsidRDefault="00BD7116" w:rsidP="00880107">
      <w:pPr>
        <w:pStyle w:val="Heading1"/>
        <w:numPr>
          <w:numberingChange w:id="83" w:author="Ram Shrestha" w:date="2014-04-24T23:52:00Z" w:original="%1:3:0:"/>
        </w:numPr>
        <w:spacing w:line="480" w:lineRule="auto"/>
      </w:pPr>
      <w:r w:rsidRPr="00376D76">
        <w:t>Results</w:t>
      </w:r>
    </w:p>
    <w:p w:rsidR="00B5058B" w:rsidRPr="00376D76" w:rsidRDefault="00B5058B">
      <w:pPr>
        <w:spacing w:line="480" w:lineRule="auto"/>
        <w:jc w:val="both"/>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 xml:space="preserve">analysis. A total of 599 samples and 468 samples </w:t>
      </w:r>
      <w:r w:rsidR="00FD663E">
        <w:t>that were sequenced in</w:t>
      </w:r>
      <w:r w:rsidR="00FD663E" w:rsidRPr="00376D76">
        <w:t xml:space="preserve"> </w:t>
      </w:r>
      <w:r w:rsidR="00FD663E">
        <w:t xml:space="preserve">FLX and </w:t>
      </w:r>
      <w:del w:id="84" w:author="Ram Shrestha" w:date="2014-04-25T22:52:00Z">
        <w:r w:rsidRPr="00376D76" w:rsidDel="002C4CE1">
          <w:delText>Junior</w:delText>
        </w:r>
        <w:r w:rsidR="008F18B1" w:rsidDel="002C4CE1">
          <w:delText xml:space="preserve"> </w:delText>
        </w:r>
      </w:del>
      <w:ins w:id="85" w:author="Ram Shrestha" w:date="2014-04-25T22:52:00Z">
        <w:r w:rsidR="002C4CE1">
          <w:t xml:space="preserve">Junior platform </w:t>
        </w:r>
      </w:ins>
      <w:r w:rsidR="00FD663E">
        <w:t xml:space="preserve">respectively </w:t>
      </w:r>
      <w:r w:rsidR="00514D05">
        <w:t>from</w:t>
      </w:r>
      <w:r w:rsidR="008F18B1">
        <w:t xml:space="preserve"> both baseline and first line </w:t>
      </w:r>
      <w:r w:rsidR="00B112EC">
        <w:t>VF</w:t>
      </w:r>
      <w:r w:rsidR="008F18B1">
        <w:t>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rsidR="00B5058B" w:rsidRPr="00376D76" w:rsidRDefault="00B5058B">
      <w:pPr>
        <w:spacing w:line="480" w:lineRule="auto"/>
        <w:jc w:val="both"/>
      </w:pPr>
    </w:p>
    <w:p w:rsidR="007D5594" w:rsidRDefault="00B5058B">
      <w:pPr>
        <w:spacing w:line="480" w:lineRule="auto"/>
        <w:jc w:val="both"/>
      </w:pPr>
      <w:r w:rsidRPr="00376D76">
        <w:t xml:space="preserve">Out of the samples that were eligible for analysis, 464 samples were sequenced </w:t>
      </w:r>
      <w:r w:rsidR="00D47D4D">
        <w:t xml:space="preserve">using both the </w:t>
      </w:r>
      <w:r w:rsidRPr="00376D76">
        <w:t xml:space="preserve">FLX and </w:t>
      </w:r>
      <w:proofErr w:type="gramStart"/>
      <w:r w:rsidRPr="00376D76">
        <w:t>Junior</w:t>
      </w:r>
      <w:proofErr w:type="gramEnd"/>
      <w:r w:rsidRPr="00376D76">
        <w:t xml:space="preserve">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w:t>
      </w:r>
      <w:del w:id="86" w:author="Ram Shrestha" w:date="2014-04-25T22:52:00Z">
        <w:r w:rsidRPr="00376D76" w:rsidDel="002C4CE1">
          <w:delText xml:space="preserve">Junior </w:delText>
        </w:r>
      </w:del>
      <w:ins w:id="87" w:author="Ram Shrestha" w:date="2014-04-25T22:52:00Z">
        <w:r w:rsidR="002C4CE1">
          <w:t xml:space="preserve">Junior platform </w:t>
        </w:r>
      </w:ins>
      <w:r w:rsidRPr="00376D76">
        <w:t xml:space="preserve">and </w:t>
      </w:r>
      <w:r w:rsidR="005920A2">
        <w:t>population based Sanger genotyping</w:t>
      </w:r>
      <w:r w:rsidRPr="00376D76">
        <w:t xml:space="preserve"> method (</w:t>
      </w:r>
      <w:r w:rsidRPr="00376D76">
        <w:rPr>
          <w:b/>
        </w:rPr>
        <w:t>Table 5.2</w:t>
      </w:r>
      <w:r w:rsidRPr="00376D76">
        <w:t>).</w:t>
      </w:r>
    </w:p>
    <w:p w:rsidR="006656E6" w:rsidRDefault="00AB4773" w:rsidP="00880107">
      <w:pPr>
        <w:pStyle w:val="Heading2"/>
        <w:numPr>
          <w:numberingChange w:id="88" w:author="Ram Shrestha" w:date="2014-04-24T23:52:00Z" w:original="%1:3:0:.%2:1:0:"/>
        </w:numPr>
      </w:pPr>
      <w:r>
        <w:t>Analysis of</w:t>
      </w:r>
      <w:r w:rsidR="00BD7116" w:rsidRPr="00376D76">
        <w:t xml:space="preserve"> baseline samples</w:t>
      </w:r>
    </w:p>
    <w:p w:rsidR="00BD7116" w:rsidRPr="00376D76" w:rsidRDefault="00B66576" w:rsidP="00880107">
      <w:pPr>
        <w:pStyle w:val="Heading3"/>
        <w:numPr>
          <w:numberingChange w:id="89" w:author="Ram Shrestha" w:date="2014-04-24T23:52:00Z" w:original="%1:3:0:.%2:1:0:.%3:1:0:"/>
        </w:numPr>
        <w:spacing w:line="480" w:lineRule="auto"/>
      </w:pPr>
      <w:r>
        <w:t xml:space="preserve">Genotyping of baseline samples using the Roche/454 FLX </w:t>
      </w:r>
      <w:r w:rsidR="005464D1">
        <w:t xml:space="preserve">sequencing </w:t>
      </w:r>
      <w:r>
        <w:t>platform</w:t>
      </w:r>
    </w:p>
    <w:p w:rsidR="00BD7116" w:rsidRPr="00376D76" w:rsidRDefault="00FC767C">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rsidR="00FE48F0">
        <w:t xml:space="preserve"> therapy</w:t>
      </w:r>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r w:rsidR="00B112EC">
        <w:t>VF</w:t>
      </w:r>
      <w:r w:rsidR="00BD7116" w:rsidRPr="00376D76">
        <w:t xml:space="preserve"> </w:t>
      </w:r>
      <w:r w:rsidR="006F1166">
        <w:t xml:space="preserve">while </w:t>
      </w:r>
      <w:r w:rsidR="00BD7116" w:rsidRPr="00376D76">
        <w:t xml:space="preserve">289 </w:t>
      </w:r>
      <w:r w:rsidR="007804BA">
        <w:t>exhibited</w:t>
      </w:r>
      <w:r w:rsidR="007804BA" w:rsidRPr="00376D76">
        <w:t xml:space="preserve"> </w:t>
      </w:r>
      <w:r w:rsidR="00B112EC">
        <w:t>virologic success (V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r w:rsidR="00B112EC">
        <w:t>VF</w:t>
      </w:r>
      <w:r w:rsidR="00BD7116" w:rsidRPr="00376D76">
        <w:t xml:space="preserve"> and 162 </w:t>
      </w:r>
      <w:r w:rsidR="005920A2">
        <w:t>exhibited</w:t>
      </w:r>
      <w:r w:rsidR="00BD7116" w:rsidRPr="00376D76">
        <w:t xml:space="preserve"> </w:t>
      </w:r>
      <w:r w:rsidR="00B112EC">
        <w:t>VS</w:t>
      </w:r>
      <w:r w:rsidR="00BD7116" w:rsidRPr="00376D76">
        <w:t>.</w:t>
      </w:r>
    </w:p>
    <w:p w:rsidR="00BD7116" w:rsidRPr="00376D76" w:rsidRDefault="00BD7116">
      <w:pPr>
        <w:spacing w:line="480" w:lineRule="auto"/>
        <w:jc w:val="both"/>
      </w:pPr>
    </w:p>
    <w:p w:rsidR="002C6BF9" w:rsidRDefault="00BD7116">
      <w:pPr>
        <w:spacing w:line="480" w:lineRule="auto"/>
        <w:jc w:val="both"/>
      </w:pPr>
      <w:r w:rsidRPr="00376D76">
        <w:t>T</w:t>
      </w:r>
      <w:r w:rsidR="00E9196B">
        <w:t xml:space="preserve">he number of samples with </w:t>
      </w:r>
      <w:r w:rsidR="007D5594">
        <w:t xml:space="preserve">and without predicted </w:t>
      </w:r>
      <w:r w:rsidR="00E9196B">
        <w:t>drug resistant HIV</w:t>
      </w:r>
      <w:r w:rsidR="00622CBF">
        <w:t xml:space="preserve"> in </w:t>
      </w:r>
      <w:r w:rsidR="00B74A09">
        <w:t xml:space="preserve">the </w:t>
      </w:r>
      <w:r w:rsidR="00622CBF">
        <w:t>PMTCT and no-PMTCT groups</w:t>
      </w:r>
      <w:r w:rsidR="00395D7F">
        <w:t xml:space="preserve"> at varying prevalence cutoffs (1%, 5%, 10%, 15% and 20%) </w:t>
      </w:r>
      <w:r w:rsidR="00885ED2">
        <w:t xml:space="preserve">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r w:rsidR="00B112EC">
        <w:t>VF</w:t>
      </w:r>
      <w:r w:rsidR="00565F80">
        <w:t xml:space="preserv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rsidR="002C6BF9" w:rsidRDefault="002C6BF9">
      <w:pPr>
        <w:spacing w:line="480" w:lineRule="auto"/>
        <w:jc w:val="both"/>
      </w:pPr>
    </w:p>
    <w:p w:rsidR="002C6BF9" w:rsidRDefault="002C6BF9">
      <w:pPr>
        <w:spacing w:line="480" w:lineRule="auto"/>
        <w:jc w:val="both"/>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w:t>
      </w:r>
      <w:r w:rsidR="00916C18" w:rsidRPr="00016DAB">
        <w:rPr>
          <w:b/>
        </w:rPr>
        <w:t>Figure 5.1</w:t>
      </w:r>
      <w:r w:rsidR="00916C18">
        <w:t>).</w:t>
      </w:r>
    </w:p>
    <w:p w:rsidR="00916C18" w:rsidRDefault="00916C18">
      <w:pPr>
        <w:spacing w:line="480" w:lineRule="auto"/>
        <w:jc w:val="both"/>
      </w:pPr>
    </w:p>
    <w:p w:rsidR="00BD7116" w:rsidRPr="00376D76" w:rsidRDefault="00B66576" w:rsidP="00880107">
      <w:pPr>
        <w:pStyle w:val="Heading3"/>
        <w:numPr>
          <w:numberingChange w:id="90" w:author="Ram Shrestha" w:date="2014-04-24T23:52:00Z" w:original="%1:3:0:.%2:1:0:.%3:2:0:"/>
        </w:numPr>
        <w:spacing w:line="480" w:lineRule="auto"/>
      </w:pPr>
      <w:r>
        <w:t xml:space="preserve">Genotyping of baseline samples using the Roche/454 </w:t>
      </w:r>
      <w:del w:id="91" w:author="Ram Shrestha" w:date="2014-04-25T22:52:00Z">
        <w:r w:rsidDel="002C4CE1">
          <w:delText>Junior</w:delText>
        </w:r>
        <w:r w:rsidR="005464D1" w:rsidDel="002C4CE1">
          <w:delText xml:space="preserve"> </w:delText>
        </w:r>
      </w:del>
      <w:ins w:id="92" w:author="Ram Shrestha" w:date="2014-04-25T22:52:00Z">
        <w:r w:rsidR="002C4CE1">
          <w:t xml:space="preserve">Junior platform </w:t>
        </w:r>
      </w:ins>
      <w:r w:rsidR="005464D1">
        <w:t>sequencing</w:t>
      </w:r>
      <w:r>
        <w:t xml:space="preserve"> platform</w:t>
      </w:r>
    </w:p>
    <w:p w:rsidR="00BD7116" w:rsidRPr="00376D76" w:rsidRDefault="00BD7116">
      <w:pPr>
        <w:spacing w:line="480" w:lineRule="auto"/>
        <w:jc w:val="both"/>
      </w:pPr>
      <w:r w:rsidRPr="00376D76">
        <w:t xml:space="preserve">407 patients were sampled at baseline and sequenced using </w:t>
      </w:r>
      <w:r w:rsidR="00AC6D5B">
        <w:t>Junior</w:t>
      </w:r>
      <w:r w:rsidRPr="00376D76">
        <w:t xml:space="preserve">, 250 patients had no previous </w:t>
      </w:r>
      <w:r w:rsidR="00B74A09">
        <w:t xml:space="preserve">ARV exposure through </w:t>
      </w:r>
      <w:r w:rsidRPr="00376D76">
        <w:t xml:space="preserve">PMTCT and 147 patients had previous PMTCT therapy. The clinical outcome showed that out of 250 non-PMTCT patients, 40 had </w:t>
      </w:r>
      <w:r w:rsidR="00B112EC">
        <w:t>VF</w:t>
      </w:r>
      <w:r w:rsidRPr="00376D76">
        <w:t xml:space="preserve"> and 210 had </w:t>
      </w:r>
      <w:r w:rsidR="00B112EC">
        <w:t>VS</w:t>
      </w:r>
      <w:r w:rsidRPr="00376D76">
        <w:t xml:space="preserve">. </w:t>
      </w:r>
      <w:r w:rsidR="00B74A09">
        <w:t>On</w:t>
      </w:r>
      <w:r w:rsidRPr="00376D76">
        <w:t xml:space="preserve"> the other hand, out of 147 PMTCT exposed patients, 21 had </w:t>
      </w:r>
      <w:r w:rsidR="00B112EC">
        <w:t>VF</w:t>
      </w:r>
      <w:r w:rsidRPr="00376D76">
        <w:t xml:space="preserve"> and 136 had </w:t>
      </w:r>
      <w:r w:rsidR="00B112EC">
        <w:t>VS</w:t>
      </w:r>
      <w:r w:rsidR="00382EC0">
        <w:t xml:space="preserve"> (</w:t>
      </w:r>
      <w:r w:rsidR="00EA2772" w:rsidRPr="00EA2772">
        <w:rPr>
          <w:b/>
        </w:rPr>
        <w:t>Figure 5.2</w:t>
      </w:r>
      <w:r w:rsidR="00382EC0">
        <w:t>)</w:t>
      </w:r>
      <w:r w:rsidRPr="00376D76">
        <w:t>.</w:t>
      </w:r>
    </w:p>
    <w:p w:rsidR="00BD7116" w:rsidRPr="00376D76" w:rsidRDefault="00BD7116">
      <w:pPr>
        <w:spacing w:line="480" w:lineRule="auto"/>
        <w:jc w:val="both"/>
      </w:pPr>
    </w:p>
    <w:p w:rsidR="009B5BD1" w:rsidRDefault="00BD7116">
      <w:pPr>
        <w:spacing w:line="480" w:lineRule="auto"/>
        <w:jc w:val="both"/>
      </w:pPr>
      <w:r w:rsidRPr="00376D76">
        <w:t xml:space="preserve">The obtained baseline blood samples were sequenced using </w:t>
      </w:r>
      <w:del w:id="93" w:author="Ram Shrestha" w:date="2014-04-25T22:52:00Z">
        <w:r w:rsidR="00AC6D5B" w:rsidDel="002C4CE1">
          <w:delText>Junior</w:delText>
        </w:r>
        <w:r w:rsidRPr="00376D76" w:rsidDel="002C4CE1">
          <w:delText xml:space="preserve"> </w:delText>
        </w:r>
      </w:del>
      <w:proofErr w:type="gramStart"/>
      <w:ins w:id="94" w:author="Ram Shrestha" w:date="2014-04-25T22:52:00Z">
        <w:r w:rsidR="002C4CE1">
          <w:t>Junior</w:t>
        </w:r>
        <w:proofErr w:type="gramEnd"/>
        <w:r w:rsidR="002C4CE1">
          <w:t xml:space="preserve"> platform </w:t>
        </w:r>
      </w:ins>
      <w:r w:rsidRPr="00376D76">
        <w:t xml:space="preserve">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r w:rsidR="00B112EC">
        <w:t>VF</w:t>
      </w:r>
      <w:r w:rsidR="00F1537D">
        <w:t xml:space="preserv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ence cutoff 1%</w:t>
      </w:r>
      <w:r w:rsidR="00D35D6B">
        <w:t xml:space="preserve"> (</w:t>
      </w:r>
      <w:r w:rsidR="00D35D6B" w:rsidRPr="003053AF">
        <w:rPr>
          <w:b/>
        </w:rPr>
        <w:t>Figure 5.2</w:t>
      </w:r>
      <w:r w:rsidR="00D35D6B">
        <w:t>).</w:t>
      </w:r>
      <w:r w:rsidR="00E9196B">
        <w:t xml:space="preserve">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w:t>
      </w:r>
      <w:r w:rsidR="00D35D6B">
        <w:t xml:space="preserve">the </w:t>
      </w:r>
      <w:r w:rsidR="0018555C">
        <w:t xml:space="preserve">no-PMTCT </w:t>
      </w:r>
      <w:r w:rsidR="00B112EC">
        <w:t>VS</w:t>
      </w:r>
      <w:r w:rsidR="0018555C">
        <w:t xml:space="preserve"> group as well as in</w:t>
      </w:r>
      <w:r w:rsidR="000E7A75">
        <w:t xml:space="preserve"> PMTCT </w:t>
      </w:r>
      <w:r w:rsidR="00B112EC">
        <w:t>VF</w:t>
      </w:r>
      <w:r w:rsidR="000E7A75">
        <w:t xml:space="preserve"> and </w:t>
      </w:r>
      <w:r w:rsidR="00B112EC">
        <w:t>VS</w:t>
      </w:r>
      <w:r w:rsidR="000E7A75">
        <w:t xml:space="preserve"> groups </w:t>
      </w:r>
      <w:r w:rsidR="003053AF">
        <w:t>(</w:t>
      </w:r>
      <w:r w:rsidR="003053AF" w:rsidRPr="003053AF">
        <w:rPr>
          <w:b/>
        </w:rPr>
        <w:t>Figure 5.2</w:t>
      </w:r>
      <w:r w:rsidR="003053AF">
        <w:t xml:space="preserve">). </w:t>
      </w:r>
      <w:r w:rsidR="000E7A75">
        <w:t xml:space="preserve">The highest number of samples </w:t>
      </w:r>
      <w:r w:rsidR="000F4B1A">
        <w:t xml:space="preserve">(16 samples) </w:t>
      </w:r>
      <w:r w:rsidR="000E7A75">
        <w:t xml:space="preserve">with </w:t>
      </w:r>
      <w:r w:rsidR="007D5594">
        <w:t xml:space="preserve">predicted </w:t>
      </w:r>
      <w:r w:rsidR="000E7A75">
        <w:t xml:space="preserve">resistant HIV was observed in PMTCT </w:t>
      </w:r>
      <w:r w:rsidR="00B112EC">
        <w:t>VS</w:t>
      </w:r>
      <w:r w:rsidR="000E7A75">
        <w:t xml:space="preserve"> group at</w:t>
      </w:r>
      <w:r w:rsidR="00D35D6B">
        <w:t xml:space="preserve"> a</w:t>
      </w:r>
      <w:r w:rsidR="000E7A75">
        <w:t xml:space="preserve"> prevalence cutoff 1%. </w:t>
      </w:r>
      <w:r w:rsidR="009B5BD1">
        <w:t xml:space="preserve"> Further, in the No-PMTCT group there was a significant difference between the </w:t>
      </w:r>
      <w:proofErr w:type="gramStart"/>
      <w:r w:rsidR="009B5BD1">
        <w:t>number</w:t>
      </w:r>
      <w:proofErr w:type="gramEnd"/>
      <w:r w:rsidR="009B5BD1">
        <w:t xml:space="preserve"> of clinical viral failures predicted as resistant when compared with the number of clinical viral successes predicted as resistant (p &lt; 0.05, Fisher’s exact test, </w:t>
      </w:r>
      <w:r w:rsidR="00160B11" w:rsidRPr="00160B11">
        <w:rPr>
          <w:b/>
        </w:rPr>
        <w:t>Figure 5.2</w:t>
      </w:r>
      <w:r w:rsidR="00D35D6B">
        <w:t>)</w:t>
      </w:r>
      <w:r w:rsidR="009B5BD1">
        <w:t>.</w:t>
      </w:r>
    </w:p>
    <w:p w:rsidR="00BD7116" w:rsidRDefault="00BD7116">
      <w:pPr>
        <w:spacing w:line="480" w:lineRule="auto"/>
        <w:jc w:val="both"/>
      </w:pPr>
    </w:p>
    <w:p w:rsidR="006656E6" w:rsidRDefault="006C4D74" w:rsidP="00880107">
      <w:pPr>
        <w:pStyle w:val="Heading3"/>
        <w:numPr>
          <w:numberingChange w:id="95" w:author="Ram Shrestha" w:date="2014-04-24T23:52:00Z" w:original="%1:3:0:.%2:1:0:.%3:3:0:"/>
        </w:numPr>
        <w:spacing w:line="480" w:lineRule="auto"/>
      </w:pPr>
      <w:r w:rsidRPr="00376D76">
        <w:t xml:space="preserve">Comparison of number of sequence reads per </w:t>
      </w:r>
      <w:r>
        <w:t xml:space="preserve">baseline </w:t>
      </w:r>
      <w:r w:rsidRPr="00376D76">
        <w:t xml:space="preserve">sample generated by </w:t>
      </w:r>
      <w:r w:rsidR="00F6558E">
        <w:t xml:space="preserve">Roche/454 </w:t>
      </w:r>
      <w:r w:rsidRPr="00376D76">
        <w:t xml:space="preserve">FLX and </w:t>
      </w:r>
      <w:r w:rsidR="00F6558E">
        <w:t xml:space="preserve">Roche/454 </w:t>
      </w:r>
      <w:r w:rsidRPr="00376D76">
        <w:t>Junior</w:t>
      </w:r>
    </w:p>
    <w:p w:rsidR="00B66576" w:rsidRDefault="002A6E95">
      <w:pPr>
        <w:spacing w:line="480" w:lineRule="auto"/>
        <w:jc w:val="both"/>
      </w:pPr>
      <w:r w:rsidRPr="00376D76">
        <w:t>Sequencing</w:t>
      </w:r>
      <w:r>
        <w:t xml:space="preserve"> had been successful on both </w:t>
      </w:r>
      <w:r w:rsidR="000F4B1A">
        <w:t xml:space="preserve">FLX and </w:t>
      </w:r>
      <w:del w:id="96" w:author="Ram Shrestha" w:date="2014-04-25T22:52:00Z">
        <w:r w:rsidR="000F4B1A" w:rsidDel="002C4CE1">
          <w:delText>Junior</w:delText>
        </w:r>
        <w:r w:rsidDel="002C4CE1">
          <w:delText xml:space="preserve"> </w:delText>
        </w:r>
      </w:del>
      <w:proofErr w:type="gramStart"/>
      <w:ins w:id="97" w:author="Ram Shrestha" w:date="2014-04-25T22:52:00Z">
        <w:r w:rsidR="002C4CE1">
          <w:t>Junior</w:t>
        </w:r>
        <w:proofErr w:type="gramEnd"/>
        <w:r w:rsidR="002C4CE1">
          <w:t xml:space="preserve"> platforms </w:t>
        </w:r>
      </w:ins>
      <w:r>
        <w:t>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r w:rsidR="00BE2FA7">
        <w:t xml:space="preserve">the </w:t>
      </w:r>
      <w:r w:rsidRPr="00376D76">
        <w:t xml:space="preserve">FLX </w:t>
      </w:r>
      <w:r>
        <w:t xml:space="preserve">platform </w:t>
      </w:r>
      <w:r w:rsidRPr="00376D76">
        <w:t xml:space="preserve">generated on average </w:t>
      </w:r>
      <w:r w:rsidR="006D1A55">
        <w:t>6412</w:t>
      </w:r>
      <w:r w:rsidR="006D1A55" w:rsidRPr="00376D76">
        <w:t xml:space="preserve"> </w:t>
      </w:r>
      <w:r w:rsidRPr="00376D76">
        <w:t>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w:t>
      </w:r>
      <w:r w:rsidR="006D1A55">
        <w:t>1903</w:t>
      </w:r>
      <w:r w:rsidR="006D1A55" w:rsidRPr="00376D76">
        <w:t xml:space="preserve"> </w:t>
      </w:r>
      <w:r w:rsidRPr="00376D76">
        <w:t xml:space="preserve">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p>
    <w:p w:rsidR="006656E6" w:rsidRDefault="00B66576" w:rsidP="00880107">
      <w:pPr>
        <w:pStyle w:val="Heading3"/>
        <w:numPr>
          <w:numberingChange w:id="98" w:author="Ram Shrestha" w:date="2014-04-24T23:52:00Z" w:original="%1:3:0:.%2:1:0:.%3:4:0:"/>
        </w:numPr>
        <w:spacing w:line="480" w:lineRule="auto"/>
      </w:pPr>
      <w:r w:rsidRPr="00376D76">
        <w:t xml:space="preserve">Comparison of </w:t>
      </w:r>
      <w:r>
        <w:t xml:space="preserve">genotyping results between </w:t>
      </w:r>
      <w:r w:rsidR="00F6558E">
        <w:t xml:space="preserve">Roche/454 </w:t>
      </w:r>
      <w:r w:rsidR="00AC6D5B">
        <w:t>FLX</w:t>
      </w:r>
      <w:r>
        <w:t xml:space="preserve"> and </w:t>
      </w:r>
      <w:r w:rsidR="00F6558E">
        <w:t xml:space="preserve">Roche/454 </w:t>
      </w:r>
      <w:r>
        <w:t>Junior platforms</w:t>
      </w:r>
      <w:r w:rsidR="00AB4773">
        <w:t xml:space="preserve"> on baseline samples</w:t>
      </w:r>
    </w:p>
    <w:p w:rsidR="00BD7116" w:rsidRPr="00376D76" w:rsidRDefault="003262AD">
      <w:pPr>
        <w:spacing w:line="480" w:lineRule="auto"/>
        <w:jc w:val="both"/>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w:t>
      </w:r>
      <w:r w:rsidR="00921433">
        <w:t xml:space="preserve"> </w:t>
      </w:r>
      <w:r w:rsidR="00BD7116" w:rsidRPr="00376D76">
        <w:t>249 had no previous PMTCT therapy while 1</w:t>
      </w:r>
      <w:r w:rsidR="002041AB">
        <w:t>5</w:t>
      </w:r>
      <w:r w:rsidR="00BD7116" w:rsidRPr="00376D76">
        <w:t xml:space="preserve">6 had previous exposure to </w:t>
      </w:r>
      <w:r w:rsidR="00285109">
        <w:t xml:space="preserve">ARVs as a result of </w:t>
      </w:r>
      <w:r w:rsidR="00BD7116" w:rsidRPr="00376D76">
        <w:t>PMTCT therapy. Of the</w:t>
      </w:r>
      <w:r w:rsidR="00D273EF">
        <w:t>se</w:t>
      </w:r>
      <w:r w:rsidR="00BD7116" w:rsidRPr="00376D76">
        <w:t xml:space="preserve"> 249 patients, 40 </w:t>
      </w:r>
      <w:r w:rsidR="00CC3238">
        <w:t>exhibited</w:t>
      </w:r>
      <w:r w:rsidR="00CC3238" w:rsidRPr="00376D76">
        <w:t xml:space="preserve"> </w:t>
      </w:r>
      <w:r w:rsidR="00B112EC">
        <w:t>VF</w:t>
      </w:r>
      <w:r w:rsidR="00BD7116" w:rsidRPr="00376D76">
        <w:t xml:space="preserve"> and 209 </w:t>
      </w:r>
      <w:r w:rsidR="00CC3238">
        <w:t>exhibited</w:t>
      </w:r>
      <w:r w:rsidR="00BD7116" w:rsidRPr="00376D76">
        <w:t xml:space="preserve"> </w:t>
      </w:r>
      <w:r w:rsidR="00B112EC">
        <w:t>VS</w:t>
      </w:r>
      <w:r w:rsidR="00BD7116" w:rsidRPr="00376D76">
        <w:t xml:space="preserve">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r w:rsidR="00B112EC">
        <w:t>VF</w:t>
      </w:r>
      <w:r w:rsidR="00BD7116" w:rsidRPr="00376D76">
        <w:t xml:space="preserve"> and 135 </w:t>
      </w:r>
      <w:r w:rsidR="00CC3238">
        <w:t>exhibited</w:t>
      </w:r>
      <w:r w:rsidR="00BD7116" w:rsidRPr="00376D76">
        <w:t xml:space="preserve"> </w:t>
      </w:r>
      <w:r w:rsidR="00B112EC">
        <w:t>VS</w:t>
      </w:r>
      <w:r w:rsidR="00BD7116" w:rsidRPr="00376D76">
        <w:t xml:space="preserve"> in first line antiretroviral therapy</w:t>
      </w:r>
      <w:r w:rsidR="002041AB">
        <w:t xml:space="preserve"> (</w:t>
      </w:r>
      <w:r w:rsidR="002041AB" w:rsidRPr="002041AB">
        <w:rPr>
          <w:b/>
        </w:rPr>
        <w:t>Figure 5.4</w:t>
      </w:r>
      <w:r w:rsidR="002041AB">
        <w:t>)</w:t>
      </w:r>
      <w:r w:rsidR="00BD7116" w:rsidRPr="00376D76">
        <w:t xml:space="preserve">. </w:t>
      </w:r>
    </w:p>
    <w:p w:rsidR="00BD7116" w:rsidRDefault="00BD7116">
      <w:pPr>
        <w:spacing w:line="480" w:lineRule="auto"/>
        <w:jc w:val="both"/>
      </w:pPr>
    </w:p>
    <w:p w:rsidR="00921433" w:rsidRDefault="00921433" w:rsidP="00880107">
      <w:pPr>
        <w:spacing w:line="480" w:lineRule="auto"/>
        <w:jc w:val="both"/>
      </w:pPr>
      <w:r>
        <w:t xml:space="preserve">Our </w:t>
      </w:r>
      <w:r w:rsidR="00285109">
        <w:t>results show that the</w:t>
      </w:r>
      <w:r>
        <w:t xml:space="preserve"> the number of samples </w:t>
      </w:r>
      <w:r w:rsidR="00FC350B">
        <w:t xml:space="preserve">with and without </w:t>
      </w:r>
      <w:r>
        <w:t xml:space="preserve">predicted </w:t>
      </w:r>
      <w:r w:rsidR="00285109">
        <w:t>resistance</w:t>
      </w:r>
      <w:r>
        <w:t xml:space="preserve"> in both </w:t>
      </w:r>
      <w:r w:rsidR="0007467B">
        <w:t xml:space="preserve">the </w:t>
      </w:r>
      <w:r>
        <w:t xml:space="preserve">PMTCT and no-PMTCT groups </w:t>
      </w:r>
      <w:r w:rsidR="00285109">
        <w:t xml:space="preserve">is not significantly different between the </w:t>
      </w:r>
      <w:r w:rsidR="00032FEA">
        <w:t xml:space="preserve">FLX and Junior </w:t>
      </w:r>
      <w:r w:rsidR="00285109">
        <w:t xml:space="preserve">sequencing platforms </w:t>
      </w:r>
      <w:r w:rsidR="00032FEA">
        <w:t>at all prevalence cutoffs</w:t>
      </w:r>
      <w:r w:rsidR="00285109">
        <w:t xml:space="preserve"> </w:t>
      </w:r>
      <w:r w:rsidR="00032FEA">
        <w:t>(</w:t>
      </w:r>
      <w:r w:rsidR="00160B11" w:rsidRPr="00160B11">
        <w:rPr>
          <w:b/>
        </w:rPr>
        <w:t>Figure 5.4</w:t>
      </w:r>
      <w:r w:rsidR="00032FEA">
        <w:t>).</w:t>
      </w:r>
    </w:p>
    <w:p w:rsidR="00032FEA" w:rsidRDefault="00032FEA">
      <w:pPr>
        <w:spacing w:line="480" w:lineRule="auto"/>
        <w:jc w:val="both"/>
      </w:pPr>
    </w:p>
    <w:p w:rsidR="00BD7116" w:rsidRPr="00376D76" w:rsidRDefault="00BD7116">
      <w:pPr>
        <w:spacing w:line="480" w:lineRule="auto"/>
        <w:jc w:val="both"/>
      </w:pPr>
      <w:r w:rsidRPr="00376D76">
        <w:t xml:space="preserve">Thus, </w:t>
      </w:r>
      <w:r w:rsidR="00FB5220">
        <w:t>despite the significantly higher numbers of se</w:t>
      </w:r>
      <w:r w:rsidR="00DA62A7">
        <w:t>qu</w:t>
      </w:r>
      <w:r w:rsidR="00FB5220">
        <w:t>ence</w:t>
      </w:r>
      <w:r w:rsidR="0007467B">
        <w:t xml:space="preserve"> reads</w:t>
      </w:r>
      <w:r w:rsidR="00FB5220">
        <w:t xml:space="preserve"> </w:t>
      </w:r>
      <w:r w:rsidR="00335E19">
        <w:t xml:space="preserve">generated </w:t>
      </w:r>
      <w:r w:rsidR="00FB5220">
        <w:t xml:space="preserve">per individual for the </w:t>
      </w:r>
      <w:r w:rsidRPr="00376D76">
        <w:t>FLX</w:t>
      </w:r>
      <w:r w:rsidR="00FB5220">
        <w:t xml:space="preserve"> data, both </w:t>
      </w:r>
      <w:r w:rsidR="0007467B">
        <w:t xml:space="preserve">the genotyping results from both </w:t>
      </w:r>
      <w:r w:rsidR="00FB5220">
        <w:t xml:space="preserve">platforms were </w:t>
      </w:r>
      <w:r w:rsidR="0007467B">
        <w:t xml:space="preserve">completely </w:t>
      </w:r>
      <w:r w:rsidR="000D685B">
        <w:t>comparable</w:t>
      </w:r>
      <w:r w:rsidRPr="00376D76">
        <w:t>.</w:t>
      </w:r>
    </w:p>
    <w:p w:rsidR="006656E6" w:rsidRDefault="00BD7116" w:rsidP="00880107">
      <w:pPr>
        <w:pStyle w:val="Heading3"/>
        <w:numPr>
          <w:numberingChange w:id="99" w:author="Ram Shrestha" w:date="2014-04-24T23:52:00Z" w:original="%1:3:0:.%2:1:0:.%3:5:0:"/>
        </w:numPr>
        <w:spacing w:line="480" w:lineRule="auto"/>
      </w:pPr>
      <w:r w:rsidRPr="00376D76">
        <w:t xml:space="preserve">Comparison </w:t>
      </w:r>
      <w:r w:rsidR="00A61133">
        <w:t xml:space="preserve">of </w:t>
      </w:r>
      <w:r w:rsidR="00032FEA">
        <w:t>ultra deep pyrosequencing</w:t>
      </w:r>
      <w:r w:rsidR="005805C4">
        <w:t xml:space="preserve"> and population based Sanger method</w:t>
      </w:r>
      <w:r w:rsidRPr="00376D76">
        <w:t xml:space="preserve"> for resistance prediction using baseline samples</w:t>
      </w:r>
    </w:p>
    <w:p w:rsidR="00B97946" w:rsidRDefault="00DA3590">
      <w:pPr>
        <w:spacing w:line="480" w:lineRule="auto"/>
        <w:jc w:val="both"/>
      </w:pPr>
      <w:r>
        <w:t xml:space="preserve">In section 3.1.4 we </w:t>
      </w:r>
      <w:r w:rsidR="005B6476">
        <w:t xml:space="preserve">showed that there was no significant difference between the FLX and Junior platforms </w:t>
      </w:r>
      <w:r w:rsidR="00F01070">
        <w:t xml:space="preserve">for the </w:t>
      </w:r>
      <w:r w:rsidR="005B6476">
        <w:t>prediction</w:t>
      </w:r>
      <w:r w:rsidR="00F01070">
        <w:t xml:space="preserve"> of resistance</w:t>
      </w:r>
      <w:r w:rsidR="005B6476">
        <w:t xml:space="preserve">.  </w:t>
      </w:r>
      <w:r w:rsidR="00F01070">
        <w:t xml:space="preserve">While genotyping results from the Junior and FLX sequencing platforms </w:t>
      </w:r>
      <w:r w:rsidR="00C54614">
        <w:t xml:space="preserve">are </w:t>
      </w:r>
      <w:r w:rsidR="00F01070">
        <w:t>comparable</w:t>
      </w:r>
      <w:r>
        <w:t xml:space="preserve"> between each other</w:t>
      </w:r>
      <w:r w:rsidR="00F01070">
        <w:t>,</w:t>
      </w:r>
      <w:r>
        <w:t xml:space="preserve"> this is essentially meaningless unless these results are </w:t>
      </w:r>
      <w:r w:rsidR="00506DFA">
        <w:t xml:space="preserve">comparable to that of the current “gold-standard” of </w:t>
      </w:r>
      <w:r w:rsidR="007C4E6F">
        <w:t>population based Sanger genotyping method,</w:t>
      </w:r>
      <w:r w:rsidR="00F01070">
        <w:t xml:space="preserve"> to be used as a replacement.</w:t>
      </w:r>
      <w:r w:rsidR="00EE2EEC">
        <w:t xml:space="preserve"> </w:t>
      </w:r>
      <w:r w:rsidR="00B97946">
        <w:t xml:space="preserve">Thus, we compared the </w:t>
      </w:r>
      <w:proofErr w:type="gramStart"/>
      <w:r w:rsidR="00B97946">
        <w:t>Junior</w:t>
      </w:r>
      <w:proofErr w:type="gramEnd"/>
      <w:r w:rsidR="00B97946">
        <w:t xml:space="preserve"> platform</w:t>
      </w:r>
      <w:r w:rsidR="007C4E6F">
        <w:t xml:space="preserve"> (now also referred to as UDPS)</w:t>
      </w:r>
      <w:r w:rsidR="00B97946">
        <w:t xml:space="preserve"> results with those from the Sanger-based genotyping.</w:t>
      </w:r>
    </w:p>
    <w:p w:rsidR="00B831B7" w:rsidRDefault="00B831B7">
      <w:pPr>
        <w:spacing w:line="480" w:lineRule="auto"/>
        <w:jc w:val="both"/>
      </w:pPr>
    </w:p>
    <w:p w:rsidR="00BD7116" w:rsidRPr="00376D76" w:rsidRDefault="00530420">
      <w:pPr>
        <w:spacing w:line="480" w:lineRule="auto"/>
        <w:jc w:val="both"/>
      </w:pPr>
      <w:r>
        <w:t>239</w:t>
      </w:r>
      <w:r w:rsidRPr="00376D76">
        <w:t xml:space="preserve"> </w:t>
      </w:r>
      <w:r w:rsidR="006874FF">
        <w:t xml:space="preserve">of 302 </w:t>
      </w:r>
      <w:r w:rsidR="00BD7116" w:rsidRPr="00376D76">
        <w:t>baseline samples</w:t>
      </w:r>
      <w:r w:rsidR="00A61133">
        <w:t xml:space="preserve"> </w:t>
      </w:r>
      <w:r w:rsidR="00BD7116" w:rsidRPr="00376D76">
        <w:t xml:space="preserve">were sequenced using both </w:t>
      </w:r>
      <w:proofErr w:type="gramStart"/>
      <w:ins w:id="100" w:author="Ram Shrestha" w:date="2014-04-25T22:53:00Z">
        <w:r w:rsidR="002C4CE1">
          <w:t>Junior</w:t>
        </w:r>
        <w:proofErr w:type="gramEnd"/>
        <w:r w:rsidR="002C4CE1">
          <w:t xml:space="preserve"> platform </w:t>
        </w:r>
      </w:ins>
      <w:r w:rsidR="00BD7116" w:rsidRPr="00376D76">
        <w:t xml:space="preserve">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w:t>
      </w:r>
      <w:r w:rsidR="00550A54">
        <w:t xml:space="preserve">therapy </w:t>
      </w:r>
      <w:r w:rsidR="00BD7116" w:rsidRPr="00376D76">
        <w:t xml:space="preserve">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r w:rsidR="00B112EC">
        <w:t>VF</w:t>
      </w:r>
      <w:r w:rsidR="00BD7116" w:rsidRPr="00376D76">
        <w:t xml:space="preserve"> and 1</w:t>
      </w:r>
      <w:r>
        <w:t>13</w:t>
      </w:r>
      <w:r w:rsidR="00BD7116" w:rsidRPr="00376D76">
        <w:t xml:space="preserve"> </w:t>
      </w:r>
      <w:r w:rsidR="00A61133">
        <w:t>exhibited</w:t>
      </w:r>
      <w:r w:rsidR="00BD7116" w:rsidRPr="00376D76">
        <w:t xml:space="preserve"> </w:t>
      </w:r>
      <w:r w:rsidR="00B112EC">
        <w:t>VS</w:t>
      </w:r>
      <w:r w:rsidR="00BD7116" w:rsidRPr="00376D76">
        <w:t xml:space="preserve"> in first</w:t>
      </w:r>
      <w:r w:rsidR="00550A54">
        <w:t>-</w:t>
      </w:r>
      <w:r w:rsidR="00BD7116" w:rsidRPr="00376D76">
        <w:t xml:space="preserve">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r w:rsidR="00B112EC">
        <w:t>VF</w:t>
      </w:r>
      <w:r w:rsidR="00BD7116" w:rsidRPr="00376D76">
        <w:t xml:space="preserve"> and 1</w:t>
      </w:r>
      <w:r>
        <w:t>01</w:t>
      </w:r>
      <w:r w:rsidR="00BD7116" w:rsidRPr="00376D76">
        <w:t xml:space="preserve"> </w:t>
      </w:r>
      <w:r w:rsidR="00A61133">
        <w:t xml:space="preserve">exhibited </w:t>
      </w:r>
      <w:r w:rsidR="00B112EC">
        <w:t>VS</w:t>
      </w:r>
      <w:r w:rsidR="00BD7116" w:rsidRPr="00376D76">
        <w:t xml:space="preserve"> (</w:t>
      </w:r>
      <w:r w:rsidR="00BD7116" w:rsidRPr="00376D76">
        <w:rPr>
          <w:b/>
        </w:rPr>
        <w:t>Figure 5.5</w:t>
      </w:r>
      <w:r w:rsidR="00BD7116" w:rsidRPr="00376D76">
        <w:t>).</w:t>
      </w:r>
    </w:p>
    <w:p w:rsidR="00BD7116" w:rsidRDefault="00BD7116" w:rsidP="00880107">
      <w:pPr>
        <w:spacing w:line="480" w:lineRule="auto"/>
        <w:jc w:val="both"/>
      </w:pPr>
    </w:p>
    <w:p w:rsidR="004D1CFC" w:rsidRDefault="002568F3" w:rsidP="00737D3A">
      <w:pPr>
        <w:spacing w:line="480" w:lineRule="auto"/>
        <w:jc w:val="both"/>
      </w:pPr>
      <w:r>
        <w:t xml:space="preserve">The results from the </w:t>
      </w:r>
      <w:proofErr w:type="gramStart"/>
      <w:r w:rsidR="006874FF">
        <w:t>Junior</w:t>
      </w:r>
      <w:proofErr w:type="gramEnd"/>
      <w:r w:rsidR="006874FF">
        <w:t xml:space="preserve"> </w:t>
      </w:r>
      <w:r>
        <w:t xml:space="preserve">platform showed identical </w:t>
      </w:r>
      <w:r w:rsidR="006874FF">
        <w:t>number</w:t>
      </w:r>
      <w:r>
        <w:t>s</w:t>
      </w:r>
      <w:r w:rsidR="006874FF">
        <w:t xml:space="preserve"> of individuals predicted </w:t>
      </w:r>
      <w:r>
        <w:t xml:space="preserve">as resistant at the </w:t>
      </w:r>
      <w:r w:rsidR="006874FF">
        <w:t>20%</w:t>
      </w:r>
      <w:r>
        <w:t xml:space="preserve">, 15% and </w:t>
      </w:r>
      <w:r w:rsidR="006874FF">
        <w:t xml:space="preserve">10% prevalence </w:t>
      </w:r>
      <w:r>
        <w:t>levels with now significant difference from the resistance predictions from the Sanger-based genotyping (Figure 5.5).  The numbers of individuals predicted as resistant by the Junior platform increased at the lower prevalence levels (Figure 5.5), however these observations were still not significantly different from the predictions of the Sanger-based genotyping.</w:t>
      </w:r>
    </w:p>
    <w:p w:rsidR="0005321F" w:rsidRDefault="0005321F">
      <w:pPr>
        <w:spacing w:line="480" w:lineRule="auto"/>
        <w:jc w:val="both"/>
      </w:pPr>
    </w:p>
    <w:p w:rsidR="00BD7116" w:rsidRDefault="0005321F">
      <w:pPr>
        <w:spacing w:line="480" w:lineRule="auto"/>
        <w:jc w:val="both"/>
      </w:pPr>
      <w:r>
        <w:t xml:space="preserve">Thus, it appears for baseline samples at least, the UDPS resistance genotyping approaches employed here are directly comparable to that of Sanger-based resistance genotyping. </w:t>
      </w:r>
    </w:p>
    <w:p w:rsidR="006656E6" w:rsidRDefault="004745E7" w:rsidP="00880107">
      <w:pPr>
        <w:pStyle w:val="Heading2"/>
        <w:numPr>
          <w:numberingChange w:id="101" w:author="Ram Shrestha" w:date="2014-04-24T23:52:00Z" w:original="%1:3:0:.%2:2:0:"/>
        </w:numPr>
      </w:pPr>
      <w:r w:rsidRPr="005A67A4">
        <w:t xml:space="preserve">Analysis </w:t>
      </w:r>
      <w:r w:rsidR="00EE022F">
        <w:t>of</w:t>
      </w:r>
      <w:r w:rsidR="00EE022F" w:rsidRPr="005A67A4">
        <w:t xml:space="preserve"> </w:t>
      </w:r>
      <w:r w:rsidR="00F6558E">
        <w:t>virologic failure</w:t>
      </w:r>
      <w:r w:rsidRPr="005A67A4">
        <w:t xml:space="preserve"> samples</w:t>
      </w:r>
    </w:p>
    <w:p w:rsidR="004745E7" w:rsidRDefault="004745E7">
      <w:pPr>
        <w:spacing w:line="480" w:lineRule="auto"/>
        <w:jc w:val="both"/>
      </w:pPr>
      <w:r>
        <w:t xml:space="preserve">Using the baseline samples, we showed that there was no significant difference between FLX and </w:t>
      </w:r>
      <w:ins w:id="102" w:author="Ram Shrestha" w:date="2014-04-25T22:53:00Z">
        <w:r w:rsidR="002C4CE1">
          <w:t xml:space="preserve">Junior platform </w:t>
        </w:r>
      </w:ins>
      <w:r>
        <w:t xml:space="preserve">and between </w:t>
      </w:r>
      <w:r w:rsidR="004C52ED">
        <w:t>UDPS</w:t>
      </w:r>
      <w:r>
        <w:t xml:space="preserve"> and population based Sanger method. We repeated the platforms comparative analysis test using samples</w:t>
      </w:r>
      <w:r w:rsidR="00737D3A">
        <w:t xml:space="preserve"> collected following clinical evidence of viral failure in individuals on 1</w:t>
      </w:r>
      <w:r w:rsidR="00160B11" w:rsidRPr="00160B11">
        <w:rPr>
          <w:vertAlign w:val="superscript"/>
        </w:rPr>
        <w:t>st</w:t>
      </w:r>
      <w:r w:rsidR="00737D3A">
        <w:t xml:space="preserve"> line therapy (</w:t>
      </w:r>
      <w:r w:rsidR="00737D3A">
        <w:rPr>
          <w:lang w:val="en-ZA"/>
        </w:rPr>
        <w:t>Either a d</w:t>
      </w:r>
      <w:r w:rsidR="00737D3A" w:rsidRPr="00737D3A">
        <w:rPr>
          <w:lang w:val="en-ZA"/>
        </w:rPr>
        <w:t>ecline of &lt; 1.5 log</w:t>
      </w:r>
      <w:r w:rsidR="00737D3A" w:rsidRPr="00737D3A">
        <w:rPr>
          <w:vertAlign w:val="subscript"/>
          <w:lang w:val="en-ZA"/>
        </w:rPr>
        <w:t>10</w:t>
      </w:r>
      <w:r w:rsidR="00737D3A" w:rsidRPr="00737D3A">
        <w:rPr>
          <w:lang w:val="en-ZA"/>
        </w:rPr>
        <w:t xml:space="preserve"> in </w:t>
      </w:r>
      <w:r w:rsidR="00737D3A">
        <w:rPr>
          <w:lang w:val="en-ZA"/>
        </w:rPr>
        <w:t xml:space="preserve">viral load </w:t>
      </w:r>
      <w:r w:rsidR="00737D3A" w:rsidRPr="00737D3A">
        <w:rPr>
          <w:lang w:val="en-ZA"/>
        </w:rPr>
        <w:t>from baseline to 12 weeks of treatment</w:t>
      </w:r>
      <w:r w:rsidR="00737D3A">
        <w:rPr>
          <w:lang w:val="en-ZA"/>
        </w:rPr>
        <w:t xml:space="preserve"> or t</w:t>
      </w:r>
      <w:r w:rsidR="00737D3A" w:rsidRPr="00737D3A">
        <w:rPr>
          <w:lang w:val="en-ZA"/>
        </w:rPr>
        <w:t xml:space="preserve">wo consecutive </w:t>
      </w:r>
      <w:r w:rsidR="00737D3A">
        <w:rPr>
          <w:lang w:val="en-ZA"/>
        </w:rPr>
        <w:t xml:space="preserve">viral loads </w:t>
      </w:r>
      <w:r w:rsidR="00737D3A" w:rsidRPr="00737D3A">
        <w:rPr>
          <w:lang w:val="en-ZA"/>
        </w:rPr>
        <w:t>4 weeks apart of &gt;1000 RNA copies/ml</w:t>
      </w:r>
      <w:r w:rsidR="00737D3A">
        <w:t>)</w:t>
      </w:r>
      <w:r>
        <w:t>.</w:t>
      </w:r>
    </w:p>
    <w:p w:rsidR="00CB697B" w:rsidRDefault="00CB697B">
      <w:pPr>
        <w:spacing w:line="480" w:lineRule="auto"/>
      </w:pPr>
    </w:p>
    <w:p w:rsidR="006656E6" w:rsidRDefault="00E37BDD" w:rsidP="00880107">
      <w:pPr>
        <w:pStyle w:val="Heading3"/>
        <w:numPr>
          <w:numberingChange w:id="103" w:author="Ram Shrestha" w:date="2014-04-24T23:52:00Z" w:original="%1:3:0:.%2:2:0:.%3:1:0:"/>
        </w:numPr>
        <w:spacing w:line="480" w:lineRule="auto"/>
      </w:pPr>
      <w:r>
        <w:t>Resistance genotyping of</w:t>
      </w:r>
      <w:r w:rsidR="00BD7116" w:rsidRPr="00376D76">
        <w:t xml:space="preserve"> </w:t>
      </w:r>
      <w:r>
        <w:t xml:space="preserve">samples collected from individuals at </w:t>
      </w:r>
      <w:r w:rsidR="00E125AD">
        <w:t>first-</w:t>
      </w:r>
      <w:r w:rsidR="005711D9">
        <w:t xml:space="preserve">line </w:t>
      </w:r>
      <w:r w:rsidR="00FA0488">
        <w:t>virologic failure (VF1)</w:t>
      </w:r>
      <w:r w:rsidR="00BD7116" w:rsidRPr="00376D76">
        <w:t xml:space="preserve"> </w:t>
      </w:r>
      <w:r w:rsidR="005A67A4">
        <w:t xml:space="preserve">using </w:t>
      </w:r>
      <w:r w:rsidR="00F6558E">
        <w:t xml:space="preserve">Roche/454 </w:t>
      </w:r>
      <w:ins w:id="104" w:author="Ram Shrestha" w:date="2014-04-25T23:00:00Z">
        <w:r w:rsidR="0081264B">
          <w:t>FLX platform</w:t>
        </w:r>
        <w:r w:rsidR="002C4CE1">
          <w:t xml:space="preserve"> </w:t>
        </w:r>
      </w:ins>
    </w:p>
    <w:p w:rsidR="00BD7116" w:rsidRPr="00376D76" w:rsidRDefault="00BD7116">
      <w:pPr>
        <w:spacing w:line="480" w:lineRule="auto"/>
      </w:pPr>
    </w:p>
    <w:p w:rsidR="007C5332" w:rsidRDefault="00BD7116">
      <w:pPr>
        <w:spacing w:line="480" w:lineRule="auto"/>
        <w:jc w:val="both"/>
      </w:pPr>
      <w:r w:rsidRPr="00376D76">
        <w:t xml:space="preserve">51 of the first line ART </w:t>
      </w:r>
      <w:r w:rsidR="00B112EC">
        <w:t>VF</w:t>
      </w:r>
      <w:r w:rsidR="00FA0488">
        <w:t>1</w:t>
      </w:r>
      <w:r w:rsidRPr="00376D76">
        <w:t xml:space="preserve"> samples </w:t>
      </w:r>
      <w:r w:rsidR="00E37BDD">
        <w:t>had been</w:t>
      </w:r>
      <w:r w:rsidR="00E37BDD" w:rsidRPr="00376D76">
        <w:t xml:space="preserve"> </w:t>
      </w:r>
      <w:r w:rsidRPr="00376D76">
        <w:t xml:space="preserve">sequenced using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rsidR="007C5332" w:rsidRDefault="007C5332">
      <w:pPr>
        <w:spacing w:line="480" w:lineRule="auto"/>
        <w:jc w:val="both"/>
      </w:pPr>
    </w:p>
    <w:p w:rsidR="00BD7116" w:rsidRPr="00376D76" w:rsidRDefault="007C5332">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w:t>
      </w:r>
      <w:r w:rsidR="00C73AC5" w:rsidRPr="00F625EE">
        <w:rPr>
          <w:b/>
        </w:rPr>
        <w:t>Figure 5.6</w:t>
      </w:r>
      <w:r w:rsidR="00C73AC5">
        <w:t>)</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6</w:t>
      </w:r>
      <w:r w:rsidR="00BD7116" w:rsidRPr="00376D76">
        <w:t>).</w:t>
      </w:r>
    </w:p>
    <w:p w:rsidR="00BD7116" w:rsidRPr="00376D76" w:rsidRDefault="00BD7116">
      <w:pPr>
        <w:spacing w:line="480" w:lineRule="auto"/>
        <w:jc w:val="both"/>
      </w:pPr>
    </w:p>
    <w:p w:rsidR="00BD7116" w:rsidRPr="00376D76" w:rsidRDefault="00BD7116">
      <w:pPr>
        <w:spacing w:line="480" w:lineRule="auto"/>
        <w:jc w:val="both"/>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w:t>
      </w:r>
      <w:r w:rsidR="00D81F99">
        <w:t>. T</w:t>
      </w:r>
      <w:r w:rsidR="007160B1">
        <w:t xml:space="preserve">he </w:t>
      </w:r>
      <w:r w:rsidR="00D81F99">
        <w:t xml:space="preserve">observation also showed that the </w:t>
      </w:r>
      <w:r w:rsidR="007160B1">
        <w:t xml:space="preserve">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rsidR="00BD7116" w:rsidRDefault="00BD7116">
      <w:pPr>
        <w:spacing w:line="480" w:lineRule="auto"/>
        <w:jc w:val="both"/>
      </w:pPr>
    </w:p>
    <w:p w:rsidR="006656E6" w:rsidRDefault="005A67A4" w:rsidP="00880107">
      <w:pPr>
        <w:pStyle w:val="Heading3"/>
        <w:numPr>
          <w:numberingChange w:id="105" w:author="Ram Shrestha" w:date="2014-04-24T23:52:00Z" w:original="%1:3:0:.%2:2:0:.%3:2:0:"/>
        </w:numPr>
        <w:spacing w:line="480" w:lineRule="auto"/>
      </w:pPr>
      <w:r>
        <w:t>Resistance genotyping of</w:t>
      </w:r>
      <w:r w:rsidRPr="00376D76">
        <w:t xml:space="preserve"> </w:t>
      </w:r>
      <w:r>
        <w:t>samples collected from individuals at</w:t>
      </w:r>
      <w:ins w:id="106" w:author="Ram Shrestha" w:date="2014-04-25T01:54:00Z">
        <w:r w:rsidR="001878DF">
          <w:t xml:space="preserve"> first line virologic failure</w:t>
        </w:r>
      </w:ins>
      <w:ins w:id="107" w:author="Ram Shrestha" w:date="2014-04-25T01:59:00Z">
        <w:r w:rsidR="00BE05A6">
          <w:t xml:space="preserve"> (VF1)</w:t>
        </w:r>
      </w:ins>
      <w:r w:rsidRPr="00376D76">
        <w:t xml:space="preserve"> </w:t>
      </w:r>
      <w:r>
        <w:t xml:space="preserve">using </w:t>
      </w:r>
      <w:r w:rsidR="00F6558E">
        <w:t xml:space="preserve">Roche/454 </w:t>
      </w:r>
      <w:r>
        <w:t>Junior</w:t>
      </w:r>
    </w:p>
    <w:p w:rsidR="00FA0488" w:rsidRDefault="00FA0488">
      <w:pPr>
        <w:spacing w:line="480" w:lineRule="auto"/>
      </w:pPr>
    </w:p>
    <w:p w:rsidR="00BD7116" w:rsidRPr="00376D76" w:rsidRDefault="00BD7116" w:rsidP="00F35359">
      <w:pPr>
        <w:spacing w:line="480" w:lineRule="auto"/>
        <w:jc w:val="both"/>
      </w:pPr>
      <w:r w:rsidRPr="00376D76">
        <w:t>Out of the 36</w:t>
      </w:r>
      <w:r w:rsidR="00286BFF">
        <w:t xml:space="preserve"> </w:t>
      </w:r>
      <w:r w:rsidR="00550A54">
        <w:t>first-</w:t>
      </w:r>
      <w:r w:rsidR="00286BFF">
        <w:t xml:space="preserve">line </w:t>
      </w:r>
      <w:r w:rsidR="00550A54">
        <w:t xml:space="preserve">therapy </w:t>
      </w:r>
      <w:r w:rsidR="00286BFF">
        <w:t xml:space="preserve">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w:t>
      </w:r>
      <w:r w:rsidR="00550A54">
        <w:t xml:space="preserve">therapy </w:t>
      </w:r>
      <w:r w:rsidRPr="00376D76">
        <w:t>exposure while 13 had previous PMTCT</w:t>
      </w:r>
      <w:r w:rsidR="00550A54">
        <w:t xml:space="preserve"> therapy</w:t>
      </w:r>
      <w:r w:rsidRPr="00376D76">
        <w:t xml:space="preserve">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rsidR="00BD7116" w:rsidRPr="00376D76" w:rsidRDefault="00BD7116" w:rsidP="00F35359">
      <w:pPr>
        <w:spacing w:line="480" w:lineRule="auto"/>
        <w:jc w:val="both"/>
      </w:pPr>
    </w:p>
    <w:p w:rsidR="00BD7116" w:rsidRDefault="00BD7116" w:rsidP="00F35359">
      <w:pPr>
        <w:spacing w:line="480" w:lineRule="auto"/>
        <w:jc w:val="both"/>
      </w:pPr>
      <w:r w:rsidRPr="00376D76">
        <w:t>We observed that</w:t>
      </w:r>
      <w:r w:rsidR="0065499E">
        <w:t xml:space="preserve"> the amplified and </w:t>
      </w:r>
      <w:r w:rsidR="00CB697B">
        <w:t xml:space="preserve">UDPS </w:t>
      </w:r>
      <w:r w:rsidR="0065499E">
        <w:t>sequenced viral population in</w:t>
      </w:r>
      <w:r w:rsidRPr="00376D76">
        <w:t xml:space="preserve"> all</w:t>
      </w:r>
      <w:r w:rsidR="00683C23">
        <w:t xml:space="preserve"> 13</w:t>
      </w:r>
      <w:r w:rsidRPr="00376D76">
        <w:t xml:space="preserve"> </w:t>
      </w:r>
      <w:r w:rsidR="00B112EC">
        <w:t>VF</w:t>
      </w:r>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w:t>
      </w:r>
      <w:r w:rsidR="00D10774" w:rsidRPr="00D10774">
        <w:rPr>
          <w:b/>
        </w:rPr>
        <w:t>Figure 5.7</w:t>
      </w:r>
      <w:r w:rsidR="00690461">
        <w:t>)</w:t>
      </w:r>
      <w:r w:rsidRPr="00376D76">
        <w:t>.</w:t>
      </w:r>
      <w:r w:rsidR="005340F2">
        <w:t xml:space="preserve"> At </w:t>
      </w:r>
      <w:r w:rsidR="00690461">
        <w:t xml:space="preserve">the </w:t>
      </w:r>
      <w:r w:rsidR="005340F2">
        <w:t>20% cutoff, 12 out of 13</w:t>
      </w:r>
      <w:r w:rsidR="00690461">
        <w:t xml:space="preserve"> PMTCT </w:t>
      </w:r>
      <w:r w:rsidR="005340F2">
        <w:t xml:space="preserve">samples </w:t>
      </w:r>
      <w:r w:rsidR="0084314E">
        <w:t xml:space="preserve">(92.3%) </w:t>
      </w:r>
      <w:r w:rsidR="005340F2">
        <w:t>were predicted resistant</w:t>
      </w:r>
      <w:r w:rsidR="0022269B">
        <w:t xml:space="preserve"> (</w:t>
      </w:r>
      <w:r w:rsidR="00D10774" w:rsidRPr="00D10774">
        <w:rPr>
          <w:b/>
        </w:rPr>
        <w:t>Figure 5.7</w:t>
      </w:r>
      <w:r w:rsidR="0022269B">
        <w:t>)</w:t>
      </w:r>
      <w:r w:rsidR="005340F2">
        <w:t>.</w:t>
      </w:r>
      <w:r w:rsidRPr="00376D76">
        <w:t xml:space="preserve"> </w:t>
      </w:r>
      <w:r w:rsidR="007E2D7D">
        <w:t xml:space="preserve">Similarly in no-PMTCT group, </w:t>
      </w:r>
      <w:r w:rsidR="0084314E">
        <w:t xml:space="preserve">14 out of 23 samples (60.86%) were predicted resistant at prevalence cutoffs 20% down to 5%. The number of samples with predicted resistance increased to 15 out of 23 (65%) at </w:t>
      </w:r>
      <w:r w:rsidR="00906384">
        <w:t xml:space="preserve">a </w:t>
      </w:r>
      <w:r w:rsidR="0084314E">
        <w:t xml:space="preserve">prevalence cutoff </w:t>
      </w:r>
      <w:r w:rsidR="00906384">
        <w:t xml:space="preserve">of </w:t>
      </w:r>
      <w:r w:rsidR="0084314E">
        <w:t>1%.</w:t>
      </w:r>
      <w:r w:rsidR="007E2D7D">
        <w:t xml:space="preserve"> </w:t>
      </w:r>
      <w:r w:rsidR="005340F2">
        <w:t xml:space="preserve">The observation </w:t>
      </w:r>
      <w:r w:rsidR="00E7458F">
        <w:t xml:space="preserve">of the number of samples that were predicted drug resistant </w:t>
      </w:r>
      <w:r w:rsidR="005340F2">
        <w:t>showed that t</w:t>
      </w:r>
      <w:r w:rsidRPr="00376D76">
        <w:t xml:space="preserve">here were </w:t>
      </w:r>
      <w:commentRangeStart w:id="108"/>
      <w:r w:rsidRPr="00376D76">
        <w:t xml:space="preserve">significant differences </w:t>
      </w:r>
      <w:commentRangeEnd w:id="108"/>
      <w:r w:rsidR="009609CB">
        <w:rPr>
          <w:rStyle w:val="CommentReference"/>
        </w:rPr>
        <w:commentReference w:id="108"/>
      </w:r>
      <w:r w:rsidR="00E7458F">
        <w:t xml:space="preserve">between the PMTCT and no-PMTCT </w:t>
      </w:r>
      <w:r w:rsidRPr="00376D76">
        <w:t>at all prevalence cutoffs</w:t>
      </w:r>
      <w:r w:rsidR="00195825">
        <w:t>. The result obtained was similar to the result in</w:t>
      </w:r>
      <w:r w:rsidR="00E542E7">
        <w:t xml:space="preserve"> </w:t>
      </w:r>
      <w:r w:rsidR="00B112EC">
        <w:t>VF</w:t>
      </w:r>
      <w:ins w:id="109" w:author="Ram Shrestha" w:date="2014-04-25T01:57:00Z">
        <w:r w:rsidR="00BE05A6">
          <w:t>1</w:t>
        </w:r>
      </w:ins>
      <w:r w:rsidR="00195825">
        <w:t xml:space="preserve"> samples sequenced using </w:t>
      </w:r>
      <w:del w:id="110" w:author="Ram Shrestha" w:date="2014-04-25T23:03:00Z">
        <w:r w:rsidR="00AC6D5B" w:rsidDel="002C4CE1">
          <w:delText>FLX</w:delText>
        </w:r>
      </w:del>
      <w:ins w:id="111" w:author="Ram Shrestha" w:date="2014-04-25T23:03:00Z">
        <w:r w:rsidR="002C4CE1">
          <w:t xml:space="preserve">FLX </w:t>
        </w:r>
      </w:ins>
      <w:ins w:id="112" w:author="Ram Shrestha" w:date="2014-04-25T23:04:00Z">
        <w:r w:rsidR="002C4CE1">
          <w:t>platform</w:t>
        </w:r>
      </w:ins>
      <w:r w:rsidR="00195825">
        <w:t xml:space="preserve">, which indicated that the likelihood of predicting resistance in </w:t>
      </w:r>
      <w:r w:rsidR="0065499E">
        <w:t xml:space="preserve">PMTCT group </w:t>
      </w:r>
      <w:r w:rsidR="0018676F">
        <w:t>is</w:t>
      </w:r>
      <w:r w:rsidR="0065499E">
        <w:t xml:space="preserve"> more than in no</w:t>
      </w:r>
      <w:r w:rsidR="00E542E7">
        <w:t>-</w:t>
      </w:r>
      <w:r w:rsidR="00195825">
        <w:t>PMTCT group.</w:t>
      </w:r>
    </w:p>
    <w:p w:rsidR="001D3D7C" w:rsidRDefault="001D3D7C" w:rsidP="00F35359">
      <w:pPr>
        <w:spacing w:line="480" w:lineRule="auto"/>
        <w:jc w:val="both"/>
      </w:pPr>
    </w:p>
    <w:p w:rsidR="004E3962" w:rsidRDefault="004E3962" w:rsidP="00F35359">
      <w:pPr>
        <w:numPr>
          <w:ins w:id="113" w:author="Ram Shrestha" w:date="2014-04-28T21:44:00Z"/>
        </w:numPr>
        <w:spacing w:line="480" w:lineRule="auto"/>
        <w:jc w:val="both"/>
        <w:rPr>
          <w:ins w:id="114" w:author="Ram Shrestha" w:date="2014-04-28T21:44:00Z"/>
        </w:rPr>
      </w:pPr>
      <w:ins w:id="115" w:author="Ram Shrestha" w:date="2014-04-28T21:48:00Z">
        <w:r>
          <w:t xml:space="preserve">Although </w:t>
        </w:r>
      </w:ins>
      <w:ins w:id="116" w:author="Ram Shrestha" w:date="2014-04-28T23:25:00Z">
        <w:r w:rsidR="000F3C46">
          <w:t xml:space="preserve">we see significance at all </w:t>
        </w:r>
      </w:ins>
      <w:ins w:id="117" w:author="Ram Shrestha" w:date="2014-04-28T23:26:00Z">
        <w:r w:rsidR="000F3C46">
          <w:t xml:space="preserve">prevalence </w:t>
        </w:r>
      </w:ins>
      <w:ins w:id="118" w:author="Ram Shrestha" w:date="2014-04-28T23:25:00Z">
        <w:r w:rsidR="000F3C46">
          <w:t xml:space="preserve">levels </w:t>
        </w:r>
      </w:ins>
      <w:ins w:id="119" w:author="Ram Shrestha" w:date="2014-04-28T23:29:00Z">
        <w:r w:rsidR="00F40D3D">
          <w:t xml:space="preserve">in the number of samples predicted </w:t>
        </w:r>
      </w:ins>
      <w:ins w:id="120" w:author="Ram Shrestha" w:date="2014-04-28T21:54:00Z">
        <w:r w:rsidR="00F40D3D">
          <w:t>resistant with</w:t>
        </w:r>
        <w:r w:rsidR="00C734E5">
          <w:t xml:space="preserve"> </w:t>
        </w:r>
      </w:ins>
      <w:ins w:id="121" w:author="Ram Shrestha" w:date="2014-04-28T21:52:00Z">
        <w:r>
          <w:t xml:space="preserve">the genotypic data from VF1 samples </w:t>
        </w:r>
      </w:ins>
      <w:ins w:id="122" w:author="Ram Shrestha" w:date="2014-04-28T21:53:00Z">
        <w:r>
          <w:t>sequenced</w:t>
        </w:r>
      </w:ins>
      <w:ins w:id="123" w:author="Ram Shrestha" w:date="2014-04-28T21:52:00Z">
        <w:r>
          <w:t xml:space="preserve"> </w:t>
        </w:r>
      </w:ins>
      <w:ins w:id="124" w:author="Ram Shrestha" w:date="2014-04-28T21:53:00Z">
        <w:r>
          <w:t xml:space="preserve">using </w:t>
        </w:r>
      </w:ins>
      <w:ins w:id="125" w:author="Ram Shrestha" w:date="2014-04-28T21:48:00Z">
        <w:r>
          <w:t xml:space="preserve">Junior </w:t>
        </w:r>
        <w:r w:rsidR="00F40D3D">
          <w:t>and FLX platform</w:t>
        </w:r>
      </w:ins>
      <w:ins w:id="126" w:author="Ram Shrestha" w:date="2014-04-28T23:34:00Z">
        <w:r w:rsidR="00F40D3D">
          <w:t>s</w:t>
        </w:r>
      </w:ins>
      <w:ins w:id="127" w:author="Ram Shrestha" w:date="2014-04-28T21:50:00Z">
        <w:r w:rsidR="00C734E5">
          <w:t xml:space="preserve">, we </w:t>
        </w:r>
      </w:ins>
      <w:ins w:id="128" w:author="Ram Shrestha" w:date="2014-04-28T23:40:00Z">
        <w:r w:rsidR="00D2017E">
          <w:t xml:space="preserve">further </w:t>
        </w:r>
      </w:ins>
      <w:ins w:id="129" w:author="Ram Shrestha" w:date="2014-04-28T21:50:00Z">
        <w:r w:rsidR="00C734E5">
          <w:t>compared the platforms directly</w:t>
        </w:r>
      </w:ins>
      <w:ins w:id="130" w:author="Ram Shrestha" w:date="2014-04-28T21:59:00Z">
        <w:r w:rsidR="00C734E5">
          <w:t>, only</w:t>
        </w:r>
      </w:ins>
      <w:ins w:id="131" w:author="Ram Shrestha" w:date="2014-04-28T21:50:00Z">
        <w:r w:rsidR="00C734E5">
          <w:t xml:space="preserve"> </w:t>
        </w:r>
      </w:ins>
      <w:ins w:id="132" w:author="Ram Shrestha" w:date="2014-04-28T21:58:00Z">
        <w:r w:rsidR="00C734E5">
          <w:t>with the VF1 sample genotypic data sequenced</w:t>
        </w:r>
      </w:ins>
      <w:ins w:id="133" w:author="Ram Shrestha" w:date="2014-04-28T21:59:00Z">
        <w:r w:rsidR="00C734E5">
          <w:t xml:space="preserve"> in both the platforms.</w:t>
        </w:r>
      </w:ins>
    </w:p>
    <w:p w:rsidR="00C734E5" w:rsidRDefault="00C734E5" w:rsidP="00C734E5">
      <w:pPr>
        <w:pStyle w:val="Heading3"/>
        <w:numPr>
          <w:numberingChange w:id="134" w:author="Ram Shrestha" w:date="2014-04-28T22:02:00Z" w:original="%1:3:0:.%2:2:0:.%3:3:0:"/>
        </w:numPr>
        <w:spacing w:line="480" w:lineRule="auto"/>
        <w:rPr>
          <w:ins w:id="135" w:author="Ram Shrestha" w:date="2014-04-28T22:00:00Z"/>
        </w:rPr>
      </w:pPr>
      <w:ins w:id="136" w:author="Ram Shrestha" w:date="2014-04-28T22:00:00Z">
        <w:r w:rsidRPr="00376D76">
          <w:t xml:space="preserve">Comparison of </w:t>
        </w:r>
        <w:r>
          <w:t xml:space="preserve">genotyping results between Roche/454 FLX and Roche/454 Junior platforms on </w:t>
        </w:r>
      </w:ins>
      <w:ins w:id="137" w:author="Ram Shrestha" w:date="2014-04-28T22:01:00Z">
        <w:r>
          <w:t>first line virologic failure</w:t>
        </w:r>
      </w:ins>
      <w:ins w:id="138" w:author="Ram Shrestha" w:date="2014-04-28T22:00:00Z">
        <w:r>
          <w:t xml:space="preserve"> samples</w:t>
        </w:r>
      </w:ins>
    </w:p>
    <w:p w:rsidR="00F50811" w:rsidRDefault="00F50811" w:rsidP="00C734E5">
      <w:pPr>
        <w:numPr>
          <w:ins w:id="139" w:author="Ram Shrestha" w:date="2014-04-28T22:05:00Z"/>
        </w:numPr>
        <w:spacing w:line="480" w:lineRule="auto"/>
        <w:jc w:val="both"/>
        <w:rPr>
          <w:ins w:id="140" w:author="Ram Shrestha" w:date="2014-04-28T22:17:00Z"/>
        </w:rPr>
      </w:pPr>
      <w:ins w:id="141" w:author="Ram Shrestha" w:date="2014-04-28T22:05:00Z">
        <w:r>
          <w:t>50 VF1 samples</w:t>
        </w:r>
      </w:ins>
      <w:ins w:id="142" w:author="Ram Shrestha" w:date="2014-04-28T22:09:00Z">
        <w:r>
          <w:t xml:space="preserve"> </w:t>
        </w:r>
      </w:ins>
      <w:ins w:id="143" w:author="Ram Shrestha" w:date="2014-04-28T22:05:00Z">
        <w:r>
          <w:t xml:space="preserve">sequenced using both FLX and </w:t>
        </w:r>
        <w:proofErr w:type="gramStart"/>
        <w:r>
          <w:t>Junior</w:t>
        </w:r>
        <w:proofErr w:type="gramEnd"/>
        <w:r>
          <w:t xml:space="preserve"> platforms were available.</w:t>
        </w:r>
      </w:ins>
      <w:ins w:id="144" w:author="Ram Shrestha" w:date="2014-04-28T22:09:00Z">
        <w:r>
          <w:t xml:space="preserve"> 36 of them had </w:t>
        </w:r>
      </w:ins>
      <w:ins w:id="145" w:author="Ram Shrestha" w:date="2014-04-28T22:11:00Z">
        <w:r>
          <w:t>no previous</w:t>
        </w:r>
      </w:ins>
      <w:ins w:id="146" w:author="Ram Shrestha" w:date="2014-04-28T22:09:00Z">
        <w:r>
          <w:t xml:space="preserve"> exposure to the drug NVP </w:t>
        </w:r>
      </w:ins>
      <w:ins w:id="147" w:author="Ram Shrestha" w:date="2014-04-28T22:11:00Z">
        <w:r>
          <w:t>and 14 had previous exposure to the drug NVP thr</w:t>
        </w:r>
      </w:ins>
      <w:ins w:id="148" w:author="Ram Shrestha" w:date="2014-04-28T22:12:00Z">
        <w:r>
          <w:t>o</w:t>
        </w:r>
      </w:ins>
      <w:ins w:id="149" w:author="Ram Shrestha" w:date="2014-04-28T22:11:00Z">
        <w:r>
          <w:t>ugh PMTCT.</w:t>
        </w:r>
      </w:ins>
      <w:ins w:id="150" w:author="Ram Shrestha" w:date="2014-04-28T22:14:00Z">
        <w:r w:rsidR="009A5203">
          <w:t xml:space="preserve"> The number of VF1 samples </w:t>
        </w:r>
      </w:ins>
      <w:ins w:id="151" w:author="Ram Shrestha" w:date="2014-04-28T22:17:00Z">
        <w:r w:rsidR="009A5203">
          <w:t xml:space="preserve">on both no-PMTCT and PMTCT groups </w:t>
        </w:r>
      </w:ins>
      <w:ins w:id="152" w:author="Ram Shrestha" w:date="2014-04-28T22:14:00Z">
        <w:r w:rsidR="009A5203">
          <w:t>that were predicted resistance we</w:t>
        </w:r>
      </w:ins>
      <w:ins w:id="153" w:author="Ram Shrestha" w:date="2014-04-28T22:17:00Z">
        <w:r w:rsidR="009A5203">
          <w:t xml:space="preserve">re calculated </w:t>
        </w:r>
      </w:ins>
      <w:ins w:id="154" w:author="Ram Shrestha" w:date="2014-04-28T22:19:00Z">
        <w:r w:rsidR="009A5203">
          <w:t xml:space="preserve">at different prevalence cutoffs </w:t>
        </w:r>
      </w:ins>
      <w:ins w:id="155" w:author="Ram Shrestha" w:date="2014-04-28T22:17:00Z">
        <w:r w:rsidR="009A5203">
          <w:t>(</w:t>
        </w:r>
        <w:r w:rsidR="009A5203" w:rsidRPr="009A5203">
          <w:rPr>
            <w:b/>
            <w:rPrChange w:id="156" w:author="Ram Shrestha" w:date="2014-04-28T22:17:00Z">
              <w:rPr/>
            </w:rPrChange>
          </w:rPr>
          <w:t>Figure 5.8</w:t>
        </w:r>
        <w:r w:rsidR="009A5203">
          <w:t>).</w:t>
        </w:r>
      </w:ins>
    </w:p>
    <w:p w:rsidR="009A5203" w:rsidRDefault="009A5203" w:rsidP="00C734E5">
      <w:pPr>
        <w:numPr>
          <w:ins w:id="157" w:author="Ram Shrestha" w:date="2014-04-28T22:17:00Z"/>
        </w:numPr>
        <w:spacing w:line="480" w:lineRule="auto"/>
        <w:jc w:val="both"/>
        <w:rPr>
          <w:ins w:id="158" w:author="Ram Shrestha" w:date="2014-04-28T22:17:00Z"/>
        </w:rPr>
      </w:pPr>
    </w:p>
    <w:p w:rsidR="00683C23" w:rsidRPr="00376D76" w:rsidDel="00D2017E" w:rsidRDefault="009A5203" w:rsidP="00C734E5">
      <w:pPr>
        <w:numPr>
          <w:ins w:id="159" w:author="Unknown"/>
        </w:numPr>
        <w:spacing w:line="480" w:lineRule="auto"/>
        <w:jc w:val="both"/>
        <w:rPr>
          <w:del w:id="160" w:author="Ram Shrestha" w:date="2014-04-28T23:40:00Z"/>
        </w:rPr>
      </w:pPr>
      <w:ins w:id="161" w:author="Ram Shrestha" w:date="2014-04-28T22:17:00Z">
        <w:r>
          <w:t xml:space="preserve">We observed the number of </w:t>
        </w:r>
      </w:ins>
      <w:ins w:id="162" w:author="Ram Shrestha" w:date="2014-04-28T22:18:00Z">
        <w:r>
          <w:t xml:space="preserve">VF1 </w:t>
        </w:r>
      </w:ins>
      <w:ins w:id="163" w:author="Ram Shrestha" w:date="2014-04-28T22:17:00Z">
        <w:r>
          <w:t xml:space="preserve">samples </w:t>
        </w:r>
      </w:ins>
      <w:ins w:id="164" w:author="Ram Shrestha" w:date="2014-04-28T22:18:00Z">
        <w:r>
          <w:t xml:space="preserve">that were predicted resistant was consistent </w:t>
        </w:r>
      </w:ins>
      <w:ins w:id="165" w:author="Ram Shrestha" w:date="2014-04-28T22:20:00Z">
        <w:r>
          <w:t xml:space="preserve">from 20% to 5% for both FLX and </w:t>
        </w:r>
        <w:proofErr w:type="gramStart"/>
        <w:r>
          <w:t>Junior</w:t>
        </w:r>
        <w:proofErr w:type="gramEnd"/>
        <w:r>
          <w:t xml:space="preserve"> platforms but increased by one at 1% cutoff</w:t>
        </w:r>
      </w:ins>
      <w:ins w:id="166" w:author="Ram Shrestha" w:date="2014-04-28T23:40:00Z">
        <w:r w:rsidR="00D2017E">
          <w:t xml:space="preserve"> (</w:t>
        </w:r>
        <w:r w:rsidR="00D2017E" w:rsidRPr="00D2017E">
          <w:rPr>
            <w:b/>
            <w:rPrChange w:id="167" w:author="Ram Shrestha" w:date="2014-04-28T23:40:00Z">
              <w:rPr/>
            </w:rPrChange>
          </w:rPr>
          <w:t>Figure 5.8</w:t>
        </w:r>
        <w:r w:rsidR="00D2017E">
          <w:t>)</w:t>
        </w:r>
      </w:ins>
      <w:ins w:id="168" w:author="Ram Shrestha" w:date="2014-04-28T22:20:00Z">
        <w:r>
          <w:t>. There was no significant difference</w:t>
        </w:r>
      </w:ins>
      <w:ins w:id="169" w:author="Ram Shrestha" w:date="2014-04-28T22:22:00Z">
        <w:r>
          <w:t xml:space="preserve"> at all prevalence cutoffs.</w:t>
        </w:r>
      </w:ins>
      <w:ins w:id="170" w:author="Ram Shrestha" w:date="2014-04-28T22:24:00Z">
        <w:r>
          <w:t xml:space="preserve"> </w:t>
        </w:r>
      </w:ins>
      <w:ins w:id="171" w:author="Ram Shrestha" w:date="2014-04-28T22:25:00Z">
        <w:r w:rsidR="00795A2F">
          <w:t>13 of 14</w:t>
        </w:r>
      </w:ins>
      <w:ins w:id="172" w:author="Ram Shrestha" w:date="2014-04-28T22:26:00Z">
        <w:r w:rsidR="00795A2F">
          <w:t xml:space="preserve"> (93%)</w:t>
        </w:r>
      </w:ins>
      <w:ins w:id="173" w:author="Ram Shrestha" w:date="2014-04-28T22:25:00Z">
        <w:r w:rsidR="00795A2F">
          <w:t xml:space="preserve"> </w:t>
        </w:r>
      </w:ins>
      <w:ins w:id="174" w:author="Ram Shrestha" w:date="2014-04-28T23:22:00Z">
        <w:r w:rsidR="000F3C46">
          <w:t xml:space="preserve">PMTCT </w:t>
        </w:r>
      </w:ins>
      <w:ins w:id="175" w:author="Ram Shrestha" w:date="2014-04-28T22:25:00Z">
        <w:r w:rsidR="00795A2F">
          <w:t xml:space="preserve">samples </w:t>
        </w:r>
      </w:ins>
      <w:ins w:id="176" w:author="Ram Shrestha" w:date="2014-04-28T22:27:00Z">
        <w:r w:rsidR="00795A2F">
          <w:t xml:space="preserve">and </w:t>
        </w:r>
      </w:ins>
      <w:ins w:id="177" w:author="Ram Shrestha" w:date="2014-04-28T23:22:00Z">
        <w:r w:rsidR="000F3C46">
          <w:t xml:space="preserve">69% </w:t>
        </w:r>
      </w:ins>
      <w:ins w:id="178" w:author="Ram Shrestha" w:date="2014-04-28T23:23:00Z">
        <w:r w:rsidR="000F3C46">
          <w:t>or</w:t>
        </w:r>
      </w:ins>
      <w:ins w:id="179" w:author="Ram Shrestha" w:date="2014-04-28T23:22:00Z">
        <w:r w:rsidR="000F3C46">
          <w:t xml:space="preserve"> above no-PMTCT samples </w:t>
        </w:r>
      </w:ins>
      <w:ins w:id="180" w:author="Ram Shrestha" w:date="2014-04-28T22:25:00Z">
        <w:r w:rsidR="00795A2F">
          <w:t xml:space="preserve">were predicted resistant </w:t>
        </w:r>
      </w:ins>
      <w:ins w:id="181" w:author="Ram Shrestha" w:date="2014-04-28T22:27:00Z">
        <w:r w:rsidR="00795A2F">
          <w:t>by both FLX and Junior</w:t>
        </w:r>
      </w:ins>
      <w:ins w:id="182" w:author="Ram Shrestha" w:date="2014-04-28T23:23:00Z">
        <w:r w:rsidR="000F3C46">
          <w:t>.</w:t>
        </w:r>
      </w:ins>
      <w:ins w:id="183" w:author="Ram Shrestha" w:date="2014-04-28T23:36:00Z">
        <w:r w:rsidR="00F40D3D">
          <w:t xml:space="preserve"> The observation showed that both Junior and </w:t>
        </w:r>
      </w:ins>
      <w:ins w:id="184" w:author="Ram Shrestha" w:date="2014-04-28T23:37:00Z">
        <w:r w:rsidR="00D2017E">
          <w:t>FLX were comparable for genotypic drug resistance test.</w:t>
        </w:r>
      </w:ins>
      <w:del w:id="185" w:author="Ram Shrestha" w:date="2014-04-28T23:40:00Z">
        <w:r w:rsidR="005A10B5" w:rsidDel="00D2017E">
          <w:delText xml:space="preserve">The number of </w:delText>
        </w:r>
        <w:r w:rsidR="00B112EC" w:rsidDel="00D2017E">
          <w:delText>VF</w:delText>
        </w:r>
        <w:r w:rsidR="00683C23" w:rsidDel="00D2017E">
          <w:delText xml:space="preserve"> samples</w:delText>
        </w:r>
        <w:r w:rsidR="005A10B5" w:rsidDel="00D2017E">
          <w:delText xml:space="preserve"> that were predicted </w:delText>
        </w:r>
        <w:r w:rsidR="00E60C8B" w:rsidDel="00D2017E">
          <w:delText xml:space="preserve">as </w:delText>
        </w:r>
        <w:r w:rsidR="005A10B5" w:rsidDel="00D2017E">
          <w:delText>resistant</w:delText>
        </w:r>
        <w:r w:rsidR="00683C23" w:rsidDel="00D2017E">
          <w:delText xml:space="preserve"> using FLX and </w:delText>
        </w:r>
      </w:del>
      <w:del w:id="186" w:author="Ram Shrestha" w:date="2014-04-25T22:53:00Z">
        <w:r w:rsidR="00683C23" w:rsidDel="002C4CE1">
          <w:delText xml:space="preserve">Junior </w:delText>
        </w:r>
      </w:del>
      <w:del w:id="187" w:author="Ram Shrestha" w:date="2014-04-28T23:40:00Z">
        <w:r w:rsidR="00683C23" w:rsidDel="00D2017E">
          <w:delText xml:space="preserve">showed that </w:delText>
        </w:r>
        <w:r w:rsidR="005A10B5" w:rsidDel="00D2017E">
          <w:delText xml:space="preserve">FLX and </w:delText>
        </w:r>
      </w:del>
      <w:del w:id="188" w:author="Ram Shrestha" w:date="2014-04-25T22:53:00Z">
        <w:r w:rsidR="005A10B5" w:rsidDel="002C4CE1">
          <w:delText xml:space="preserve">Junior </w:delText>
        </w:r>
      </w:del>
      <w:del w:id="189" w:author="Ram Shrestha" w:date="2014-04-28T23:40:00Z">
        <w:r w:rsidR="0022269B" w:rsidDel="00D2017E">
          <w:delText xml:space="preserve">were comparable </w:delText>
        </w:r>
        <w:r w:rsidR="0018676F" w:rsidDel="00D2017E">
          <w:delText>at genotyping</w:delText>
        </w:r>
        <w:r w:rsidR="0022269B" w:rsidDel="00D2017E">
          <w:delText xml:space="preserve"> </w:delText>
        </w:r>
        <w:r w:rsidR="0018676F" w:rsidDel="00D2017E">
          <w:delText>for</w:delText>
        </w:r>
        <w:r w:rsidR="0022269B" w:rsidDel="00D2017E">
          <w:delText xml:space="preserve"> virologic drug resistance prediction in the sample. Therefore, in further analysis, we compared the virologic resistance prediction </w:delText>
        </w:r>
        <w:r w:rsidR="00E542E7" w:rsidDel="00D2017E">
          <w:delText xml:space="preserve">on the </w:delText>
        </w:r>
        <w:r w:rsidR="00B112EC" w:rsidDel="00D2017E">
          <w:delText>VF</w:delText>
        </w:r>
        <w:r w:rsidR="005A10B5" w:rsidDel="00D2017E">
          <w:delText xml:space="preserve"> samples that were sequenced </w:delText>
        </w:r>
        <w:r w:rsidR="0022269B" w:rsidDel="00D2017E">
          <w:delText xml:space="preserve">using </w:delText>
        </w:r>
        <w:r w:rsidR="005A10B5" w:rsidDel="00D2017E">
          <w:delText xml:space="preserve">both </w:delText>
        </w:r>
      </w:del>
      <w:del w:id="190" w:author="Ram Shrestha" w:date="2014-04-25T22:53:00Z">
        <w:r w:rsidR="0022269B" w:rsidDel="002C4CE1">
          <w:delText xml:space="preserve">Junior </w:delText>
        </w:r>
      </w:del>
      <w:del w:id="191" w:author="Ram Shrestha" w:date="2014-04-28T23:40:00Z">
        <w:r w:rsidR="0022269B" w:rsidDel="00D2017E">
          <w:delText xml:space="preserve">and </w:delText>
        </w:r>
        <w:r w:rsidR="006D5BEF" w:rsidDel="00D2017E">
          <w:delText>population based Sanger method</w:delText>
        </w:r>
        <w:r w:rsidR="0022269B" w:rsidDel="00D2017E">
          <w:delText xml:space="preserve"> to test </w:delText>
        </w:r>
        <w:r w:rsidR="005A10B5" w:rsidDel="00D2017E">
          <w:delText xml:space="preserve">the </w:delText>
        </w:r>
        <w:r w:rsidR="00E7458F" w:rsidDel="00D2017E">
          <w:delText>platform</w:delText>
        </w:r>
        <w:r w:rsidR="0022269B" w:rsidDel="00D2017E">
          <w:delText xml:space="preserve"> comparability.</w:delText>
        </w:r>
      </w:del>
    </w:p>
    <w:p w:rsidR="00BD7116" w:rsidRPr="00376D76" w:rsidRDefault="00BD7116" w:rsidP="00F35359">
      <w:pPr>
        <w:spacing w:line="480" w:lineRule="auto"/>
        <w:jc w:val="both"/>
      </w:pPr>
    </w:p>
    <w:p w:rsidR="00FD663E" w:rsidRDefault="00BD7116" w:rsidP="00F35359">
      <w:pPr>
        <w:pStyle w:val="Heading3"/>
        <w:numPr>
          <w:numberingChange w:id="192" w:author="Ram Shrestha" w:date="2014-04-24T23:52:00Z" w:original="%1:3:0:.%2:2:0:.%3:3:0:"/>
        </w:numPr>
        <w:spacing w:line="480" w:lineRule="auto"/>
        <w:jc w:val="both"/>
      </w:pPr>
      <w:r w:rsidRPr="00376D76">
        <w:t xml:space="preserve">Comparison of </w:t>
      </w:r>
      <w:r w:rsidR="001D3D7C">
        <w:t xml:space="preserve">the </w:t>
      </w:r>
      <w:r w:rsidR="001C495E">
        <w:t xml:space="preserve">genotyping performance of the </w:t>
      </w:r>
      <w:ins w:id="193" w:author="Ram Shrestha" w:date="2014-04-25T02:20:00Z">
        <w:r w:rsidR="003D5471">
          <w:t xml:space="preserve">Roche/454 </w:t>
        </w:r>
      </w:ins>
      <w:r w:rsidR="00AC6D5B">
        <w:t>Junior</w:t>
      </w:r>
      <w:r w:rsidR="001C495E">
        <w:t xml:space="preserve">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r w:rsidR="00CE04D1">
        <w:t>first line virologic failure</w:t>
      </w:r>
      <w:r w:rsidRPr="00376D76">
        <w:t xml:space="preserve"> samples</w:t>
      </w:r>
    </w:p>
    <w:p w:rsidR="00BD7116" w:rsidRPr="00376D76" w:rsidRDefault="00BD7116" w:rsidP="00F35359">
      <w:pPr>
        <w:spacing w:line="480" w:lineRule="auto"/>
        <w:jc w:val="both"/>
      </w:pPr>
    </w:p>
    <w:p w:rsidR="00834CB8" w:rsidRDefault="00E343BF" w:rsidP="00F35359">
      <w:pPr>
        <w:spacing w:line="480" w:lineRule="auto"/>
        <w:jc w:val="both"/>
      </w:pPr>
      <w:r>
        <w:t xml:space="preserve">Genotypic data from both </w:t>
      </w:r>
      <w:del w:id="194" w:author="Ram Shrestha" w:date="2014-04-25T22:53:00Z">
        <w:r w:rsidDel="002C4CE1">
          <w:delText xml:space="preserve">Junior </w:delText>
        </w:r>
      </w:del>
      <w:proofErr w:type="gramStart"/>
      <w:ins w:id="195" w:author="Ram Shrestha" w:date="2014-04-25T22:53:00Z">
        <w:r w:rsidR="002C4CE1">
          <w:t>Junior</w:t>
        </w:r>
        <w:proofErr w:type="gramEnd"/>
        <w:r w:rsidR="002C4CE1">
          <w:t xml:space="preserve"> platform </w:t>
        </w:r>
      </w:ins>
      <w:r>
        <w:t>and conventional population based Sanger genotyping method</w:t>
      </w:r>
      <w:r w:rsidR="00BE082F">
        <w:t xml:space="preserve"> were available </w:t>
      </w:r>
      <w:r>
        <w:t>from</w:t>
      </w:r>
      <w:r w:rsidR="00BE082F">
        <w:t xml:space="preserve"> </w:t>
      </w:r>
      <w:r w:rsidR="00BD7116">
        <w:t>13</w:t>
      </w:r>
      <w:r w:rsidR="00BE082F">
        <w:t xml:space="preserve"> </w:t>
      </w:r>
      <w:r w:rsidR="00B112EC">
        <w:t>VF</w:t>
      </w:r>
      <w:r w:rsidR="00CE04D1">
        <w:t>1</w:t>
      </w:r>
      <w:r w:rsidR="00BE082F">
        <w:t xml:space="preserve"> samples</w:t>
      </w:r>
      <w:r w:rsidR="00BD7116" w:rsidRPr="00376D76">
        <w:t>. Out of the 13 patients, 6 had no previous PMTCT therapy and 7 had PMTCT therapy</w:t>
      </w:r>
      <w:r w:rsidR="00933E41">
        <w:t xml:space="preserve"> exposure</w:t>
      </w:r>
      <w:r w:rsidR="00BD7116" w:rsidRPr="00376D76">
        <w:t xml:space="preserve">. </w:t>
      </w:r>
      <w:r w:rsidR="00D66546">
        <w:t xml:space="preserve"> </w:t>
      </w:r>
      <w:r w:rsidR="00175331">
        <w:t>The observation of the</w:t>
      </w:r>
      <w:r w:rsidR="00E542E7">
        <w:t xml:space="preserve"> number of </w:t>
      </w:r>
      <w:r w:rsidR="00CE04D1">
        <w:t xml:space="preserve">VF1 </w:t>
      </w:r>
      <w:r w:rsidR="005A10B5">
        <w:t xml:space="preserve">samples that were predicted </w:t>
      </w:r>
      <w:r>
        <w:t xml:space="preserve">with or without </w:t>
      </w:r>
      <w:r w:rsidR="005A10B5">
        <w:t>resistant for both approaches at 20% prevalence cutoff</w:t>
      </w:r>
      <w:r w:rsidR="00175331">
        <w:t xml:space="preserve"> showed that</w:t>
      </w:r>
      <w:r w:rsidR="005A10B5">
        <w:t xml:space="preserve"> </w:t>
      </w:r>
      <w:r w:rsidR="00D66546">
        <w:t>there was 100</w:t>
      </w:r>
      <w:r w:rsidR="00BE082F">
        <w:t xml:space="preserve">% concordance </w:t>
      </w:r>
      <w:del w:id="196" w:author="Ram Shrestha" w:date="2014-04-28T23:42:00Z">
        <w:r w:rsidR="00BE082F" w:rsidDel="00D2017E">
          <w:delText xml:space="preserve">between </w:delText>
        </w:r>
        <w:r w:rsidR="005A10B5" w:rsidDel="00D2017E">
          <w:delText>the</w:delText>
        </w:r>
        <w:r w:rsidR="00BE082F" w:rsidDel="00D2017E">
          <w:delText xml:space="preserve"> approaches </w:delText>
        </w:r>
      </w:del>
      <w:r w:rsidR="00D66546">
        <w:t xml:space="preserve">across all </w:t>
      </w:r>
      <w:r w:rsidR="004E7DD2">
        <w:t xml:space="preserve">clinical outcome categories </w:t>
      </w:r>
      <w:commentRangeStart w:id="197"/>
      <w:r w:rsidR="008D50F6">
        <w:t xml:space="preserve">between the Sanger-based and UDPS-based resistance genotyping approaches </w:t>
      </w:r>
      <w:commentRangeEnd w:id="197"/>
      <w:r w:rsidR="00F35BEB">
        <w:rPr>
          <w:rStyle w:val="CommentReference"/>
        </w:rPr>
        <w:commentReference w:id="197"/>
      </w:r>
      <w:r w:rsidR="004E7DD2">
        <w:t>(</w:t>
      </w:r>
      <w:del w:id="198" w:author="Ram Shrestha" w:date="2014-04-28T23:43:00Z">
        <w:r w:rsidR="00FB360C" w:rsidRPr="00FB360C" w:rsidDel="00D2017E">
          <w:rPr>
            <w:b/>
          </w:rPr>
          <w:delText>Figure 5.</w:delText>
        </w:r>
        <w:r w:rsidR="001C495E" w:rsidDel="00D2017E">
          <w:rPr>
            <w:b/>
          </w:rPr>
          <w:delText>8</w:delText>
        </w:r>
      </w:del>
      <w:ins w:id="199" w:author="Ram Shrestha" w:date="2014-04-28T23:43:00Z">
        <w:r w:rsidR="00D2017E">
          <w:rPr>
            <w:b/>
          </w:rPr>
          <w:t>Figure 5.9</w:t>
        </w:r>
      </w:ins>
      <w:r w:rsidR="004E7DD2">
        <w:t>)</w:t>
      </w:r>
      <w:r w:rsidR="00AD2259">
        <w:t>.</w:t>
      </w:r>
    </w:p>
    <w:p w:rsidR="00834CB8" w:rsidRDefault="00834CB8" w:rsidP="00F35359">
      <w:pPr>
        <w:spacing w:line="480" w:lineRule="auto"/>
        <w:jc w:val="both"/>
      </w:pPr>
    </w:p>
    <w:p w:rsidR="00834CB8" w:rsidRDefault="00445B32" w:rsidP="00F35359">
      <w:pPr>
        <w:pStyle w:val="Heading2"/>
        <w:numPr>
          <w:numberingChange w:id="200" w:author="Ram Shrestha" w:date="2014-04-24T23:52:00Z" w:original="%1:3:0:.%2:3:0:"/>
        </w:numPr>
      </w:pPr>
      <w:r>
        <w:t xml:space="preserve">Resistance to nevirapine is more likely to </w:t>
      </w:r>
      <w:r w:rsidR="000A1ABA">
        <w:t>be present at baseline in</w:t>
      </w:r>
      <w:r w:rsidR="00C85D17">
        <w:t xml:space="preserve"> individuals previously exposed to nevirapine through </w:t>
      </w:r>
      <w:r>
        <w:t>PMTCT</w:t>
      </w:r>
    </w:p>
    <w:p w:rsidR="00834CB8" w:rsidRDefault="00C538F1" w:rsidP="00F35359">
      <w:pPr>
        <w:spacing w:line="480" w:lineRule="auto"/>
        <w:jc w:val="both"/>
      </w:pPr>
      <w:r>
        <w:t>W</w:t>
      </w:r>
      <w:r w:rsidR="00FD663E">
        <w:t xml:space="preserve">e compared the resistance predictions for PMTCT versus no-PMTCT </w:t>
      </w:r>
      <w:r w:rsidR="00911D6C">
        <w:t xml:space="preserve">therapy </w:t>
      </w:r>
      <w:r w:rsidR="00FD663E">
        <w:t xml:space="preserve">exposed individuals and identified the percentage of individuals with predicted resistance to nevirapine at baseline </w:t>
      </w:r>
      <w:r>
        <w:t xml:space="preserve">for conventional Sanger genotyping method, </w:t>
      </w:r>
      <w:r w:rsidR="00AC6D5B">
        <w:t>FLX</w:t>
      </w:r>
      <w:r>
        <w:t xml:space="preserve"> and </w:t>
      </w:r>
      <w:del w:id="201" w:author="Ram Shrestha" w:date="2014-04-25T22:55:00Z">
        <w:r w:rsidR="00AC6D5B" w:rsidDel="002C4CE1">
          <w:delText>Junior</w:delText>
        </w:r>
        <w:r w:rsidDel="002C4CE1">
          <w:delText xml:space="preserve"> </w:delText>
        </w:r>
      </w:del>
      <w:ins w:id="202" w:author="Ram Shrestha" w:date="2014-04-25T22:55:00Z">
        <w:r w:rsidR="002C4CE1">
          <w:t xml:space="preserve">Junior platform </w:t>
        </w:r>
      </w:ins>
      <w:r w:rsidR="00FD663E">
        <w:t>(</w:t>
      </w:r>
      <w:r w:rsidR="00FD663E" w:rsidRPr="00EA2772">
        <w:rPr>
          <w:b/>
        </w:rPr>
        <w:t>Figure 5.</w:t>
      </w:r>
      <w:ins w:id="203" w:author="Ram Shrestha" w:date="2014-04-28T23:44:00Z">
        <w:r w:rsidR="00D2017E">
          <w:rPr>
            <w:b/>
          </w:rPr>
          <w:t>10</w:t>
        </w:r>
      </w:ins>
      <w:del w:id="204" w:author="Ram Shrestha" w:date="2014-04-28T23:44:00Z">
        <w:r w:rsidR="00FD663E" w:rsidRPr="00EA2772" w:rsidDel="00D2017E">
          <w:rPr>
            <w:b/>
          </w:rPr>
          <w:delText>9</w:delText>
        </w:r>
      </w:del>
      <w:r w:rsidR="00FD663E">
        <w:t xml:space="preserve">).  </w:t>
      </w:r>
      <w:r w:rsidR="00C30FDC">
        <w:t xml:space="preserve">In all comparisons we found that the percentage of individuals with predicted resistance to nevirapine was always significantly higher in the PMTCT </w:t>
      </w:r>
      <w:r>
        <w:t xml:space="preserve">therapy exposed </w:t>
      </w:r>
      <w:r w:rsidR="00C30FDC">
        <w:t xml:space="preserve">group when compared with the no-PMTCT </w:t>
      </w:r>
      <w:r>
        <w:t xml:space="preserve">therapy </w:t>
      </w:r>
      <w:r w:rsidR="00C30FDC">
        <w:t>exposed group. This discordance became more evident</w:t>
      </w:r>
      <w:r w:rsidR="007C4935">
        <w:t xml:space="preserve"> at</w:t>
      </w:r>
      <w:r w:rsidR="00C30FDC">
        <w:t xml:space="preserve"> the ‘deeper’ prevalence cutoff </w:t>
      </w:r>
      <w:r w:rsidR="00FC2A09">
        <w:t>(</w:t>
      </w:r>
      <w:r w:rsidR="005A135F" w:rsidRPr="005A135F">
        <w:rPr>
          <w:b/>
        </w:rPr>
        <w:t>Figure 5.</w:t>
      </w:r>
      <w:ins w:id="205" w:author="Ram Shrestha" w:date="2014-04-28T23:44:00Z">
        <w:r w:rsidR="00D2017E">
          <w:rPr>
            <w:b/>
          </w:rPr>
          <w:t>10</w:t>
        </w:r>
      </w:ins>
      <w:del w:id="206" w:author="Ram Shrestha" w:date="2014-04-28T23:44:00Z">
        <w:r w:rsidR="005A135F" w:rsidRPr="005A135F" w:rsidDel="00D2017E">
          <w:rPr>
            <w:b/>
          </w:rPr>
          <w:delText>9</w:delText>
        </w:r>
      </w:del>
      <w:r w:rsidR="00C30FDC">
        <w:t xml:space="preserve">), suggesting a large number of PMTCT-exposed individuals were </w:t>
      </w:r>
      <w:r w:rsidR="00FC2A09">
        <w:t>harboring</w:t>
      </w:r>
      <w:r w:rsidR="00C30FDC">
        <w:t xml:space="preserve"> low-abundance NVP resistant viruses.   </w:t>
      </w:r>
    </w:p>
    <w:p w:rsidR="00834CB8" w:rsidRDefault="00834CB8" w:rsidP="00F35359">
      <w:pPr>
        <w:spacing w:line="480" w:lineRule="auto"/>
        <w:jc w:val="both"/>
      </w:pPr>
    </w:p>
    <w:p w:rsidR="007D5594" w:rsidRDefault="00FB6681" w:rsidP="00F35359">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w:t>
      </w:r>
      <w:ins w:id="207" w:author="Ram Shrestha" w:date="2014-04-25T23:04:00Z">
        <w:r w:rsidR="002C4CE1">
          <w:t xml:space="preserve"> platforms</w:t>
        </w:r>
      </w:ins>
      <w:r w:rsidR="009A1449">
        <w:t xml:space="preserve">) we </w:t>
      </w:r>
      <w:r w:rsidR="00E7458F">
        <w:t xml:space="preserve">found </w:t>
      </w:r>
      <w:r w:rsidR="009A1449">
        <w:t>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with time since NVP exposure</w:t>
      </w:r>
      <w:r w:rsidR="00A179F4">
        <w:t xml:space="preserve"> (</w:t>
      </w:r>
      <w:ins w:id="208" w:author="Ram Shrestha" w:date="2014-04-25T02:23:00Z">
        <w:r w:rsidR="003D5471" w:rsidRPr="003D5471">
          <w:rPr>
            <w:b/>
          </w:rPr>
          <w:t>Table 5.3</w:t>
        </w:r>
      </w:ins>
      <w:del w:id="209" w:author="Ram Shrestha" w:date="2014-04-25T02:23:00Z">
        <w:r w:rsidR="00B46E84" w:rsidRPr="00B46E84" w:rsidDel="003D5471">
          <w:rPr>
            <w:b/>
          </w:rPr>
          <w:delText>Figure 5.9</w:delText>
        </w:r>
      </w:del>
      <w:r w:rsidR="00A179F4">
        <w:t>)</w:t>
      </w:r>
      <w:r w:rsidR="009A1449" w:rsidRPr="009A1449">
        <w:t>.</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rsidR="00FA0488" w:rsidRDefault="001C495E">
      <w:pPr>
        <w:pStyle w:val="Heading1"/>
        <w:numPr>
          <w:numberingChange w:id="210" w:author="Ram Shrestha" w:date="2014-04-24T23:52:00Z" w:original="%1:4:0:"/>
        </w:numPr>
        <w:spacing w:line="480" w:lineRule="auto"/>
      </w:pPr>
      <w:r>
        <w:t>Discussion</w:t>
      </w:r>
      <w:r w:rsidR="0031647F">
        <w:t xml:space="preserve"> and Conclusions</w:t>
      </w:r>
    </w:p>
    <w:p w:rsidR="0031647F" w:rsidRDefault="0031647F" w:rsidP="00F35359">
      <w:pPr>
        <w:spacing w:line="480" w:lineRule="auto"/>
        <w:jc w:val="both"/>
      </w:pPr>
    </w:p>
    <w:p w:rsidR="00C62AEF" w:rsidRDefault="00EC30DC" w:rsidP="00F35359">
      <w:pPr>
        <w:spacing w:line="480" w:lineRule="auto"/>
        <w:jc w:val="both"/>
      </w:pPr>
      <w:r>
        <w:t xml:space="preserve">We have analyzed 562 baseline samples and 79 first line ART </w:t>
      </w:r>
      <w:r w:rsidR="000B002C">
        <w:t xml:space="preserve">viral failure (VF1) </w:t>
      </w:r>
      <w:r>
        <w:t xml:space="preserve">samples using </w:t>
      </w:r>
      <w:r w:rsidR="004C52ED">
        <w:t>UDPS</w:t>
      </w:r>
      <w:r>
        <w:t xml:space="preserve"> (both </w:t>
      </w:r>
      <w:r w:rsidR="00AC6D5B">
        <w:t>FLX</w:t>
      </w:r>
      <w:r>
        <w:t xml:space="preserve"> and Junior</w:t>
      </w:r>
      <w:ins w:id="211" w:author="Ram Shrestha" w:date="2014-04-25T23:04:00Z">
        <w:r w:rsidR="002C4CE1">
          <w:t xml:space="preserve"> platforms</w:t>
        </w:r>
      </w:ins>
      <w:r>
        <w:t xml:space="preserve">)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r w:rsidR="0072332B">
        <w:t>ARVs through PMTCT</w:t>
      </w:r>
      <w:r w:rsidR="00C62AEF">
        <w:t xml:space="preserve"> </w:t>
      </w:r>
      <w:r w:rsidR="0016399F">
        <w:t xml:space="preserve">therapy </w:t>
      </w:r>
      <w:r w:rsidR="00C62AEF">
        <w:t xml:space="preserve">and </w:t>
      </w:r>
      <w:r w:rsidR="0072332B">
        <w:t>individuals</w:t>
      </w:r>
      <w:r w:rsidR="00C62AEF">
        <w:t xml:space="preserve"> without prior </w:t>
      </w:r>
      <w:r w:rsidR="0072332B">
        <w:t>exposure to ARVs</w:t>
      </w:r>
      <w:r w:rsidR="00C62AEF">
        <w:t>.</w:t>
      </w:r>
    </w:p>
    <w:p w:rsidR="00C62AEF" w:rsidRDefault="00C62AEF" w:rsidP="00F35359">
      <w:pPr>
        <w:spacing w:line="480" w:lineRule="auto"/>
        <w:jc w:val="both"/>
      </w:pPr>
    </w:p>
    <w:p w:rsidR="006656E6" w:rsidRDefault="00F6558E" w:rsidP="00F35359">
      <w:pPr>
        <w:pStyle w:val="Heading2"/>
        <w:numPr>
          <w:numberingChange w:id="212" w:author="Ram Shrestha" w:date="2014-04-24T23:52:00Z" w:original="%1:4:0:.%2:1:0:"/>
        </w:numPr>
      </w:pPr>
      <w:r>
        <w:t xml:space="preserve">Roche/454 </w:t>
      </w:r>
      <w:del w:id="213" w:author="Ram Shrestha" w:date="2014-04-25T22:55:00Z">
        <w:r w:rsidR="00AC6D5B" w:rsidDel="002C4CE1">
          <w:delText>Junior</w:delText>
        </w:r>
        <w:r w:rsidR="0077406F" w:rsidDel="002C4CE1">
          <w:delText xml:space="preserve"> </w:delText>
        </w:r>
      </w:del>
      <w:proofErr w:type="gramStart"/>
      <w:ins w:id="214" w:author="Ram Shrestha" w:date="2014-04-25T22:55:00Z">
        <w:r w:rsidR="002C4CE1">
          <w:t>Junior</w:t>
        </w:r>
        <w:proofErr w:type="gramEnd"/>
        <w:r w:rsidR="002C4CE1">
          <w:t xml:space="preserve"> platform </w:t>
        </w:r>
      </w:ins>
      <w:r w:rsidR="0077406F">
        <w:t>is com</w:t>
      </w:r>
      <w:r w:rsidR="00C85ACF">
        <w:t xml:space="preserve">parable to </w:t>
      </w:r>
      <w:r>
        <w:t xml:space="preserve">Roche/454 </w:t>
      </w:r>
      <w:r w:rsidR="00AC6D5B">
        <w:t>FLX</w:t>
      </w:r>
      <w:r w:rsidR="00C85ACF">
        <w:t xml:space="preserve"> platform</w:t>
      </w:r>
    </w:p>
    <w:p w:rsidR="0045646A" w:rsidRDefault="00AC6D5B" w:rsidP="00F35359">
      <w:pPr>
        <w:spacing w:line="480" w:lineRule="auto"/>
        <w:jc w:val="both"/>
        <w:rPr>
          <w:ins w:id="215" w:author="Ram Shrestha" w:date="2014-04-25T02:55:00Z"/>
        </w:rPr>
      </w:pPr>
      <w:del w:id="216" w:author="Ram Shrestha" w:date="2014-04-25T22:55:00Z">
        <w:r w:rsidDel="002C4CE1">
          <w:delText>Junior</w:delText>
        </w:r>
        <w:r w:rsidR="00C85ACF" w:rsidDel="002C4CE1">
          <w:delText xml:space="preserve"> </w:delText>
        </w:r>
      </w:del>
      <w:ins w:id="217" w:author="Ram Shrestha" w:date="2014-04-25T22:55:00Z">
        <w:r w:rsidR="002C4CE1">
          <w:t xml:space="preserve">Junior platform </w:t>
        </w:r>
      </w:ins>
      <w:r w:rsidR="00C85ACF">
        <w:t xml:space="preserve">is a desktop sequencing platform with a single sequencing </w:t>
      </w:r>
      <w:r w:rsidR="00A322B5">
        <w:t>plate</w:t>
      </w:r>
      <w:r w:rsidR="003A6054">
        <w:t xml:space="preserve"> </w:t>
      </w:r>
      <w:ins w:id="218" w:author="Ram Shrestha" w:date="2014-04-25T02:34:00Z">
        <w:r w:rsidR="00054155">
          <w:t xml:space="preserve">that has the capacity of generating up to </w:t>
        </w:r>
      </w:ins>
      <w:ins w:id="219" w:author="Ram Shrestha" w:date="2014-04-25T02:36:00Z">
        <w:r w:rsidR="002E0E83">
          <w:t>1,0</w:t>
        </w:r>
        <w:r w:rsidR="00054155">
          <w:t xml:space="preserve">0,000 reads per run </w:t>
        </w:r>
      </w:ins>
      <w:ins w:id="220" w:author="Ram Shrestha" w:date="2014-04-25T02:52:00Z">
        <w:r w:rsidR="0045646A">
          <w:t xml:space="preserve">and the throughput of ~35 megabyte data </w:t>
        </w:r>
      </w:ins>
      <w:r w:rsidR="003A6054">
        <w:t>(www.454.com)</w:t>
      </w:r>
      <w:ins w:id="221" w:author="Ram Shrestha" w:date="2014-04-25T02:53:00Z">
        <w:r w:rsidR="0045646A">
          <w:t>.</w:t>
        </w:r>
      </w:ins>
      <w:r w:rsidR="003A6054">
        <w:t xml:space="preserve"> </w:t>
      </w:r>
      <w:del w:id="222" w:author="Ram Shrestha" w:date="2014-04-25T02:52:00Z">
        <w:r w:rsidR="00C85ACF" w:rsidDel="0045646A">
          <w:delText xml:space="preserve">and </w:delText>
        </w:r>
        <w:r w:rsidR="00BA701F" w:rsidDel="0045646A">
          <w:delText xml:space="preserve">has capacity of multiplex sequencing </w:delText>
        </w:r>
        <w:r w:rsidR="003A6054" w:rsidDel="0045646A">
          <w:delText>of at least 48</w:delText>
        </w:r>
        <w:r w:rsidR="00BA701F" w:rsidDel="0045646A">
          <w:delText xml:space="preserve"> samples</w:delText>
        </w:r>
        <w:r w:rsidR="003A6054" w:rsidDel="0045646A">
          <w:delText xml:space="preserve"> </w:delText>
        </w:r>
        <w:r w:rsidR="00E73736" w:rsidDel="0045646A">
          <w:fldChar w:fldCharType="begin"/>
        </w:r>
        <w:r w:rsidR="00311CED" w:rsidDel="0045646A">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r w:rsidR="00E73736" w:rsidDel="0045646A">
          <w:fldChar w:fldCharType="separate"/>
        </w:r>
        <w:r w:rsidR="00311CED" w:rsidDel="0045646A">
          <w:rPr>
            <w:noProof/>
          </w:rPr>
          <w:delText>(Dudley et al., 2012)</w:delText>
        </w:r>
        <w:r w:rsidR="00E73736" w:rsidDel="0045646A">
          <w:fldChar w:fldCharType="end"/>
        </w:r>
        <w:r w:rsidR="00C85ACF" w:rsidDel="0045646A">
          <w:delText xml:space="preserve">. </w:delText>
        </w:r>
      </w:del>
      <w:del w:id="223" w:author="Ram Shrestha" w:date="2014-04-25T23:04:00Z">
        <w:r w:rsidDel="002C4CE1">
          <w:delText>FLX</w:delText>
        </w:r>
      </w:del>
      <w:ins w:id="224" w:author="Ram Shrestha" w:date="2014-04-25T23:04:00Z">
        <w:r w:rsidR="002C4CE1">
          <w:t xml:space="preserve">FLX </w:t>
        </w:r>
      </w:ins>
      <w:ins w:id="225" w:author="Ram Shrestha" w:date="2014-04-26T21:31:00Z">
        <w:r w:rsidR="00CA7B55">
          <w:t>platform</w:t>
        </w:r>
      </w:ins>
      <w:r w:rsidR="00725F49">
        <w:t xml:space="preserve"> </w:t>
      </w:r>
      <w:r w:rsidR="00C85ACF">
        <w:t xml:space="preserve">has similar sequencing chemistry like </w:t>
      </w:r>
      <w:del w:id="226" w:author="Ram Shrestha" w:date="2014-04-25T22:55:00Z">
        <w:r w:rsidR="00C85ACF" w:rsidDel="002C4CE1">
          <w:delText>Junior</w:delText>
        </w:r>
        <w:r w:rsidR="00725F49" w:rsidDel="002C4CE1">
          <w:delText xml:space="preserve"> </w:delText>
        </w:r>
      </w:del>
      <w:ins w:id="227" w:author="Ram Shrestha" w:date="2014-04-25T22:55:00Z">
        <w:r w:rsidR="002C4CE1">
          <w:t xml:space="preserve">Junior platform </w:t>
        </w:r>
      </w:ins>
      <w:r w:rsidR="00725F49">
        <w:t>and</w:t>
      </w:r>
      <w:r w:rsidR="00C85ACF">
        <w:t xml:space="preserve"> is a larger sequencing platform </w:t>
      </w:r>
      <w:ins w:id="228" w:author="Ram Shrestha" w:date="2014-04-25T02:53:00Z">
        <w:r w:rsidR="0045646A">
          <w:t>that has th</w:t>
        </w:r>
        <w:r w:rsidR="002E0E83">
          <w:t>e capacity of generating up to 10</w:t>
        </w:r>
      </w:ins>
      <w:ins w:id="229" w:author="Ram Shrestha" w:date="2014-04-25T08:32:00Z">
        <w:r w:rsidR="002E0E83">
          <w:t>,</w:t>
        </w:r>
      </w:ins>
      <w:ins w:id="230" w:author="Ram Shrestha" w:date="2014-04-25T02:53:00Z">
        <w:r w:rsidR="0045646A">
          <w:t xml:space="preserve">00,000 reads per run and the throughput of ~450 megabytes </w:t>
        </w:r>
      </w:ins>
      <w:del w:id="231" w:author="Ram Shrestha" w:date="2014-04-25T02:53:00Z">
        <w:r w:rsidR="003A6054" w:rsidDel="0045646A">
          <w:delText xml:space="preserve">that has up to 16 sequencing </w:delText>
        </w:r>
        <w:r w:rsidR="00A322B5" w:rsidDel="0045646A">
          <w:delText>plates</w:delText>
        </w:r>
        <w:r w:rsidR="003A6054" w:rsidDel="0045646A">
          <w:delText xml:space="preserve"> </w:delText>
        </w:r>
      </w:del>
      <w:r w:rsidR="003A6054">
        <w:t>(</w:t>
      </w:r>
      <w:hyperlink r:id="rId8" w:history="1">
        <w:r w:rsidR="003E2006" w:rsidRPr="0062637E">
          <w:rPr>
            <w:rStyle w:val="Hyperlink"/>
          </w:rPr>
          <w:t>www.454.com</w:t>
        </w:r>
      </w:hyperlink>
      <w:r w:rsidR="003A6054">
        <w:t>)</w:t>
      </w:r>
      <w:r w:rsidR="00C85ACF">
        <w:t>.</w:t>
      </w:r>
      <w:ins w:id="232" w:author="Ram Shrestha" w:date="2014-04-25T02:55:00Z">
        <w:r w:rsidR="0045646A">
          <w:t xml:space="preserve"> The number of </w:t>
        </w:r>
      </w:ins>
      <w:ins w:id="233" w:author="Ram Shrestha" w:date="2014-04-25T03:01:00Z">
        <w:r w:rsidR="004F170C">
          <w:t>reads per run and the depth of sequencing per sample limit the number of samples that can be sequenced in Junior and FLX</w:t>
        </w:r>
      </w:ins>
      <w:ins w:id="234" w:author="Ram Shrestha" w:date="2014-04-25T22:55:00Z">
        <w:r w:rsidR="002C4CE1">
          <w:t xml:space="preserve"> platforms</w:t>
        </w:r>
      </w:ins>
      <w:ins w:id="235" w:author="Ram Shrestha" w:date="2014-04-25T02:56:00Z">
        <w:r w:rsidR="0045646A">
          <w:t xml:space="preserve">. As </w:t>
        </w:r>
      </w:ins>
      <w:proofErr w:type="gramStart"/>
      <w:ins w:id="236" w:author="Ram Shrestha" w:date="2014-04-25T22:55:00Z">
        <w:r w:rsidR="002C4CE1">
          <w:t>Junior</w:t>
        </w:r>
        <w:proofErr w:type="gramEnd"/>
        <w:r w:rsidR="002C4CE1">
          <w:t xml:space="preserve"> platform </w:t>
        </w:r>
      </w:ins>
      <w:ins w:id="237" w:author="Ram Shrestha" w:date="2014-04-25T02:56:00Z">
        <w:r w:rsidR="0045646A">
          <w:t xml:space="preserve">has </w:t>
        </w:r>
      </w:ins>
      <w:ins w:id="238" w:author="Ram Shrestha" w:date="2014-04-25T03:00:00Z">
        <w:r w:rsidR="004F170C">
          <w:t>lower reads per run and lower throughput than FLX</w:t>
        </w:r>
      </w:ins>
      <w:ins w:id="239" w:author="Ram Shrestha" w:date="2014-04-25T23:05:00Z">
        <w:r w:rsidR="002C4CE1">
          <w:t xml:space="preserve"> platform</w:t>
        </w:r>
      </w:ins>
      <w:ins w:id="240" w:author="Ram Shrestha" w:date="2014-04-25T03:00:00Z">
        <w:r w:rsidR="004F170C">
          <w:t xml:space="preserve">, </w:t>
        </w:r>
      </w:ins>
      <w:ins w:id="241" w:author="Ram Shrestha" w:date="2014-04-25T03:01:00Z">
        <w:r w:rsidR="004F170C">
          <w:t xml:space="preserve">more samples can be sequenced in FLX than in </w:t>
        </w:r>
      </w:ins>
      <w:ins w:id="242" w:author="Ram Shrestha" w:date="2014-04-25T22:56:00Z">
        <w:r w:rsidR="002C4CE1">
          <w:t xml:space="preserve">Junior platform </w:t>
        </w:r>
      </w:ins>
      <w:ins w:id="243" w:author="Ram Shrestha" w:date="2014-04-25T03:01:00Z">
        <w:r w:rsidR="004F170C">
          <w:t>for the same sequencing coverage per sample.</w:t>
        </w:r>
      </w:ins>
    </w:p>
    <w:p w:rsidR="00CE6972" w:rsidDel="00CE6972" w:rsidRDefault="003E2006" w:rsidP="00F35359">
      <w:pPr>
        <w:numPr>
          <w:ins w:id="244" w:author="Ram Shrestha" w:date="2014-04-25T02:55:00Z"/>
        </w:numPr>
        <w:spacing w:line="480" w:lineRule="auto"/>
        <w:jc w:val="both"/>
        <w:rPr>
          <w:ins w:id="245" w:author="Ram Shrestha" w:date="2014-04-25T02:42:00Z"/>
        </w:rPr>
      </w:pPr>
      <w:del w:id="246" w:author="Ram Shrestha" w:date="2014-04-25T02:55:00Z">
        <w:r w:rsidDel="0045646A">
          <w:delText xml:space="preserve"> Each </w:delText>
        </w:r>
        <w:r w:rsidR="004D70F4" w:rsidDel="0045646A">
          <w:delText xml:space="preserve">independent sequencing </w:delText>
        </w:r>
        <w:r w:rsidR="00A322B5" w:rsidDel="0045646A">
          <w:delText>plate</w:delText>
        </w:r>
        <w:r w:rsidDel="0045646A">
          <w:delText xml:space="preserve"> in </w:delText>
        </w:r>
        <w:r w:rsidR="00AC6D5B" w:rsidDel="0045646A">
          <w:delText>FLX</w:delText>
        </w:r>
        <w:r w:rsidDel="0045646A">
          <w:delText xml:space="preserve"> system has a </w:delText>
        </w:r>
        <w:r w:rsidR="000701C2" w:rsidDel="0045646A">
          <w:delText xml:space="preserve">sequencing </w:delText>
        </w:r>
        <w:r w:rsidDel="0045646A">
          <w:delText xml:space="preserve">capacity of a </w:delText>
        </w:r>
        <w:r w:rsidR="00AC6D5B" w:rsidDel="0045646A">
          <w:delText>Junior</w:delText>
        </w:r>
        <w:r w:rsidDel="0045646A">
          <w:delText xml:space="preserve"> system</w:delText>
        </w:r>
        <w:r w:rsidR="00A322B5" w:rsidDel="0045646A">
          <w:delText xml:space="preserve"> ()</w:delText>
        </w:r>
        <w:r w:rsidR="00C85ACF" w:rsidDel="0045646A">
          <w:delText>.</w:delText>
        </w:r>
      </w:del>
    </w:p>
    <w:p w:rsidR="00DD41B8" w:rsidDel="00CE6972" w:rsidRDefault="00DD41B8" w:rsidP="00F35359">
      <w:pPr>
        <w:spacing w:line="480" w:lineRule="auto"/>
        <w:jc w:val="both"/>
        <w:rPr>
          <w:del w:id="247" w:author="Ram Shrestha" w:date="2014-04-25T02:42:00Z"/>
        </w:rPr>
      </w:pPr>
    </w:p>
    <w:p w:rsidR="00DD41B8" w:rsidDel="00CE6972" w:rsidRDefault="00DD41B8" w:rsidP="00F35359">
      <w:pPr>
        <w:spacing w:line="480" w:lineRule="auto"/>
        <w:jc w:val="both"/>
        <w:rPr>
          <w:del w:id="248" w:author="Ram Shrestha" w:date="2014-04-25T02:41:00Z"/>
        </w:rPr>
      </w:pPr>
      <w:del w:id="249" w:author="Ram Shrestha" w:date="2014-04-25T02:41:00Z">
        <w:r w:rsidDel="00CE6972">
          <w:delText xml:space="preserve">In our study, 48 samples were sequenced using MIDs in a single </w:delText>
        </w:r>
        <w:r w:rsidR="00A322B5" w:rsidDel="00CE6972">
          <w:delText>sequencing plate</w:delText>
        </w:r>
        <w:r w:rsidDel="00CE6972">
          <w:delText xml:space="preserve"> in Junior per run</w:delText>
        </w:r>
        <w:r w:rsidR="008239CA" w:rsidDel="00CE6972">
          <w:delText>,</w:delText>
        </w:r>
        <w:r w:rsidDel="00CE6972">
          <w:delText xml:space="preserve"> whereas</w:delText>
        </w:r>
        <w:r w:rsidR="008239CA" w:rsidDel="00CE6972">
          <w:delText>,</w:delText>
        </w:r>
        <w:r w:rsidDel="00CE6972">
          <w:delText xml:space="preserve"> </w:delText>
        </w:r>
        <w:r w:rsidR="008239CA" w:rsidDel="00CE6972">
          <w:delText xml:space="preserve">up to </w:delText>
        </w:r>
        <w:r w:rsidDel="00CE6972">
          <w:delText xml:space="preserve">64 samples were sequenced using MIDs in eight </w:delText>
        </w:r>
        <w:r w:rsidR="00A322B5" w:rsidDel="00CE6972">
          <w:delText>sequencing plates</w:delText>
        </w:r>
        <w:r w:rsidDel="00CE6972">
          <w:delText xml:space="preserve"> (</w:delText>
        </w:r>
        <w:r w:rsidR="00A322B5" w:rsidDel="00CE6972">
          <w:delText>8 samples per sequencing plate</w:delText>
        </w:r>
        <w:r w:rsidDel="00CE6972">
          <w:delText xml:space="preserve">) in </w:delText>
        </w:r>
        <w:r w:rsidR="007D6F7B" w:rsidDel="00CE6972">
          <w:delText xml:space="preserve">an </w:delText>
        </w:r>
        <w:r w:rsidDel="00CE6972">
          <w:delText>FLX per run.</w:delText>
        </w:r>
        <w:r w:rsidR="002868D1" w:rsidDel="00CE6972">
          <w:delText xml:space="preserve"> The total number of sequence reads from all Junior runs </w:delText>
        </w:r>
        <w:r w:rsidR="00360747" w:rsidDel="00CE6972">
          <w:delText>(10 runs</w:delText>
        </w:r>
        <w:r w:rsidR="00A322B5" w:rsidDel="00CE6972">
          <w:delText xml:space="preserve"> in total</w:delText>
        </w:r>
        <w:r w:rsidR="00493888" w:rsidDel="00CE6972">
          <w:delText xml:space="preserve">), each containing 48 samples in average, </w:delText>
        </w:r>
        <w:r w:rsidR="002868D1" w:rsidDel="00CE6972">
          <w:delText xml:space="preserve">was obtained and </w:delText>
        </w:r>
        <w:r w:rsidR="00360747" w:rsidDel="00CE6972">
          <w:delText>divided by total samples in the Junior runs (</w:delText>
        </w:r>
        <w:r w:rsidR="00493888" w:rsidDel="00CE6972">
          <w:delText>476</w:delText>
        </w:r>
        <w:r w:rsidR="00360747" w:rsidDel="00CE6972">
          <w:delText xml:space="preserve"> samples) to get the average number of sequence reads per sample. Similarly, the total number of sequence reads fr</w:delText>
        </w:r>
        <w:r w:rsidR="00862CDB" w:rsidDel="00CE6972">
          <w:delText>om 12</w:delText>
        </w:r>
        <w:r w:rsidR="00493888" w:rsidDel="00CE6972">
          <w:delText xml:space="preserve"> FLX runs </w:delText>
        </w:r>
        <w:r w:rsidR="00A322B5" w:rsidDel="00CE6972">
          <w:delText>(total 89 sequencing plates)</w:delText>
        </w:r>
        <w:r w:rsidR="00360747" w:rsidDel="00CE6972">
          <w:delText xml:space="preserve"> and divided by </w:delText>
        </w:r>
        <w:r w:rsidR="00A322B5" w:rsidDel="00CE6972">
          <w:delText>the total number of</w:delText>
        </w:r>
        <w:r w:rsidR="00360747" w:rsidDel="00CE6972">
          <w:delText xml:space="preserve"> samples </w:delText>
        </w:r>
        <w:r w:rsidR="00A322B5" w:rsidDel="00CE6972">
          <w:delText xml:space="preserve">(637 samples) </w:delText>
        </w:r>
        <w:r w:rsidR="00360747" w:rsidDel="00CE6972">
          <w:delText xml:space="preserve">to get the average number of sequence reads per sample. </w:delText>
        </w:r>
        <w:r w:rsidR="00A322B5" w:rsidDel="00CE6972">
          <w:delText xml:space="preserve">We obtained that Junior produced 1903 sequence reads per sample while FLX produced 6412 sequence reads per sample. </w:delText>
        </w:r>
        <w:r w:rsidR="006D1A55" w:rsidDel="00CE6972">
          <w:delText>Thus,</w:delText>
        </w:r>
        <w:r w:rsidR="00360747" w:rsidDel="00CE6972">
          <w:delText xml:space="preserve"> </w:delText>
        </w:r>
        <w:r w:rsidR="009052C2" w:rsidDel="00CE6972">
          <w:delText>on</w:delText>
        </w:r>
        <w:r w:rsidR="00360747" w:rsidDel="00CE6972">
          <w:delText xml:space="preserve"> average </w:delText>
        </w:r>
        <w:r w:rsidR="00EF41EF" w:rsidDel="00CE6972">
          <w:delText xml:space="preserve">FLX produces </w:delText>
        </w:r>
        <w:r w:rsidR="006D1A55" w:rsidDel="00CE6972">
          <w:delText xml:space="preserve">almost </w:delText>
        </w:r>
        <w:r w:rsidR="00EF41EF" w:rsidDel="00CE6972">
          <w:delText>four times the number of sequence reads per sample than Junior.</w:delText>
        </w:r>
      </w:del>
    </w:p>
    <w:p w:rsidR="00A90577" w:rsidDel="004F170C" w:rsidRDefault="00A90577" w:rsidP="00F35359">
      <w:pPr>
        <w:tabs>
          <w:tab w:val="left" w:pos="6893"/>
        </w:tabs>
        <w:spacing w:line="480" w:lineRule="auto"/>
        <w:jc w:val="both"/>
        <w:rPr>
          <w:del w:id="250" w:author="Ram Shrestha" w:date="2014-04-25T03:02:00Z"/>
        </w:rPr>
      </w:pPr>
    </w:p>
    <w:p w:rsidR="00A90577" w:rsidRDefault="00F00996" w:rsidP="00F35359">
      <w:pPr>
        <w:spacing w:line="480" w:lineRule="auto"/>
        <w:jc w:val="both"/>
      </w:pPr>
      <w:r>
        <w:t xml:space="preserve">Although </w:t>
      </w:r>
      <w:r w:rsidR="001F62BD">
        <w:t xml:space="preserve">the </w:t>
      </w:r>
      <w:r>
        <w:t xml:space="preserve">FLX </w:t>
      </w:r>
      <w:r w:rsidR="001F62BD">
        <w:t xml:space="preserve">platform </w:t>
      </w:r>
      <w:r>
        <w:t>produce</w:t>
      </w:r>
      <w:r w:rsidR="001F62BD">
        <w:t>d</w:t>
      </w:r>
      <w:r>
        <w:t xml:space="preserve"> significant</w:t>
      </w:r>
      <w:r w:rsidR="001F62BD">
        <w:t>ly</w:t>
      </w:r>
      <w:r>
        <w:t xml:space="preserve"> higher number of sequence reads per sample than Junior, </w:t>
      </w:r>
      <w:ins w:id="251" w:author="Ram Shrestha" w:date="2014-04-25T10:29:00Z">
        <w:r w:rsidR="002C4CE1">
          <w:t>there was no</w:t>
        </w:r>
        <w:r w:rsidR="00524F51">
          <w:t xml:space="preserve"> </w:t>
        </w:r>
      </w:ins>
      <w:del w:id="252" w:author="Ram Shrestha" w:date="2014-04-25T10:28:00Z">
        <w:r w:rsidR="001F62BD" w:rsidDel="00524F51">
          <w:delText xml:space="preserve">for the </w:delText>
        </w:r>
      </w:del>
      <w:del w:id="253" w:author="Ram Shrestha" w:date="2014-04-25T23:07:00Z">
        <w:r w:rsidR="001F62BD" w:rsidDel="002C4CE1">
          <w:delText xml:space="preserve">405 </w:delText>
        </w:r>
        <w:r w:rsidR="007A5124" w:rsidDel="002C4CE1">
          <w:delText xml:space="preserve">samples </w:delText>
        </w:r>
      </w:del>
      <w:del w:id="254" w:author="Ram Shrestha" w:date="2014-04-25T10:29:00Z">
        <w:r w:rsidR="007A5124" w:rsidDel="00524F51">
          <w:delText xml:space="preserve">were </w:delText>
        </w:r>
      </w:del>
      <w:del w:id="255" w:author="Ram Shrestha" w:date="2014-04-25T23:07:00Z">
        <w:r w:rsidR="007A5124" w:rsidDel="002C4CE1">
          <w:delText xml:space="preserve">sequenced </w:delText>
        </w:r>
        <w:r w:rsidR="001F62BD" w:rsidDel="002C4CE1">
          <w:delText xml:space="preserve">using both the </w:delText>
        </w:r>
        <w:r w:rsidR="007A5124" w:rsidDel="002C4CE1">
          <w:delText>Junior and FLX</w:delText>
        </w:r>
        <w:r w:rsidR="001F62BD" w:rsidDel="002C4CE1">
          <w:delText xml:space="preserve"> platforms there</w:delText>
        </w:r>
        <w:r w:rsidR="007A5124" w:rsidDel="002C4CE1">
          <w:delText xml:space="preserve"> was no </w:delText>
        </w:r>
      </w:del>
      <w:r w:rsidR="007A5124">
        <w:t xml:space="preserve">significant difference in the resistance </w:t>
      </w:r>
      <w:r w:rsidR="003757FD">
        <w:t>prediction</w:t>
      </w:r>
      <w:r w:rsidR="006B24C8">
        <w:t xml:space="preserve"> </w:t>
      </w:r>
      <w:ins w:id="256" w:author="Ram Shrestha" w:date="2014-04-25T23:07:00Z">
        <w:r w:rsidR="002C4CE1">
          <w:t xml:space="preserve">in 405 baseline samples </w:t>
        </w:r>
      </w:ins>
      <w:del w:id="257" w:author="Ram Shrestha" w:date="2014-04-25T23:07:00Z">
        <w:r w:rsidR="006B24C8" w:rsidDel="002C4CE1">
          <w:delText>by both sequencing platforms</w:delText>
        </w:r>
        <w:r w:rsidR="003757FD" w:rsidDel="002C4CE1">
          <w:delText xml:space="preserve"> </w:delText>
        </w:r>
      </w:del>
      <w:r>
        <w:t>at all prevalence levels (20</w:t>
      </w:r>
      <w:ins w:id="258" w:author="Ram Shrestha" w:date="2014-04-25T03:03:00Z">
        <w:r w:rsidR="004F170C">
          <w:t>%</w:t>
        </w:r>
      </w:ins>
      <w:r>
        <w:t xml:space="preserve">, 15%, 10%, 5% and 1%). </w:t>
      </w:r>
      <w:commentRangeStart w:id="259"/>
      <w:r>
        <w:t xml:space="preserve">This would mean </w:t>
      </w:r>
      <w:r w:rsidR="007A5124">
        <w:t xml:space="preserve">that Junior </w:t>
      </w:r>
      <w:r w:rsidR="0049229B">
        <w:t>performs as well as</w:t>
      </w:r>
      <w:r w:rsidR="007A5124">
        <w:t xml:space="preserve"> FLX at drug resistance prediction</w:t>
      </w:r>
      <w:commentRangeEnd w:id="259"/>
      <w:r w:rsidR="00E0088F">
        <w:rPr>
          <w:rStyle w:val="CommentReference"/>
        </w:rPr>
        <w:commentReference w:id="259"/>
      </w:r>
      <w:r w:rsidR="007A5124">
        <w:t>.</w:t>
      </w:r>
    </w:p>
    <w:p w:rsidR="00A46941" w:rsidRDefault="00A46941" w:rsidP="00F35359">
      <w:pPr>
        <w:spacing w:line="480" w:lineRule="auto"/>
        <w:jc w:val="both"/>
      </w:pPr>
    </w:p>
    <w:p w:rsidR="00A46941" w:rsidRDefault="00A46941" w:rsidP="00F35359">
      <w:pPr>
        <w:spacing w:line="480" w:lineRule="auto"/>
        <w:jc w:val="both"/>
      </w:pPr>
      <w:commentRangeStart w:id="260"/>
      <w:r>
        <w:t xml:space="preserve">However, genotyping </w:t>
      </w:r>
      <w:r w:rsidR="002D3017">
        <w:t xml:space="preserve">per sample </w:t>
      </w:r>
      <w:r>
        <w:t xml:space="preserve">is </w:t>
      </w:r>
      <w:r w:rsidR="0049229B">
        <w:t xml:space="preserve">more </w:t>
      </w:r>
      <w:r>
        <w:t xml:space="preserve">cost effective </w:t>
      </w:r>
      <w:r w:rsidR="002D3017">
        <w:t xml:space="preserve">in </w:t>
      </w:r>
      <w:del w:id="261" w:author="Ram Shrestha" w:date="2014-04-25T22:56:00Z">
        <w:r w:rsidR="002D3017" w:rsidDel="002C4CE1">
          <w:delText xml:space="preserve">Junior </w:delText>
        </w:r>
      </w:del>
      <w:proofErr w:type="gramStart"/>
      <w:ins w:id="262" w:author="Ram Shrestha" w:date="2014-04-25T22:56:00Z">
        <w:r w:rsidR="002C4CE1">
          <w:t>Junior</w:t>
        </w:r>
        <w:proofErr w:type="gramEnd"/>
        <w:r w:rsidR="002C4CE1">
          <w:t xml:space="preserve"> platform </w:t>
        </w:r>
      </w:ins>
      <w:r>
        <w:t>than in FLX system.</w:t>
      </w:r>
      <w:r w:rsidR="0049229B">
        <w:t xml:space="preserve"> </w:t>
      </w:r>
      <w:commentRangeEnd w:id="260"/>
      <w:r w:rsidR="00E37FAE">
        <w:rPr>
          <w:rStyle w:val="CommentReference"/>
        </w:rPr>
        <w:commentReference w:id="260"/>
      </w:r>
      <w:ins w:id="263" w:author="Ram Shrestha" w:date="2014-04-29T00:32:00Z">
        <w:r w:rsidR="000F7DEE">
          <w:t xml:space="preserve">In support to this, we compared the cost per sample reported by two different </w:t>
        </w:r>
      </w:ins>
      <w:ins w:id="264" w:author="Ram Shrestha" w:date="2014-04-29T00:33:00Z">
        <w:r w:rsidR="000F7DEE">
          <w:t>publications</w:t>
        </w:r>
      </w:ins>
      <w:ins w:id="265" w:author="Ram Shrestha" w:date="2014-04-29T00:32:00Z">
        <w:r w:rsidR="000F7DEE">
          <w:t>.</w:t>
        </w:r>
      </w:ins>
      <w:ins w:id="266" w:author="Ram Shrestha" w:date="2014-04-29T00:14:00Z">
        <w:r w:rsidR="002F5887">
          <w:t xml:space="preserve"> Dudley et al </w:t>
        </w:r>
      </w:ins>
      <w:ins w:id="267" w:author="Ram Shrestha" w:date="2014-04-29T02:39:00Z">
        <w:r w:rsidR="00CF787D">
          <w:fldChar w:fldCharType="begin"/>
        </w:r>
        <w:r w:rsidR="00CF787D">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r w:rsidR="00CF787D">
        <w:fldChar w:fldCharType="separate"/>
      </w:r>
      <w:ins w:id="268" w:author="Ram Shrestha" w:date="2014-04-29T02:39:00Z">
        <w:r w:rsidR="00CF787D">
          <w:rPr>
            <w:noProof/>
          </w:rPr>
          <w:t>(Dudley et al., 2012)</w:t>
        </w:r>
        <w:r w:rsidR="00CF787D">
          <w:fldChar w:fldCharType="end"/>
        </w:r>
      </w:ins>
      <w:ins w:id="269" w:author="Ram Shrestha" w:date="2014-04-29T00:15:00Z">
        <w:r w:rsidR="002F5887">
          <w:t xml:space="preserve"> </w:t>
        </w:r>
      </w:ins>
      <w:ins w:id="270" w:author="Ram Shrestha" w:date="2014-04-29T00:17:00Z">
        <w:r w:rsidR="002F5887">
          <w:t xml:space="preserve">obtained high quality HIV genotypic data </w:t>
        </w:r>
      </w:ins>
      <w:ins w:id="271" w:author="Ram Shrestha" w:date="2014-04-29T00:32:00Z">
        <w:r w:rsidR="000F7DEE">
          <w:t>sequencing</w:t>
        </w:r>
      </w:ins>
      <w:ins w:id="272" w:author="Ram Shrestha" w:date="2014-04-29T00:17:00Z">
        <w:r w:rsidR="002F5887">
          <w:t xml:space="preserve"> </w:t>
        </w:r>
      </w:ins>
      <w:ins w:id="273" w:author="Ram Shrestha" w:date="2014-04-29T00:15:00Z">
        <w:r w:rsidR="002F5887">
          <w:t xml:space="preserve">48 samples </w:t>
        </w:r>
      </w:ins>
      <w:ins w:id="274" w:author="Ram Shrestha" w:date="2014-04-29T00:16:00Z">
        <w:r w:rsidR="002F5887">
          <w:t>in a single Roche/454 Junior platform at the cost of $20 per sample</w:t>
        </w:r>
      </w:ins>
      <w:ins w:id="275" w:author="Ram Shrestha" w:date="2014-04-29T00:18:00Z">
        <w:r w:rsidR="002F5887">
          <w:t>.</w:t>
        </w:r>
      </w:ins>
      <w:ins w:id="276" w:author="Ram Shrestha" w:date="2014-04-29T00:33:00Z">
        <w:r w:rsidR="000F7DEE">
          <w:t xml:space="preserve"> On the other hand, Hezhao Ji et al </w:t>
        </w:r>
      </w:ins>
      <w:ins w:id="277" w:author="Ram Shrestha" w:date="2014-04-29T02:39:00Z">
        <w:r w:rsidR="00CF787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CF787D">
          <w:instrText xml:space="preserve"> ADDIN EN.CITE </w:instrText>
        </w:r>
        <w:r w:rsidR="00CF787D">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CF787D">
          <w:instrText xml:space="preserve"> ADDIN EN.CITE.DATA </w:instrText>
        </w:r>
        <w:r w:rsidR="00CF787D">
          <w:fldChar w:fldCharType="end"/>
        </w:r>
      </w:ins>
      <w:r w:rsidR="00CF787D">
        <w:fldChar w:fldCharType="separate"/>
      </w:r>
      <w:ins w:id="278" w:author="Ram Shrestha" w:date="2014-04-29T02:39:00Z">
        <w:r w:rsidR="00CF787D">
          <w:rPr>
            <w:noProof/>
          </w:rPr>
          <w:t>(Ji et al., 2010)</w:t>
        </w:r>
        <w:r w:rsidR="00CF787D">
          <w:fldChar w:fldCharType="end"/>
        </w:r>
      </w:ins>
      <w:ins w:id="279" w:author="Ram Shrestha" w:date="2014-04-29T00:32:00Z">
        <w:r w:rsidR="000F7DEE">
          <w:t xml:space="preserve"> </w:t>
        </w:r>
      </w:ins>
      <w:ins w:id="280" w:author="Ram Shrestha" w:date="2014-04-29T00:35:00Z">
        <w:r w:rsidR="000F7DEE">
          <w:t xml:space="preserve">sequenced </w:t>
        </w:r>
      </w:ins>
      <w:ins w:id="281" w:author="Ram Shrestha" w:date="2014-04-29T00:40:00Z">
        <w:r w:rsidR="000F3020">
          <w:t xml:space="preserve">only </w:t>
        </w:r>
      </w:ins>
      <w:ins w:id="282" w:author="Ram Shrestha" w:date="2014-04-29T00:41:00Z">
        <w:r w:rsidR="000F3020">
          <w:t>HIV PR</w:t>
        </w:r>
      </w:ins>
      <w:ins w:id="283" w:author="Ram Shrestha" w:date="2014-04-29T00:40:00Z">
        <w:r w:rsidR="000F3020">
          <w:t xml:space="preserve"> gene</w:t>
        </w:r>
      </w:ins>
      <w:ins w:id="284" w:author="Ram Shrestha" w:date="2014-04-29T00:41:00Z">
        <w:r w:rsidR="000F3020">
          <w:t xml:space="preserve"> from</w:t>
        </w:r>
      </w:ins>
      <w:ins w:id="285" w:author="Ram Shrestha" w:date="2014-04-29T00:40:00Z">
        <w:r w:rsidR="000F3020">
          <w:t xml:space="preserve"> </w:t>
        </w:r>
      </w:ins>
      <w:ins w:id="286" w:author="Ram Shrestha" w:date="2014-04-29T00:35:00Z">
        <w:r w:rsidR="000F7DEE">
          <w:t>96 samples using 1/16</w:t>
        </w:r>
        <w:r w:rsidR="000F7DEE" w:rsidRPr="000F7DEE">
          <w:rPr>
            <w:vertAlign w:val="superscript"/>
            <w:rPrChange w:id="287" w:author="Ram Shrestha" w:date="2014-04-29T00:35:00Z">
              <w:rPr/>
            </w:rPrChange>
          </w:rPr>
          <w:t>th</w:t>
        </w:r>
        <w:r w:rsidR="000F7DEE">
          <w:t xml:space="preserve"> </w:t>
        </w:r>
      </w:ins>
      <w:ins w:id="288" w:author="Ram Shrestha" w:date="2014-04-29T00:36:00Z">
        <w:r w:rsidR="000F7DEE">
          <w:t xml:space="preserve">of the full </w:t>
        </w:r>
      </w:ins>
      <w:ins w:id="289" w:author="Ram Shrestha" w:date="2014-04-29T00:35:00Z">
        <w:r w:rsidR="000F7DEE">
          <w:t>PicoTiter</w:t>
        </w:r>
      </w:ins>
      <w:ins w:id="290" w:author="Ram Shrestha" w:date="2014-04-29T00:36:00Z">
        <w:r w:rsidR="000F7DEE">
          <w:t>Plate</w:t>
        </w:r>
      </w:ins>
      <w:ins w:id="291" w:author="Ram Shrestha" w:date="2014-04-29T00:39:00Z">
        <w:r w:rsidR="000F7DEE">
          <w:t xml:space="preserve"> at the cost of </w:t>
        </w:r>
      </w:ins>
      <w:ins w:id="292" w:author="Ram Shrestha" w:date="2014-04-29T00:40:00Z">
        <w:r w:rsidR="000F3020">
          <w:t>$32.46 per sample</w:t>
        </w:r>
      </w:ins>
      <w:ins w:id="293" w:author="Ram Shrestha" w:date="2014-04-29T00:41:00Z">
        <w:r w:rsidR="000F3020">
          <w:t xml:space="preserve"> and </w:t>
        </w:r>
      </w:ins>
      <w:ins w:id="294" w:author="Ram Shrestha" w:date="2014-04-29T00:42:00Z">
        <w:r w:rsidR="000F3020">
          <w:t xml:space="preserve">HIV </w:t>
        </w:r>
      </w:ins>
      <w:ins w:id="295" w:author="Ram Shrestha" w:date="2014-04-29T00:41:00Z">
        <w:r w:rsidR="000F3020">
          <w:t xml:space="preserve">PR and RT genes </w:t>
        </w:r>
      </w:ins>
      <w:ins w:id="296" w:author="Ram Shrestha" w:date="2014-04-29T00:42:00Z">
        <w:r w:rsidR="000F3020">
          <w:t>at same sequencing capacity for $</w:t>
        </w:r>
      </w:ins>
      <w:ins w:id="297" w:author="Ram Shrestha" w:date="2014-04-29T00:41:00Z">
        <w:r w:rsidR="000F3020">
          <w:t>52.75</w:t>
        </w:r>
      </w:ins>
      <w:ins w:id="298" w:author="Ram Shrestha" w:date="2014-04-29T00:42:00Z">
        <w:r w:rsidR="000F3020">
          <w:t xml:space="preserve"> per sample</w:t>
        </w:r>
      </w:ins>
      <w:ins w:id="299" w:author="Ram Shrestha" w:date="2014-04-29T00:36:00Z">
        <w:r w:rsidR="000F7DEE">
          <w:t>.</w:t>
        </w:r>
      </w:ins>
      <w:ins w:id="300" w:author="Ram Shrestha" w:date="2014-04-29T00:43:00Z">
        <w:r w:rsidR="000F3020">
          <w:t xml:space="preserve"> The cost per sample included </w:t>
        </w:r>
      </w:ins>
      <w:ins w:id="301" w:author="Ram Shrestha" w:date="2014-04-29T00:44:00Z">
        <w:r w:rsidR="000F3020">
          <w:t>both labor cost and material cost.</w:t>
        </w:r>
      </w:ins>
      <w:ins w:id="302" w:author="Ram Shrestha" w:date="2014-04-29T00:16:00Z">
        <w:r w:rsidR="002F5887">
          <w:t xml:space="preserve"> </w:t>
        </w:r>
      </w:ins>
      <w:r w:rsidR="0049229B">
        <w:t xml:space="preserve">The low cost genotyping in </w:t>
      </w:r>
      <w:proofErr w:type="gramStart"/>
      <w:ins w:id="303" w:author="Ram Shrestha" w:date="2014-04-25T22:56:00Z">
        <w:r w:rsidR="002C4CE1">
          <w:t>Junior</w:t>
        </w:r>
        <w:proofErr w:type="gramEnd"/>
        <w:r w:rsidR="002C4CE1">
          <w:t xml:space="preserve"> platform </w:t>
        </w:r>
      </w:ins>
      <w:r w:rsidR="003914D4">
        <w:t xml:space="preserve">has advantage over FLX for massive HIV drug resistance test in </w:t>
      </w:r>
      <w:r w:rsidR="00E30D05">
        <w:t>resource-limited</w:t>
      </w:r>
      <w:r w:rsidR="003914D4">
        <w:t xml:space="preserve"> settings like sub-Saharan African regions. </w:t>
      </w:r>
      <w:del w:id="304" w:author="Ram Shrestha" w:date="2014-04-25T08:50:00Z">
        <w:r w:rsidR="0015209B" w:rsidDel="00873438">
          <w:delText>On the other hand</w:delText>
        </w:r>
      </w:del>
      <w:ins w:id="305" w:author="Ram Shrestha" w:date="2014-04-25T08:50:00Z">
        <w:r w:rsidR="00873438">
          <w:t>Besides cost</w:t>
        </w:r>
      </w:ins>
      <w:r w:rsidR="0015209B">
        <w:t xml:space="preserve">, </w:t>
      </w:r>
      <w:proofErr w:type="gramStart"/>
      <w:ins w:id="306" w:author="Ram Shrestha" w:date="2014-04-25T08:48:00Z">
        <w:r w:rsidR="00873438">
          <w:t>Junior</w:t>
        </w:r>
        <w:proofErr w:type="gramEnd"/>
        <w:r w:rsidR="00873438">
          <w:t xml:space="preserve"> platform is laser printer sized</w:t>
        </w:r>
      </w:ins>
      <w:del w:id="307" w:author="Ram Shrestha" w:date="2014-04-25T08:48:00Z">
        <w:r w:rsidR="0015209B" w:rsidDel="00873438">
          <w:delText>Junior</w:delText>
        </w:r>
        <w:r w:rsidR="002D3017" w:rsidDel="00873438">
          <w:delText xml:space="preserve"> is</w:delText>
        </w:r>
      </w:del>
      <w:del w:id="308" w:author="Ram Shrestha" w:date="2014-04-25T08:47:00Z">
        <w:r w:rsidR="002D3017" w:rsidDel="00873438">
          <w:delText xml:space="preserve"> a desktop sequencing system</w:delText>
        </w:r>
      </w:del>
      <w:r w:rsidR="002D3017">
        <w:t xml:space="preserve"> </w:t>
      </w:r>
      <w:r w:rsidR="0015209B">
        <w:t xml:space="preserve">and </w:t>
      </w:r>
      <w:r w:rsidR="005158DC">
        <w:t>require</w:t>
      </w:r>
      <w:r w:rsidR="00901DFC">
        <w:t>s</w:t>
      </w:r>
      <w:r w:rsidR="005158DC">
        <w:t xml:space="preserve"> low</w:t>
      </w:r>
      <w:r w:rsidR="0015209B">
        <w:t xml:space="preserve"> space while FLX is a </w:t>
      </w:r>
      <w:del w:id="309" w:author="Ram Shrestha" w:date="2014-04-25T08:49:00Z">
        <w:r w:rsidR="0015209B" w:rsidDel="00873438">
          <w:delText>much bigger</w:delText>
        </w:r>
      </w:del>
      <w:ins w:id="310" w:author="Ram Shrestha" w:date="2014-04-25T08:49:00Z">
        <w:r w:rsidR="00873438">
          <w:t>larger</w:t>
        </w:r>
      </w:ins>
      <w:r w:rsidR="0015209B">
        <w:t xml:space="preserve"> and complex machine.</w:t>
      </w:r>
      <w:r w:rsidR="002D3017">
        <w:t xml:space="preserve"> In addition to that, </w:t>
      </w:r>
      <w:del w:id="311" w:author="Ram Shrestha" w:date="2014-04-25T22:56:00Z">
        <w:r w:rsidR="002D3017" w:rsidDel="002C4CE1">
          <w:delText xml:space="preserve">Junior </w:delText>
        </w:r>
      </w:del>
      <w:proofErr w:type="gramStart"/>
      <w:ins w:id="312" w:author="Ram Shrestha" w:date="2014-04-25T22:56:00Z">
        <w:r w:rsidR="002C4CE1">
          <w:t>Junior</w:t>
        </w:r>
        <w:proofErr w:type="gramEnd"/>
        <w:r w:rsidR="002C4CE1">
          <w:t xml:space="preserve"> platform </w:t>
        </w:r>
      </w:ins>
      <w:r w:rsidR="002D3017">
        <w:t>instrument price (</w:t>
      </w:r>
      <w:r w:rsidR="001878B2">
        <w:t>~</w:t>
      </w:r>
      <w:r w:rsidR="002D3017">
        <w:t>$1,25,000) is much cheaper than FLX (</w:t>
      </w:r>
      <w:r w:rsidR="001878B2">
        <w:t>~</w:t>
      </w:r>
      <w:r w:rsidR="002D3017">
        <w:t xml:space="preserve">$5,00,000) meaning that </w:t>
      </w:r>
      <w:ins w:id="313" w:author="Ram Shrestha" w:date="2014-04-27T02:11:00Z">
        <w:r w:rsidR="00854C5E">
          <w:t xml:space="preserve">Junior platform is a economic choice for </w:t>
        </w:r>
      </w:ins>
      <w:r w:rsidR="002D3017">
        <w:t>man</w:t>
      </w:r>
      <w:r w:rsidR="000B7F30">
        <w:t xml:space="preserve">y small laboratories can afford </w:t>
      </w:r>
      <w:del w:id="314" w:author="Ram Shrestha" w:date="2014-04-25T22:56:00Z">
        <w:r w:rsidR="000B7F30" w:rsidDel="002C4CE1">
          <w:delText xml:space="preserve">Junior </w:delText>
        </w:r>
      </w:del>
      <w:r w:rsidR="000B7F30">
        <w:t>and is a major advantage in poor settings.</w:t>
      </w:r>
    </w:p>
    <w:p w:rsidR="007A5124" w:rsidRDefault="007A5124" w:rsidP="00F35359">
      <w:pPr>
        <w:spacing w:line="480" w:lineRule="auto"/>
        <w:jc w:val="both"/>
      </w:pPr>
    </w:p>
    <w:p w:rsidR="00C77C28" w:rsidRDefault="00C77C28" w:rsidP="00C77C28">
      <w:pPr>
        <w:pStyle w:val="Heading2"/>
        <w:numPr>
          <w:numberingChange w:id="315" w:author="Ram Shrestha" w:date="2014-04-24T23:52:00Z" w:original="%1:4:0:.%2:2:0:"/>
        </w:numPr>
      </w:pPr>
      <w:r>
        <w:t xml:space="preserve">Evidence of minor drug resistant HIV variants in baseline </w:t>
      </w:r>
      <w:commentRangeStart w:id="316"/>
      <w:r>
        <w:t>samples</w:t>
      </w:r>
      <w:commentRangeEnd w:id="316"/>
      <w:r w:rsidR="00306E54">
        <w:rPr>
          <w:rStyle w:val="CommentReference"/>
          <w:rFonts w:asciiTheme="minorHAnsi" w:eastAsiaTheme="minorEastAsia" w:hAnsiTheme="minorHAnsi" w:cstheme="minorBidi"/>
          <w:b w:val="0"/>
          <w:bCs w:val="0"/>
        </w:rPr>
        <w:commentReference w:id="316"/>
      </w:r>
    </w:p>
    <w:p w:rsidR="00C17AC4" w:rsidRDefault="0077786A" w:rsidP="00C77C28">
      <w:pPr>
        <w:spacing w:line="480" w:lineRule="auto"/>
        <w:jc w:val="both"/>
        <w:rPr>
          <w:ins w:id="317" w:author="Ram Shrestha" w:date="2014-04-25T13:54:00Z"/>
        </w:rPr>
      </w:pPr>
      <w:ins w:id="318" w:author="Ram Shrestha" w:date="2014-04-27T03:14:00Z">
        <w:r>
          <w:t xml:space="preserve">Numerous </w:t>
        </w:r>
      </w:ins>
      <w:ins w:id="319" w:author="Ram Shrestha" w:date="2014-04-25T12:29:00Z">
        <w:r>
          <w:t>s</w:t>
        </w:r>
        <w:r w:rsidR="006260BB">
          <w:t xml:space="preserve">tudies have shown that </w:t>
        </w:r>
      </w:ins>
      <w:ins w:id="320" w:author="Ram Shrestha" w:date="2014-04-25T12:28:00Z">
        <w:r w:rsidR="006260BB">
          <w:t xml:space="preserve">HIV infected patients that are drug </w:t>
        </w:r>
      </w:ins>
      <w:ins w:id="321" w:author="Ram Shrestha" w:date="2014-04-25T12:29:00Z">
        <w:r w:rsidR="006260BB">
          <w:t>naïve</w:t>
        </w:r>
      </w:ins>
      <w:ins w:id="322" w:author="Ram Shrestha" w:date="2014-04-25T12:28:00Z">
        <w:r w:rsidR="006260BB">
          <w:t xml:space="preserve"> </w:t>
        </w:r>
      </w:ins>
      <w:ins w:id="323" w:author="Ram Shrestha" w:date="2014-04-25T12:29:00Z">
        <w:r w:rsidR="006260BB">
          <w:t>could</w:t>
        </w:r>
        <w:r w:rsidR="008063B8">
          <w:t xml:space="preserve"> </w:t>
        </w:r>
      </w:ins>
      <w:ins w:id="324" w:author="Ram Shrestha" w:date="2014-04-27T03:14:00Z">
        <w:r>
          <w:t>be harboring viral variants containing primary DRMs</w:t>
        </w:r>
      </w:ins>
      <w:ins w:id="325" w:author="Ram Shrestha" w:date="2014-04-25T12:30:00Z">
        <w:r w:rsidR="006260BB">
          <w:t xml:space="preserve"> </w:t>
        </w:r>
      </w:ins>
      <w:ins w:id="326" w:author="Ram Shrestha" w:date="2014-04-27T01:24:00Z">
        <w:r w:rsidR="00524255">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ins>
      <w:ins w:id="327" w:author="Ram Shrestha" w:date="2014-04-29T02:39:00Z">
        <w:r w:rsidR="00CF787D">
          <w:instrText xml:space="preserve"> ADDIN EN.CITE </w:instrText>
        </w:r>
        <w:r w:rsidR="00CF787D">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CF787D">
          <w:instrText xml:space="preserve"> ADDIN EN.CITE.DATA </w:instrText>
        </w:r>
        <w:r w:rsidR="00CF787D">
          <w:fldChar w:fldCharType="end"/>
        </w:r>
      </w:ins>
      <w:r w:rsidR="00524255">
        <w:fldChar w:fldCharType="separate"/>
      </w:r>
      <w:ins w:id="328" w:author="Ram Shrestha" w:date="2014-04-29T02:39:00Z">
        <w:r w:rsidR="00CF787D">
          <w:rPr>
            <w:noProof/>
          </w:rPr>
          <w:t>(Balduin M, 2011; Bansode et al., 2011; Hamers et al., 2011; Kozal et al., 2011; Metzner et al., 2011; Simen et al., 2007; Simen et al., 2009; Varghese et al., 2009)</w:t>
        </w:r>
      </w:ins>
      <w:ins w:id="329" w:author="Ram Shrestha" w:date="2014-04-27T01:24:00Z">
        <w:r w:rsidR="00524255">
          <w:fldChar w:fldCharType="end"/>
        </w:r>
      </w:ins>
      <w:ins w:id="330" w:author="Ram Shrestha" w:date="2014-04-25T12:29:00Z">
        <w:r w:rsidR="006260BB">
          <w:t>.</w:t>
        </w:r>
      </w:ins>
      <w:commentRangeStart w:id="331"/>
      <w:del w:id="332" w:author="Ram Shrestha" w:date="2014-04-25T12:47:00Z">
        <w:r w:rsidR="00C77C28" w:rsidRPr="00374B73" w:rsidDel="008063B8">
          <w:delText xml:space="preserve">Various studies </w:delText>
        </w:r>
        <w:commentRangeEnd w:id="331"/>
        <w:r w:rsidR="00C77C28" w:rsidDel="008063B8">
          <w:rPr>
            <w:rStyle w:val="CommentReference"/>
          </w:rPr>
          <w:commentReference w:id="331"/>
        </w:r>
        <w:r w:rsidR="00C77C28" w:rsidRPr="00374B73" w:rsidDel="008063B8">
          <w:delText xml:space="preserve">have shown that minor drug resistant HIV variants are circulating within the individuals that are not detected by the standard conventional population based Sanger genotyping method </w:delText>
        </w:r>
        <w:r w:rsidR="00E73736" w:rsidDel="008063B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C77C28" w:rsidDel="008063B8">
          <w:delInstrText xml:space="preserve"> ADDIN EN.CITE </w:delInstrText>
        </w:r>
        <w:r w:rsidR="00E73736" w:rsidDel="008063B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C77C28" w:rsidDel="008063B8">
          <w:delInstrText xml:space="preserve"> ADDIN EN.CITE.DATA </w:delInstrText>
        </w:r>
      </w:del>
      <w:del w:id="333" w:author="Ram Shrestha" w:date="2014-04-25T12:47:00Z">
        <w:r w:rsidR="00E73736" w:rsidDel="008063B8">
          <w:fldChar w:fldCharType="end"/>
        </w:r>
      </w:del>
      <w:del w:id="334" w:author="Ram Shrestha" w:date="2014-04-25T12:47:00Z">
        <w:r w:rsidR="00E73736" w:rsidDel="008063B8">
          <w:fldChar w:fldCharType="separate"/>
        </w:r>
        <w:r w:rsidR="00C77C28" w:rsidDel="008063B8">
          <w:rPr>
            <w:noProof/>
          </w:rPr>
          <w:delText>(</w:delText>
        </w:r>
      </w:del>
      <w:del w:id="335" w:author="Ram Shrestha" w:date="2014-04-25T11:43:00Z">
        <w:r w:rsidR="00C77C28" w:rsidDel="00D1594E">
          <w:rPr>
            <w:noProof/>
          </w:rPr>
          <w:delText xml:space="preserve">Ji et al., 2012; Le et al., 2009; </w:delText>
        </w:r>
      </w:del>
      <w:del w:id="336" w:author="Ram Shrestha" w:date="2014-04-25T12:47:00Z">
        <w:r w:rsidR="00C77C28" w:rsidDel="008063B8">
          <w:rPr>
            <w:noProof/>
          </w:rPr>
          <w:delText>Simen et al., 2007; Simen et al., 2009; Varghese et al., 2009)</w:delText>
        </w:r>
        <w:r w:rsidR="00E73736" w:rsidDel="008063B8">
          <w:fldChar w:fldCharType="end"/>
        </w:r>
        <w:r w:rsidR="00C77C28" w:rsidRPr="00374B73" w:rsidDel="008063B8">
          <w:delText>.</w:delText>
        </w:r>
      </w:del>
      <w:ins w:id="337" w:author="Ram Shrestha" w:date="2014-04-25T10:57:00Z">
        <w:r w:rsidR="008063B8">
          <w:t xml:space="preserve"> </w:t>
        </w:r>
      </w:ins>
      <w:ins w:id="338" w:author="Ram Shrestha" w:date="2014-04-25T11:42:00Z">
        <w:r w:rsidR="00D1594E">
          <w:t xml:space="preserve">Simen et al </w:t>
        </w:r>
      </w:ins>
      <w:ins w:id="339" w:author="Ram Shrestha" w:date="2014-04-27T01:24:00Z">
        <w:r w:rsidR="00524255">
          <w:fldChar w:fldCharType="begin"/>
        </w:r>
      </w:ins>
      <w:ins w:id="340" w:author="Ram Shrestha" w:date="2014-04-29T02:39:00Z">
        <w:r w:rsidR="00CF787D">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ins>
      <w:r w:rsidR="00524255">
        <w:fldChar w:fldCharType="separate"/>
      </w:r>
      <w:ins w:id="341" w:author="Ram Shrestha" w:date="2014-04-27T01:24:00Z">
        <w:r w:rsidR="00524255">
          <w:rPr>
            <w:noProof/>
          </w:rPr>
          <w:t>(Simen et al., 2009)</w:t>
        </w:r>
        <w:r w:rsidR="00524255">
          <w:fldChar w:fldCharType="end"/>
        </w:r>
      </w:ins>
      <w:ins w:id="342" w:author="Ram Shrestha" w:date="2014-04-25T11:44:00Z">
        <w:r w:rsidR="00D1594E">
          <w:t xml:space="preserve"> studied the </w:t>
        </w:r>
      </w:ins>
      <w:ins w:id="343" w:author="Ram Shrestha" w:date="2014-04-25T11:45:00Z">
        <w:r w:rsidR="00D1594E">
          <w:t>risk of VF in the subsequent ART treatment due to</w:t>
        </w:r>
      </w:ins>
      <w:ins w:id="344" w:author="Ram Shrestha" w:date="2014-04-25T11:44:00Z">
        <w:r w:rsidR="00D1594E">
          <w:t xml:space="preserve"> minor drug resistant variants at baseline</w:t>
        </w:r>
      </w:ins>
      <w:ins w:id="345" w:author="Ram Shrestha" w:date="2014-04-25T11:46:00Z">
        <w:r w:rsidR="00D1594E">
          <w:t xml:space="preserve"> using conventional Sanger genotyping and UDPS methods</w:t>
        </w:r>
      </w:ins>
      <w:ins w:id="346" w:author="Ram Shrestha" w:date="2014-04-25T11:44:00Z">
        <w:r w:rsidR="00D1594E">
          <w:t xml:space="preserve">. The authors </w:t>
        </w:r>
      </w:ins>
      <w:ins w:id="347" w:author="Ram Shrestha" w:date="2014-04-25T11:53:00Z">
        <w:r w:rsidR="00303CB6">
          <w:t>observed 113 mutations below 20% prevalence in the sample; 45 of them (</w:t>
        </w:r>
      </w:ins>
      <w:ins w:id="348" w:author="Ram Shrestha" w:date="2014-04-25T11:54:00Z">
        <w:r w:rsidR="00303CB6">
          <w:t>39.8%</w:t>
        </w:r>
      </w:ins>
      <w:ins w:id="349" w:author="Ram Shrestha" w:date="2014-04-25T11:53:00Z">
        <w:r w:rsidR="00303CB6">
          <w:t>)</w:t>
        </w:r>
      </w:ins>
      <w:ins w:id="350" w:author="Ram Shrestha" w:date="2014-04-25T11:54:00Z">
        <w:r w:rsidR="00303CB6">
          <w:t xml:space="preserve"> were found at 5% or lower prevalence</w:t>
        </w:r>
      </w:ins>
      <w:ins w:id="351" w:author="Ram Shrestha" w:date="2014-04-26T21:59:00Z">
        <w:r w:rsidR="00CE29C8">
          <w:t xml:space="preserve"> in the viral population</w:t>
        </w:r>
      </w:ins>
      <w:ins w:id="352" w:author="Ram Shrestha" w:date="2014-04-25T11:54:00Z">
        <w:r w:rsidR="00303CB6">
          <w:t>.</w:t>
        </w:r>
      </w:ins>
      <w:ins w:id="353" w:author="Ram Shrestha" w:date="2014-04-25T12:57:00Z">
        <w:r w:rsidR="001D1275">
          <w:t xml:space="preserve"> 7 of 84</w:t>
        </w:r>
      </w:ins>
      <w:ins w:id="354" w:author="Ram Shrestha" w:date="2014-04-25T13:01:00Z">
        <w:r w:rsidR="001D1275">
          <w:t xml:space="preserve"> (</w:t>
        </w:r>
      </w:ins>
      <w:ins w:id="355" w:author="Ram Shrestha" w:date="2014-04-25T13:38:00Z">
        <w:r w:rsidR="00836F9D">
          <w:t>8.33%</w:t>
        </w:r>
      </w:ins>
      <w:ins w:id="356" w:author="Ram Shrestha" w:date="2014-04-25T13:01:00Z">
        <w:r w:rsidR="001D1275">
          <w:t>)</w:t>
        </w:r>
      </w:ins>
      <w:ins w:id="357" w:author="Ram Shrestha" w:date="2014-04-25T12:57:00Z">
        <w:r w:rsidR="001D1275">
          <w:t xml:space="preserve"> patients having </w:t>
        </w:r>
      </w:ins>
      <w:ins w:id="358" w:author="Ram Shrestha" w:date="2014-04-25T13:00:00Z">
        <w:r w:rsidR="001D1275">
          <w:t xml:space="preserve">low abundance </w:t>
        </w:r>
      </w:ins>
      <w:ins w:id="359" w:author="Ram Shrestha" w:date="2014-04-25T12:57:00Z">
        <w:r w:rsidR="001D1275">
          <w:t>NNRTI resistant mutation</w:t>
        </w:r>
      </w:ins>
      <w:ins w:id="360" w:author="Ram Shrestha" w:date="2014-04-25T13:00:00Z">
        <w:r w:rsidR="001D1275">
          <w:t>s (&lt;20% mutation prevalence)</w:t>
        </w:r>
      </w:ins>
      <w:ins w:id="361" w:author="Ram Shrestha" w:date="2014-04-25T12:57:00Z">
        <w:r w:rsidR="001D1275">
          <w:t xml:space="preserve"> at baseline experienced VF at the first line ART</w:t>
        </w:r>
      </w:ins>
      <w:ins w:id="362" w:author="Ram Shrestha" w:date="2014-04-25T13:00:00Z">
        <w:r w:rsidR="001D1275">
          <w:t>.</w:t>
        </w:r>
      </w:ins>
      <w:ins w:id="363" w:author="Ram Shrestha" w:date="2014-04-25T13:51:00Z">
        <w:r w:rsidR="00C17AC4">
          <w:t xml:space="preserve"> Consistent to this </w:t>
        </w:r>
      </w:ins>
      <w:ins w:id="364" w:author="Ram Shrestha" w:date="2014-04-25T13:53:00Z">
        <w:r w:rsidR="00C17AC4">
          <w:t>report,</w:t>
        </w:r>
      </w:ins>
      <w:ins w:id="365" w:author="Ram Shrestha" w:date="2014-04-25T13:51:00Z">
        <w:r w:rsidR="00C17AC4">
          <w:t xml:space="preserve"> we also </w:t>
        </w:r>
      </w:ins>
      <w:ins w:id="366" w:author="Ram Shrestha" w:date="2014-04-25T13:55:00Z">
        <w:r w:rsidR="00387B45">
          <w:t>observed</w:t>
        </w:r>
      </w:ins>
      <w:ins w:id="367" w:author="Ram Shrestha" w:date="2014-04-25T13:51:00Z">
        <w:r w:rsidR="00C17AC4">
          <w:t xml:space="preserve"> </w:t>
        </w:r>
      </w:ins>
      <w:ins w:id="368" w:author="Ram Shrestha" w:date="2014-04-25T13:52:00Z">
        <w:r w:rsidR="00C17AC4">
          <w:t xml:space="preserve">5 of 50 (10%) of the </w:t>
        </w:r>
      </w:ins>
      <w:ins w:id="369" w:author="Ram Shrestha" w:date="2014-04-25T13:58:00Z">
        <w:r w:rsidR="00387B45">
          <w:t xml:space="preserve">baseline no-PMTCT </w:t>
        </w:r>
      </w:ins>
      <w:ins w:id="370" w:author="Ram Shrestha" w:date="2014-04-25T13:52:00Z">
        <w:r w:rsidR="00C17AC4">
          <w:t xml:space="preserve">samples </w:t>
        </w:r>
      </w:ins>
      <w:ins w:id="371" w:author="Ram Shrestha" w:date="2014-04-25T13:55:00Z">
        <w:r w:rsidR="00387B45">
          <w:t>that were</w:t>
        </w:r>
      </w:ins>
      <w:ins w:id="372" w:author="Ram Shrestha" w:date="2014-04-25T13:52:00Z">
        <w:r w:rsidR="00C17AC4">
          <w:t xml:space="preserve"> predicted resistant at 1% prevalence cutoff</w:t>
        </w:r>
      </w:ins>
      <w:ins w:id="373" w:author="Ram Shrestha" w:date="2014-04-29T00:52:00Z">
        <w:r w:rsidR="00EB09A2">
          <w:t xml:space="preserve"> indicating that they harbored the low abundant drug resistant HIV variants</w:t>
        </w:r>
      </w:ins>
      <w:ins w:id="374" w:author="Ram Shrestha" w:date="2014-04-25T13:52:00Z">
        <w:r w:rsidR="00C17AC4">
          <w:t>.</w:t>
        </w:r>
      </w:ins>
      <w:ins w:id="375" w:author="Ram Shrestha" w:date="2014-04-26T23:41:00Z">
        <w:r w:rsidR="00030711">
          <w:t xml:space="preserve"> Kozal et al </w:t>
        </w:r>
      </w:ins>
      <w:ins w:id="376" w:author="Ram Shrestha" w:date="2014-04-27T01:24:00Z">
        <w:r w:rsidR="00524255">
          <w:fldChar w:fldCharType="begin"/>
        </w:r>
      </w:ins>
      <w:ins w:id="377" w:author="Ram Shrestha" w:date="2014-04-29T02:39:00Z">
        <w:r w:rsidR="00CF787D">
          <w:instrText xml:space="preserve"> ADDIN EN.CITE &lt;EndNote&gt;&lt;Cite&gt;&lt;Author&gt;Kozal&lt;/Author&gt;&lt;Year&gt;2011&lt;/Year&gt;&lt;RecNum&gt;3013&lt;/RecNum&gt;&lt;record&gt;&lt;rec-number&gt;3013&lt;/rec-number&gt;&lt;foreign-keys&gt;&lt;key app="EN" db-id="fp25zzvrxrd9vke5zxqp9stbssprwstvdddz"&gt;3013&lt;/key&gt;&lt;/foreign-keys&gt;&lt;ref-type name="Journal Article"&gt;17&lt;/ref-type&gt;&lt;contributors&gt;&lt;authors&gt;&lt;author&gt;Kozal, M. J.&lt;/author&gt;&lt;author&gt;Chiarella, J.&lt;/author&gt;&lt;author&gt;St John, E. P.&lt;/author&gt;&lt;author&gt;Moreno, E. A.&lt;/author&gt;&lt;author&gt;Simen, B. B.&lt;/author&gt;&lt;author&gt;Arnold, T. E.&lt;/author&gt;&lt;author&gt;Lataillade, M.&lt;/author&gt;&lt;/authors&gt;&lt;/contributors&gt;&lt;auth-address&gt;Yale University School of Medicine and Veterans Affairs Connecticut Healthcare System, New Haven, CT, USA. Michael.kozal@yale.edu&lt;/auth-address&gt;&lt;titles&gt;&lt;title&gt;Prevalence of low-level HIV-1 variants with reverse transcriptase mutation K65R and the effect of antiretroviral drug exposure on variant levels&lt;/title&gt;&lt;secondary-title&gt;Antivir Ther&lt;/secondary-title&gt;&lt;/titles&gt;&lt;periodical&gt;&lt;full-title&gt;Antivir Ther&lt;/full-title&gt;&lt;/periodical&gt;&lt;pages&gt;925-9&lt;/pages&gt;&lt;volume&gt;16&lt;/volume&gt;&lt;number&gt;6&lt;/number&gt;&lt;edition&gt;2011/09/09&lt;/edition&gt;&lt;keywords&gt;&lt;keyword&gt;Anti-HIV Agents/*pharmacology/therapeutic use&lt;/keyword&gt;&lt;keyword&gt;Drug Resistance, Viral/genetics&lt;/keyword&gt;&lt;keyword&gt;*Genetic Variation&lt;/keyword&gt;&lt;keyword&gt;Genotype&lt;/keyword&gt;&lt;keyword&gt;HIV Infections/drug therapy/*virology&lt;/keyword&gt;&lt;keyword&gt;HIV Reverse Transcriptase/*genetics&lt;/keyword&gt;&lt;keyword&gt;HIV-1/*drug effects/*genetics&lt;/keyword&gt;&lt;keyword&gt;High-Throughput Nucleotide Sequencing&lt;/keyword&gt;&lt;keyword&gt;Humans&lt;/keyword&gt;&lt;keyword&gt;Mutation/*genetics&lt;/keyword&gt;&lt;keyword&gt;Viral Load&lt;/keyword&gt;&lt;/keywords&gt;&lt;dates&gt;&lt;year&gt;2011&lt;/year&gt;&lt;/dates&gt;&lt;isbn&gt;2040-2058 (Electronic)&amp;#xD;1359-6535 (Linking)&lt;/isbn&gt;&lt;accession-num&gt;21900725&lt;/accession-num&gt;&lt;urls&gt;&lt;related-urls&gt;&lt;url&gt;http://www.ncbi.nlm.nih.gov/entrez/query.fcgi?cmd=Retrieve&amp;amp;db=PubMed&amp;amp;dopt=Citation&amp;amp;list_uids=21900725&lt;/url&gt;&lt;/related-urls&gt;&lt;/urls&gt;&lt;electronic-resource-num&gt;10.3851/IMP1851&lt;/electronic-resource-num&gt;&lt;language&gt;eng&lt;/language&gt;&lt;/record&gt;&lt;/Cite&gt;&lt;/EndNote&gt;</w:instrText>
        </w:r>
      </w:ins>
      <w:r w:rsidR="00524255">
        <w:fldChar w:fldCharType="separate"/>
      </w:r>
      <w:ins w:id="378" w:author="Ram Shrestha" w:date="2014-04-27T01:24:00Z">
        <w:r w:rsidR="00524255">
          <w:rPr>
            <w:noProof/>
          </w:rPr>
          <w:t>(Kozal et al., 2011)</w:t>
        </w:r>
        <w:r w:rsidR="00524255">
          <w:fldChar w:fldCharType="end"/>
        </w:r>
      </w:ins>
      <w:ins w:id="379" w:author="Ram Shrestha" w:date="2014-04-26T23:42:00Z">
        <w:r w:rsidR="00030711">
          <w:t xml:space="preserve"> also reported that </w:t>
        </w:r>
        <w:r w:rsidR="00BC5141">
          <w:t>147 patients in the cohort of 411</w:t>
        </w:r>
      </w:ins>
      <w:ins w:id="380" w:author="Ram Shrestha" w:date="2014-04-26T23:43:00Z">
        <w:r w:rsidR="00BC5141">
          <w:t xml:space="preserve"> had DRMs when sequenced to 0.4% prevalence level in the viral population. </w:t>
        </w:r>
      </w:ins>
      <w:ins w:id="381" w:author="Ram Shrestha" w:date="2014-04-26T23:46:00Z">
        <w:r w:rsidR="00BC5141">
          <w:t>Similarly, Metzner</w:t>
        </w:r>
      </w:ins>
      <w:ins w:id="382" w:author="Ram Shrestha" w:date="2014-04-26T23:47:00Z">
        <w:r w:rsidR="00BC5141">
          <w:t xml:space="preserve"> et al </w:t>
        </w:r>
      </w:ins>
      <w:ins w:id="383" w:author="Ram Shrestha" w:date="2014-04-27T01:24:00Z">
        <w:r w:rsidR="00524255">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ins>
      <w:ins w:id="384" w:author="Ram Shrestha" w:date="2014-04-29T02:39:00Z">
        <w:r w:rsidR="00CF787D">
          <w:instrText xml:space="preserve"> ADDIN EN.CITE </w:instrText>
        </w:r>
        <w:r w:rsidR="00CF787D">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CF787D">
          <w:instrText xml:space="preserve"> ADDIN EN.CITE.DATA </w:instrText>
        </w:r>
        <w:r w:rsidR="00CF787D">
          <w:fldChar w:fldCharType="end"/>
        </w:r>
      </w:ins>
      <w:r w:rsidR="00524255">
        <w:fldChar w:fldCharType="separate"/>
      </w:r>
      <w:ins w:id="385" w:author="Ram Shrestha" w:date="2014-04-27T01:24:00Z">
        <w:r w:rsidR="00524255">
          <w:rPr>
            <w:noProof/>
          </w:rPr>
          <w:t>(Metzner et al., 2011)</w:t>
        </w:r>
        <w:r w:rsidR="00524255">
          <w:fldChar w:fldCharType="end"/>
        </w:r>
      </w:ins>
      <w:ins w:id="386" w:author="Ram Shrestha" w:date="2014-04-26T23:47:00Z">
        <w:r w:rsidR="00BC5141">
          <w:t xml:space="preserve"> reported 20 of 246 (13.7%) drug naïve patients </w:t>
        </w:r>
      </w:ins>
      <w:ins w:id="387" w:author="Ram Shrestha" w:date="2014-04-26T23:48:00Z">
        <w:r w:rsidR="00BC5141">
          <w:t>had minor drug resistant viral variants.</w:t>
        </w:r>
      </w:ins>
    </w:p>
    <w:p w:rsidR="00C17AC4" w:rsidRDefault="00C17AC4" w:rsidP="00C77C28">
      <w:pPr>
        <w:numPr>
          <w:ins w:id="388" w:author="Ram Shrestha" w:date="2014-04-25T14:01:00Z"/>
        </w:numPr>
        <w:spacing w:line="480" w:lineRule="auto"/>
        <w:jc w:val="both"/>
        <w:rPr>
          <w:ins w:id="389" w:author="Ram Shrestha" w:date="2014-04-25T14:01:00Z"/>
        </w:rPr>
      </w:pPr>
    </w:p>
    <w:p w:rsidR="00387B45" w:rsidRDefault="00BC5141" w:rsidP="00C77C28">
      <w:pPr>
        <w:numPr>
          <w:ins w:id="390" w:author="Ram Shrestha" w:date="2014-04-25T13:54:00Z"/>
        </w:numPr>
        <w:spacing w:line="480" w:lineRule="auto"/>
        <w:jc w:val="both"/>
        <w:rPr>
          <w:ins w:id="391" w:author="Ram Shrestha" w:date="2014-04-25T15:23:00Z"/>
        </w:rPr>
      </w:pPr>
      <w:ins w:id="392" w:author="Ram Shrestha" w:date="2014-04-25T14:01:00Z">
        <w:r>
          <w:t>Thus, the studies described</w:t>
        </w:r>
        <w:r w:rsidR="00387B45">
          <w:t xml:space="preserve"> above showed that </w:t>
        </w:r>
      </w:ins>
      <w:ins w:id="393" w:author="Ram Shrestha" w:date="2014-04-26T22:43:00Z">
        <w:r w:rsidR="00001A2D">
          <w:t xml:space="preserve">primary </w:t>
        </w:r>
      </w:ins>
      <w:ins w:id="394" w:author="Ram Shrestha" w:date="2014-04-26T22:45:00Z">
        <w:r w:rsidR="00001A2D">
          <w:t>DRM</w:t>
        </w:r>
      </w:ins>
      <w:ins w:id="395" w:author="Ram Shrestha" w:date="2014-04-25T14:01:00Z">
        <w:r w:rsidR="00387B45">
          <w:t xml:space="preserve">s in baseline samples from drug </w:t>
        </w:r>
      </w:ins>
      <w:ins w:id="396" w:author="Ram Shrestha" w:date="2014-04-25T14:02:00Z">
        <w:r w:rsidR="00387B45">
          <w:t>naïve</w:t>
        </w:r>
      </w:ins>
      <w:ins w:id="397" w:author="Ram Shrestha" w:date="2014-04-25T14:01:00Z">
        <w:r w:rsidR="00387B45">
          <w:t xml:space="preserve"> </w:t>
        </w:r>
      </w:ins>
      <w:ins w:id="398" w:author="Ram Shrestha" w:date="2014-04-25T14:02:00Z">
        <w:r w:rsidR="00387B45">
          <w:t xml:space="preserve">patients </w:t>
        </w:r>
      </w:ins>
      <w:ins w:id="399" w:author="Ram Shrestha" w:date="2014-04-25T14:03:00Z">
        <w:r w:rsidR="00387B45">
          <w:t>could</w:t>
        </w:r>
      </w:ins>
      <w:ins w:id="400" w:author="Ram Shrestha" w:date="2014-04-25T14:02:00Z">
        <w:r w:rsidR="00387B45">
          <w:t xml:space="preserve"> be expected</w:t>
        </w:r>
      </w:ins>
      <w:ins w:id="401" w:author="Ram Shrestha" w:date="2014-04-25T17:08:00Z">
        <w:r>
          <w:t>.</w:t>
        </w:r>
      </w:ins>
      <w:ins w:id="402" w:author="Ram Shrestha" w:date="2014-04-27T00:42:00Z">
        <w:r w:rsidR="002E16BD">
          <w:t xml:space="preserve"> </w:t>
        </w:r>
      </w:ins>
      <w:ins w:id="403" w:author="Ram Shrestha" w:date="2014-04-29T00:54:00Z">
        <w:r w:rsidR="00EB09A2">
          <w:t xml:space="preserve">In the high </w:t>
        </w:r>
      </w:ins>
      <w:ins w:id="404" w:author="Ram Shrestha" w:date="2014-04-29T00:55:00Z">
        <w:r w:rsidR="00EB09A2">
          <w:t xml:space="preserve">HIV </w:t>
        </w:r>
      </w:ins>
      <w:ins w:id="405" w:author="Ram Shrestha" w:date="2014-04-29T00:54:00Z">
        <w:r w:rsidR="00EB09A2">
          <w:t>burden</w:t>
        </w:r>
      </w:ins>
      <w:ins w:id="406" w:author="Ram Shrestha" w:date="2014-04-29T00:55:00Z">
        <w:r w:rsidR="00EB09A2">
          <w:t xml:space="preserve"> regions like sub-Saharan African, the drug resistant viral variants at baseline could be expected even higher.</w:t>
        </w:r>
      </w:ins>
      <w:ins w:id="407" w:author="Ram Shrestha" w:date="2014-04-29T00:57:00Z">
        <w:r w:rsidR="00EB09A2">
          <w:t xml:space="preserve"> This is supported by</w:t>
        </w:r>
      </w:ins>
      <w:ins w:id="408" w:author="Ram Shrestha" w:date="2014-04-29T00:54:00Z">
        <w:r w:rsidR="00EB09A2">
          <w:t xml:space="preserve"> </w:t>
        </w:r>
      </w:ins>
      <w:ins w:id="409" w:author="Ram Shrestha" w:date="2014-04-27T00:42:00Z">
        <w:r w:rsidR="002E16BD">
          <w:t xml:space="preserve">Hamers et al </w:t>
        </w:r>
      </w:ins>
      <w:ins w:id="410" w:author="Ram Shrestha" w:date="2014-04-27T01:24:00Z">
        <w:r w:rsidR="00524255">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ins>
      <w:ins w:id="411" w:author="Ram Shrestha" w:date="2014-04-29T02:39:00Z">
        <w:r w:rsidR="00CF787D">
          <w:instrText xml:space="preserve"> ADDIN EN.CITE </w:instrText>
        </w:r>
        <w:r w:rsidR="00CF787D">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CF787D">
          <w:instrText xml:space="preserve"> ADDIN EN.CITE.DATA </w:instrText>
        </w:r>
        <w:r w:rsidR="00CF787D">
          <w:fldChar w:fldCharType="end"/>
        </w:r>
      </w:ins>
      <w:r w:rsidR="00524255">
        <w:fldChar w:fldCharType="separate"/>
      </w:r>
      <w:ins w:id="412" w:author="Ram Shrestha" w:date="2014-04-27T01:24:00Z">
        <w:r w:rsidR="00524255">
          <w:rPr>
            <w:noProof/>
          </w:rPr>
          <w:t>(Hamers et al., 2011)</w:t>
        </w:r>
        <w:r w:rsidR="00524255">
          <w:fldChar w:fldCharType="end"/>
        </w:r>
      </w:ins>
      <w:ins w:id="413" w:author="Ram Shrestha" w:date="2014-04-27T00:42:00Z">
        <w:r w:rsidR="002E16BD">
          <w:t xml:space="preserve"> </w:t>
        </w:r>
      </w:ins>
      <w:ins w:id="414" w:author="Ram Shrestha" w:date="2014-04-29T00:57:00Z">
        <w:r w:rsidR="00EB09A2">
          <w:t xml:space="preserve">whose study </w:t>
        </w:r>
      </w:ins>
      <w:ins w:id="415" w:author="Ram Shrestha" w:date="2014-04-27T00:43:00Z">
        <w:r w:rsidR="00EB09A2">
          <w:t xml:space="preserve">on PASER-M </w:t>
        </w:r>
      </w:ins>
      <w:ins w:id="416" w:author="Ram Shrestha" w:date="2014-04-29T00:57:00Z">
        <w:r w:rsidR="00EB09A2">
          <w:t>cohort</w:t>
        </w:r>
      </w:ins>
      <w:ins w:id="417" w:author="Ram Shrestha" w:date="2014-04-27T00:43:00Z">
        <w:r w:rsidR="002E16BD">
          <w:t xml:space="preserve"> </w:t>
        </w:r>
      </w:ins>
      <w:ins w:id="418" w:author="Ram Shrestha" w:date="2014-04-29T00:57:00Z">
        <w:r w:rsidR="00EB09A2">
          <w:t xml:space="preserve">findings </w:t>
        </w:r>
      </w:ins>
      <w:ins w:id="419" w:author="Ram Shrestha" w:date="2014-04-27T00:42:00Z">
        <w:r w:rsidR="002E16BD">
          <w:t>showed that</w:t>
        </w:r>
      </w:ins>
      <w:ins w:id="420" w:author="Ram Shrestha" w:date="2014-04-25T17:08:00Z">
        <w:r w:rsidR="002E16BD">
          <w:t xml:space="preserve"> h</w:t>
        </w:r>
        <w:r>
          <w:t xml:space="preserve">igh prevalence of primary DRMs in treatment </w:t>
        </w:r>
      </w:ins>
      <w:ins w:id="421" w:author="Ram Shrestha" w:date="2014-04-26T23:52:00Z">
        <w:r>
          <w:t>naïve</w:t>
        </w:r>
      </w:ins>
      <w:ins w:id="422" w:author="Ram Shrestha" w:date="2014-04-25T17:08:00Z">
        <w:r>
          <w:t xml:space="preserve"> </w:t>
        </w:r>
      </w:ins>
      <w:ins w:id="423" w:author="Ram Shrestha" w:date="2014-04-26T23:52:00Z">
        <w:r>
          <w:t xml:space="preserve">individuals can be expected </w:t>
        </w:r>
      </w:ins>
      <w:ins w:id="424" w:author="Ram Shrestha" w:date="2014-04-25T17:08:00Z">
        <w:r w:rsidR="00204B33">
          <w:t>in ART rolled out regions</w:t>
        </w:r>
      </w:ins>
      <w:ins w:id="425" w:author="Ram Shrestha" w:date="2014-04-26T23:52:00Z">
        <w:r w:rsidR="002E16BD">
          <w:t xml:space="preserve">. </w:t>
        </w:r>
      </w:ins>
      <w:ins w:id="426" w:author="Ram Shrestha" w:date="2014-04-25T15:06:00Z">
        <w:r w:rsidR="002E16BD">
          <w:t>The authors had</w:t>
        </w:r>
      </w:ins>
      <w:ins w:id="427" w:author="Ram Shrestha" w:date="2014-04-25T15:07:00Z">
        <w:r w:rsidR="00AA3B92">
          <w:t xml:space="preserve"> pretreatment genotypic data for 2436</w:t>
        </w:r>
        <w:r w:rsidR="00566D0B">
          <w:t xml:space="preserve"> baseline samples</w:t>
        </w:r>
      </w:ins>
      <w:ins w:id="428" w:author="Ram Shrestha" w:date="2014-04-26T16:46:00Z">
        <w:r w:rsidR="000A463E">
          <w:t xml:space="preserve"> collected from different African countries</w:t>
        </w:r>
      </w:ins>
      <w:ins w:id="429" w:author="Ram Shrestha" w:date="2014-04-25T15:07:00Z">
        <w:r w:rsidR="00566D0B">
          <w:t xml:space="preserve">. </w:t>
        </w:r>
      </w:ins>
      <w:ins w:id="430" w:author="Ram Shrestha" w:date="2014-04-25T15:08:00Z">
        <w:r w:rsidR="00596A74">
          <w:t>They</w:t>
        </w:r>
        <w:r w:rsidR="00566D0B">
          <w:t xml:space="preserve"> observed </w:t>
        </w:r>
      </w:ins>
      <w:ins w:id="431" w:author="Ram Shrestha" w:date="2014-04-27T15:15:00Z">
        <w:r w:rsidR="00FD126D">
          <w:t xml:space="preserve">primary </w:t>
        </w:r>
      </w:ins>
      <w:ins w:id="432" w:author="Ram Shrestha" w:date="2014-04-26T22:45:00Z">
        <w:r w:rsidR="00001A2D">
          <w:t>DRM</w:t>
        </w:r>
      </w:ins>
      <w:ins w:id="433" w:author="Ram Shrestha" w:date="2014-04-25T15:09:00Z">
        <w:r w:rsidR="00566D0B">
          <w:t xml:space="preserve">s in </w:t>
        </w:r>
      </w:ins>
      <w:ins w:id="434" w:author="Ram Shrestha" w:date="2014-04-25T15:08:00Z">
        <w:r w:rsidR="00566D0B">
          <w:t xml:space="preserve">5.6% of 2436 patients </w:t>
        </w:r>
      </w:ins>
      <w:ins w:id="435" w:author="Ram Shrestha" w:date="2014-04-25T15:10:00Z">
        <w:r w:rsidR="00566D0B">
          <w:t xml:space="preserve">(range: 1.1% of 176 in South Africa to 12.3% </w:t>
        </w:r>
      </w:ins>
      <w:ins w:id="436" w:author="Ram Shrestha" w:date="2014-04-25T15:11:00Z">
        <w:r w:rsidR="00566D0B">
          <w:t>of 179 in Uganda</w:t>
        </w:r>
      </w:ins>
      <w:ins w:id="437" w:author="Ram Shrestha" w:date="2014-04-25T15:10:00Z">
        <w:r w:rsidR="00566D0B">
          <w:t>)</w:t>
        </w:r>
      </w:ins>
      <w:ins w:id="438" w:author="Ram Shrestha" w:date="2014-04-25T15:11:00Z">
        <w:r w:rsidR="00566D0B">
          <w:t xml:space="preserve">. </w:t>
        </w:r>
      </w:ins>
      <w:ins w:id="439" w:author="Ram Shrestha" w:date="2014-04-25T15:22:00Z">
        <w:r w:rsidR="009215D5">
          <w:t>According to the authors,</w:t>
        </w:r>
      </w:ins>
      <w:ins w:id="440" w:author="Ram Shrestha" w:date="2014-04-25T15:16:00Z">
        <w:r w:rsidR="009215D5">
          <w:t xml:space="preserve"> the high</w:t>
        </w:r>
        <w:r w:rsidR="00566D0B">
          <w:t xml:space="preserve"> prevalence of primary DRMs </w:t>
        </w:r>
        <w:r w:rsidR="009215D5">
          <w:t>in Uganda could related to earlier</w:t>
        </w:r>
        <w:r w:rsidR="00566D0B">
          <w:t xml:space="preserve"> roll out of ART in the country than </w:t>
        </w:r>
      </w:ins>
      <w:ins w:id="441" w:author="Ram Shrestha" w:date="2014-04-25T15:17:00Z">
        <w:r w:rsidR="009215D5">
          <w:t>other countries (</w:t>
        </w:r>
      </w:ins>
      <w:ins w:id="442" w:author="Ram Shrestha" w:date="2014-04-25T15:18:00Z">
        <w:r w:rsidR="00FD126D">
          <w:t xml:space="preserve">South Africa, Nigeria, </w:t>
        </w:r>
        <w:r w:rsidR="009215D5">
          <w:t>Kenya</w:t>
        </w:r>
      </w:ins>
      <w:ins w:id="443" w:author="Ram Shrestha" w:date="2014-04-27T15:17:00Z">
        <w:r w:rsidR="00FD126D">
          <w:t>, Zambia and Zimbabwe</w:t>
        </w:r>
      </w:ins>
      <w:ins w:id="444" w:author="Ram Shrestha" w:date="2014-04-25T15:17:00Z">
        <w:r w:rsidR="009215D5">
          <w:t>)</w:t>
        </w:r>
      </w:ins>
      <w:ins w:id="445" w:author="Ram Shrestha" w:date="2014-04-25T15:18:00Z">
        <w:r w:rsidR="009215D5">
          <w:t xml:space="preserve">. </w:t>
        </w:r>
      </w:ins>
      <w:ins w:id="446" w:author="Ram Shrestha" w:date="2014-04-25T15:30:00Z">
        <w:r w:rsidR="001A6979">
          <w:t xml:space="preserve">Transmission of drug </w:t>
        </w:r>
        <w:r w:rsidR="00357673">
          <w:t xml:space="preserve">resistant HIV variants to healthy </w:t>
        </w:r>
        <w:r w:rsidR="001A6979">
          <w:t xml:space="preserve">individuals in the ART scaled up region could </w:t>
        </w:r>
      </w:ins>
      <w:ins w:id="447" w:author="Ram Shrestha" w:date="2014-04-25T15:40:00Z">
        <w:r w:rsidR="00193E6F">
          <w:t xml:space="preserve">have </w:t>
        </w:r>
      </w:ins>
      <w:ins w:id="448" w:author="Ram Shrestha" w:date="2014-04-25T15:30:00Z">
        <w:r w:rsidR="001A6979">
          <w:t xml:space="preserve">lead to </w:t>
        </w:r>
        <w:r w:rsidR="00193E6F">
          <w:t>high prevalence of primary DRMs</w:t>
        </w:r>
      </w:ins>
      <w:ins w:id="449" w:author="Ram Shrestha" w:date="2014-04-25T17:03:00Z">
        <w:r w:rsidR="00204B33">
          <w:t xml:space="preserve"> </w:t>
        </w:r>
      </w:ins>
      <w:ins w:id="450" w:author="Ram Shrestha" w:date="2014-04-27T01:24:00Z">
        <w:r w:rsidR="00524255">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ins>
      <w:ins w:id="451" w:author="Ram Shrestha" w:date="2014-04-29T02:39:00Z">
        <w:r w:rsidR="00CF787D">
          <w:instrText xml:space="preserve"> ADDIN EN.CITE </w:instrText>
        </w:r>
        <w:r w:rsidR="00CF787D">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CF787D">
          <w:instrText xml:space="preserve"> ADDIN EN.CITE.DATA </w:instrText>
        </w:r>
        <w:r w:rsidR="00CF787D">
          <w:fldChar w:fldCharType="end"/>
        </w:r>
      </w:ins>
      <w:r w:rsidR="00524255">
        <w:fldChar w:fldCharType="separate"/>
      </w:r>
      <w:ins w:id="452" w:author="Ram Shrestha" w:date="2014-04-27T01:24:00Z">
        <w:r w:rsidR="00524255">
          <w:rPr>
            <w:noProof/>
          </w:rPr>
          <w:t>(Varghese et al., 2009)</w:t>
        </w:r>
        <w:r w:rsidR="00524255">
          <w:fldChar w:fldCharType="end"/>
        </w:r>
      </w:ins>
      <w:ins w:id="453" w:author="Ram Shrestha" w:date="2014-04-25T15:30:00Z">
        <w:r w:rsidR="00193E6F">
          <w:t xml:space="preserve">. </w:t>
        </w:r>
      </w:ins>
      <w:ins w:id="454" w:author="Ram Shrestha" w:date="2014-04-29T00:58:00Z">
        <w:r w:rsidR="00EB09A2">
          <w:t xml:space="preserve">More supportive data came from </w:t>
        </w:r>
      </w:ins>
      <w:ins w:id="455" w:author="Ram Shrestha" w:date="2014-04-26T22:51:00Z">
        <w:r w:rsidR="00573342">
          <w:t xml:space="preserve">the ART scaled up country </w:t>
        </w:r>
      </w:ins>
      <w:ins w:id="456" w:author="Ram Shrestha" w:date="2014-04-29T00:59:00Z">
        <w:r w:rsidR="00EB09A2">
          <w:t>–</w:t>
        </w:r>
      </w:ins>
      <w:ins w:id="457" w:author="Ram Shrestha" w:date="2014-04-26T22:52:00Z">
        <w:r w:rsidR="00573342">
          <w:t xml:space="preserve"> </w:t>
        </w:r>
      </w:ins>
      <w:ins w:id="458" w:author="Ram Shrestha" w:date="2014-04-26T22:51:00Z">
        <w:r w:rsidR="00573342">
          <w:t>Thailand</w:t>
        </w:r>
      </w:ins>
      <w:ins w:id="459" w:author="Ram Shrestha" w:date="2014-04-25T16:12:00Z">
        <w:r w:rsidR="00EB09A2">
          <w:t xml:space="preserve"> </w:t>
        </w:r>
      </w:ins>
      <w:ins w:id="460" w:author="Ram Shrestha" w:date="2014-04-29T00:59:00Z">
        <w:r w:rsidR="00EB09A2">
          <w:t>where a study showed</w:t>
        </w:r>
      </w:ins>
      <w:ins w:id="461" w:author="Ram Shrestha" w:date="2014-04-25T16:09:00Z">
        <w:r w:rsidR="00A17454">
          <w:t xml:space="preserve"> </w:t>
        </w:r>
      </w:ins>
      <w:ins w:id="462" w:author="Ram Shrestha" w:date="2014-04-25T16:12:00Z">
        <w:r w:rsidR="0013020B">
          <w:t xml:space="preserve">4.9% of 499 patients </w:t>
        </w:r>
      </w:ins>
      <w:ins w:id="463" w:author="Ram Shrestha" w:date="2014-04-25T16:14:00Z">
        <w:r w:rsidR="0013020B">
          <w:t>had primary HIV-1 drug resistance</w:t>
        </w:r>
      </w:ins>
      <w:ins w:id="464" w:author="Ram Shrestha" w:date="2014-04-25T16:52:00Z">
        <w:r w:rsidR="00193197">
          <w:t xml:space="preserve"> </w:t>
        </w:r>
      </w:ins>
      <w:ins w:id="465" w:author="Ram Shrestha" w:date="2014-04-27T01:24:00Z">
        <w:r w:rsidR="00524255">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ins>
      <w:ins w:id="466" w:author="Ram Shrestha" w:date="2014-04-29T02:39:00Z">
        <w:r w:rsidR="00CF787D">
          <w:instrText xml:space="preserve"> ADDIN EN.CITE </w:instrText>
        </w:r>
        <w:r w:rsidR="00CF787D">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CF787D">
          <w:instrText xml:space="preserve"> ADDIN EN.CITE.DATA </w:instrText>
        </w:r>
        <w:r w:rsidR="00CF787D">
          <w:fldChar w:fldCharType="end"/>
        </w:r>
      </w:ins>
      <w:r w:rsidR="00524255">
        <w:fldChar w:fldCharType="separate"/>
      </w:r>
      <w:ins w:id="467" w:author="Ram Shrestha" w:date="2014-04-27T01:24:00Z">
        <w:r w:rsidR="00524255">
          <w:rPr>
            <w:noProof/>
          </w:rPr>
          <w:t>(Sungkanuparph et al., 2012)</w:t>
        </w:r>
        <w:r w:rsidR="00524255">
          <w:fldChar w:fldCharType="end"/>
        </w:r>
      </w:ins>
      <w:ins w:id="468" w:author="Ram Shrestha" w:date="2014-04-25T15:59:00Z">
        <w:r w:rsidR="00A17454">
          <w:t>.</w:t>
        </w:r>
      </w:ins>
      <w:ins w:id="469" w:author="Ram Shrestha" w:date="2014-04-27T15:18:00Z">
        <w:r w:rsidR="00FD126D">
          <w:t xml:space="preserve"> Gupta et al </w:t>
        </w:r>
        <w:r w:rsidR="00FD126D">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ins>
      <w:ins w:id="470" w:author="Ram Shrestha" w:date="2014-04-29T02:39:00Z">
        <w:r w:rsidR="00CF787D">
          <w:instrText xml:space="preserve"> ADDIN EN.CITE </w:instrText>
        </w:r>
        <w:r w:rsidR="00CF787D">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CF787D">
          <w:instrText xml:space="preserve"> ADDIN EN.CITE.DATA </w:instrText>
        </w:r>
        <w:r w:rsidR="00CF787D">
          <w:fldChar w:fldCharType="end"/>
        </w:r>
      </w:ins>
      <w:ins w:id="471" w:author="Ram Shrestha" w:date="2014-04-27T15:18:00Z">
        <w:r w:rsidR="00FD126D">
          <w:fldChar w:fldCharType="separate"/>
        </w:r>
        <w:r w:rsidR="00FD126D">
          <w:rPr>
            <w:noProof/>
          </w:rPr>
          <w:t>(Gupta et al., 2012)</w:t>
        </w:r>
        <w:r w:rsidR="00FD126D">
          <w:fldChar w:fldCharType="end"/>
        </w:r>
        <w:r w:rsidR="00FD126D">
          <w:t xml:space="preserve"> and Aghokeng et al </w:t>
        </w:r>
        <w:r w:rsidR="00FD126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ins>
      <w:ins w:id="472" w:author="Ram Shrestha" w:date="2014-04-29T02:39:00Z">
        <w:r w:rsidR="00CF787D">
          <w:instrText xml:space="preserve"> ADDIN EN.CITE </w:instrText>
        </w:r>
        <w:r w:rsidR="00CF787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CF787D">
          <w:instrText xml:space="preserve"> ADDIN EN.CITE.DATA </w:instrText>
        </w:r>
        <w:r w:rsidR="00CF787D">
          <w:fldChar w:fldCharType="end"/>
        </w:r>
      </w:ins>
      <w:ins w:id="473" w:author="Ram Shrestha" w:date="2014-04-27T15:18:00Z">
        <w:r w:rsidR="00FD126D">
          <w:fldChar w:fldCharType="separate"/>
        </w:r>
        <w:r w:rsidR="00FD126D">
          <w:rPr>
            <w:noProof/>
          </w:rPr>
          <w:t>(Aghokeng et al., 2011)</w:t>
        </w:r>
        <w:r w:rsidR="00FD126D">
          <w:fldChar w:fldCharType="end"/>
        </w:r>
        <w:r w:rsidR="00FD126D">
          <w:t xml:space="preserve"> observed high rate of increase in prevalence of DRMs in ART scaled up regions around the world.</w:t>
        </w:r>
      </w:ins>
      <w:ins w:id="474" w:author="Ram Shrestha" w:date="2014-04-25T15:42:00Z">
        <w:r w:rsidR="00E51155">
          <w:t xml:space="preserve"> The </w:t>
        </w:r>
      </w:ins>
      <w:ins w:id="475" w:author="Ram Shrestha" w:date="2014-04-29T01:01:00Z">
        <w:r w:rsidR="00E51155">
          <w:t>drug resistant HIV variants at baseline has necessitate the</w:t>
        </w:r>
      </w:ins>
      <w:ins w:id="476" w:author="Ram Shrestha" w:date="2014-04-25T15:42:00Z">
        <w:r w:rsidR="00193E6F">
          <w:t xml:space="preserve"> </w:t>
        </w:r>
      </w:ins>
      <w:ins w:id="477" w:author="Ram Shrestha" w:date="2014-04-25T16:54:00Z">
        <w:r w:rsidR="00193197">
          <w:t>surveillance</w:t>
        </w:r>
      </w:ins>
      <w:ins w:id="478" w:author="Ram Shrestha" w:date="2014-04-25T15:42:00Z">
        <w:r w:rsidR="00193E6F">
          <w:t xml:space="preserve"> of primary DRMs in the ART scaled up region </w:t>
        </w:r>
      </w:ins>
      <w:ins w:id="479" w:author="Ram Shrestha" w:date="2014-04-29T01:01:00Z">
        <w:r w:rsidR="00E51155">
          <w:t xml:space="preserve">and it </w:t>
        </w:r>
      </w:ins>
      <w:ins w:id="480" w:author="Ram Shrestha" w:date="2014-04-25T15:42:00Z">
        <w:r w:rsidR="00193E6F">
          <w:t xml:space="preserve">is recommended </w:t>
        </w:r>
      </w:ins>
      <w:ins w:id="481" w:author="Ram Shrestha" w:date="2014-04-27T01:24:00Z">
        <w:r w:rsidR="00524255">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ins>
      <w:ins w:id="482" w:author="Ram Shrestha" w:date="2014-04-29T02:39:00Z">
        <w:r w:rsidR="00CF787D">
          <w:instrText xml:space="preserve"> ADDIN EN.CITE </w:instrText>
        </w:r>
        <w:r w:rsidR="00CF787D">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CF787D">
          <w:instrText xml:space="preserve"> ADDIN EN.CITE.DATA </w:instrText>
        </w:r>
        <w:r w:rsidR="00CF787D">
          <w:fldChar w:fldCharType="end"/>
        </w:r>
      </w:ins>
      <w:r w:rsidR="00524255">
        <w:fldChar w:fldCharType="separate"/>
      </w:r>
      <w:ins w:id="483" w:author="Ram Shrestha" w:date="2014-04-27T01:24:00Z">
        <w:r w:rsidR="00524255">
          <w:rPr>
            <w:noProof/>
          </w:rPr>
          <w:t>(Hamers et al., 2011; Sungkanuparph et al., 2012)</w:t>
        </w:r>
        <w:r w:rsidR="00524255">
          <w:fldChar w:fldCharType="end"/>
        </w:r>
      </w:ins>
      <w:ins w:id="484" w:author="Ram Shrestha" w:date="2014-04-25T15:44:00Z">
        <w:r w:rsidR="00924E76">
          <w:t xml:space="preserve">. </w:t>
        </w:r>
      </w:ins>
    </w:p>
    <w:p w:rsidR="00C77C28" w:rsidRPr="00BE216D" w:rsidDel="00C17AC4" w:rsidRDefault="00C77C28" w:rsidP="00C77C28">
      <w:pPr>
        <w:numPr>
          <w:ins w:id="485" w:author="Ram Shrestha" w:date="2014-04-25T13:54:00Z"/>
        </w:numPr>
        <w:spacing w:line="480" w:lineRule="auto"/>
        <w:jc w:val="both"/>
        <w:rPr>
          <w:del w:id="486" w:author="Ram Shrestha" w:date="2014-04-25T13:53:00Z"/>
        </w:rPr>
      </w:pPr>
      <w:del w:id="487" w:author="Ram Shrestha" w:date="2014-04-25T10:53:00Z">
        <w:r w:rsidRPr="00374B73" w:rsidDel="00315E32">
          <w:delText xml:space="preserve"> </w:delText>
        </w:r>
      </w:del>
      <w:del w:id="488" w:author="Ram Shrestha" w:date="2014-04-25T13:53:00Z">
        <w:r w:rsidRPr="00374B73" w:rsidDel="00C17AC4">
          <w:delText>We performe</w:delText>
        </w:r>
        <w:r w:rsidDel="00C17AC4">
          <w:delText xml:space="preserve">d </w:delText>
        </w:r>
      </w:del>
      <w:del w:id="489" w:author="Ram Shrestha" w:date="2014-04-25T10:39:00Z">
        <w:r w:rsidDel="00495A4D">
          <w:delText>an</w:delText>
        </w:r>
        <w:r w:rsidRPr="00374B73" w:rsidDel="00495A4D">
          <w:delText xml:space="preserve"> independent study of </w:delText>
        </w:r>
      </w:del>
      <w:del w:id="490" w:author="Ram Shrestha" w:date="2014-04-25T13:53:00Z">
        <w:r w:rsidRPr="00374B73" w:rsidDel="00C17AC4">
          <w:delText>detect</w:delText>
        </w:r>
      </w:del>
      <w:del w:id="491" w:author="Ram Shrestha" w:date="2014-04-25T10:39:00Z">
        <w:r w:rsidRPr="00374B73" w:rsidDel="00495A4D">
          <w:delText>ing</w:delText>
        </w:r>
      </w:del>
      <w:del w:id="492" w:author="Ram Shrestha" w:date="2014-04-25T13:53:00Z">
        <w:r w:rsidRPr="00374B73" w:rsidDel="00C17AC4">
          <w:delText xml:space="preserve"> the drug resistant mutations at various prevalence cutoffs using </w:delText>
        </w:r>
        <w:r w:rsidRPr="00F35359" w:rsidDel="00C17AC4">
          <w:delText>FLX, Junior and both UDPS and conventional population based Sanger genotyping method.</w:delText>
        </w:r>
      </w:del>
    </w:p>
    <w:p w:rsidR="00C77C28" w:rsidRPr="00BE216D" w:rsidDel="00C17AC4" w:rsidRDefault="00C77C28" w:rsidP="00C77C28">
      <w:pPr>
        <w:spacing w:line="480" w:lineRule="auto"/>
        <w:jc w:val="both"/>
        <w:rPr>
          <w:del w:id="493" w:author="Ram Shrestha" w:date="2014-04-25T13:54:00Z"/>
        </w:rPr>
      </w:pPr>
    </w:p>
    <w:p w:rsidR="00C77C28" w:rsidDel="001B07FA" w:rsidRDefault="00C77C28" w:rsidP="00C77C28">
      <w:pPr>
        <w:spacing w:line="480" w:lineRule="auto"/>
        <w:jc w:val="both"/>
        <w:rPr>
          <w:del w:id="494" w:author="Ram Shrestha" w:date="2014-04-25T22:31:00Z"/>
        </w:rPr>
      </w:pPr>
      <w:del w:id="495" w:author="Ram Shrestha" w:date="2014-04-25T13:54:00Z">
        <w:r w:rsidRPr="00BE216D" w:rsidDel="00C17AC4">
          <w:delText xml:space="preserve">We observed that the number of baseline samples with drug resistant variants increased as prevalence cutoff for resistant sequence reads was decreased. At 20% prevalence cutoff, 2% of 50 baseline samples that exhibited VFs in no-PMTCT group genotyped using FLX had DRMs to at least one. The presence of DRM increased to 10% (5 of 50) of baseline samples when the prevalence was lowered to 1%. </w:delText>
        </w:r>
      </w:del>
      <w:del w:id="496" w:author="Ram Shrestha" w:date="2014-04-25T22:31:00Z">
        <w:r w:rsidRPr="00BE216D" w:rsidDel="001B07FA">
          <w:delText xml:space="preserve">This increase in low variants at lower prevalence level is supported by the study conducted by Gianella et al </w:delText>
        </w:r>
        <w:r w:rsidR="00E73736" w:rsidDel="001B07FA">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Del="001B07FA">
          <w:delInstrText xml:space="preserve"> ADDIN EN.CITE </w:delInstrText>
        </w:r>
        <w:r w:rsidR="00E73736" w:rsidDel="001B07FA">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Del="001B07FA">
          <w:delInstrText xml:space="preserve"> ADDIN EN.CITE.DATA </w:delInstrText>
        </w:r>
      </w:del>
      <w:del w:id="497" w:author="Ram Shrestha" w:date="2014-04-25T22:31:00Z">
        <w:r w:rsidR="00E73736" w:rsidDel="001B07FA">
          <w:fldChar w:fldCharType="end"/>
        </w:r>
      </w:del>
      <w:del w:id="498" w:author="Ram Shrestha" w:date="2014-04-25T22:31:00Z">
        <w:r w:rsidR="00E73736" w:rsidDel="001B07FA">
          <w:fldChar w:fldCharType="separate"/>
        </w:r>
        <w:r w:rsidDel="001B07FA">
          <w:rPr>
            <w:noProof/>
          </w:rPr>
          <w:delText>(Gianella et al., 2011)</w:delText>
        </w:r>
        <w:r w:rsidR="00E73736" w:rsidDel="001B07FA">
          <w:fldChar w:fldCharType="end"/>
        </w:r>
        <w:r w:rsidRPr="00BE216D" w:rsidDel="001B07FA">
          <w:delText xml:space="preserve">.  The authors performed UDPS of HIV proteins </w:delText>
        </w:r>
        <w:r w:rsidRPr="00BE216D" w:rsidDel="001B07FA">
          <w:rPr>
            <w:i/>
          </w:rPr>
          <w:delText>gap</w:delText>
        </w:r>
        <w:r w:rsidRPr="00BE216D" w:rsidDel="001B07FA">
          <w:delText xml:space="preserve">, </w:delText>
        </w:r>
        <w:r w:rsidRPr="00BE216D" w:rsidDel="001B07FA">
          <w:rPr>
            <w:i/>
          </w:rPr>
          <w:delText>pol</w:delText>
        </w:r>
        <w:r w:rsidRPr="00BE216D" w:rsidDel="001B07FA">
          <w:delText xml:space="preserve"> and </w:delText>
        </w:r>
        <w:r w:rsidRPr="00BE216D" w:rsidDel="001B07FA">
          <w:rPr>
            <w:i/>
          </w:rPr>
          <w:delText>env</w:delText>
        </w:r>
        <w:r w:rsidRPr="00BE216D" w:rsidDel="001B07FA">
          <w:delText xml:space="preserve"> from 32 recently infected individuals and evaluated for the presence of DRMs and accessory mutations. They also observed that the increment in detection of DRMs at lower frequencies (on average of 0.56% DRM prevalence).</w:delText>
        </w:r>
      </w:del>
      <w:del w:id="499" w:author="Ram Shrestha" w:date="2014-04-25T22:23:00Z">
        <w:r w:rsidRPr="00BE216D" w:rsidDel="00037341">
          <w:delText xml:space="preserve"> Thus, the increase in samples with resistance prediction at lower prevalence cutoff is a strong evidence for the presence of minor drug resistant variants in the viral population within the </w:delText>
        </w:r>
        <w:r w:rsidDel="00037341">
          <w:delText>samples.</w:delText>
        </w:r>
      </w:del>
    </w:p>
    <w:p w:rsidR="00C77C28" w:rsidRDefault="00C77C28" w:rsidP="00C77C28">
      <w:pPr>
        <w:spacing w:line="480" w:lineRule="auto"/>
        <w:jc w:val="both"/>
      </w:pPr>
    </w:p>
    <w:p w:rsidR="00C77C28" w:rsidRDefault="00C77C28" w:rsidP="00C77C28">
      <w:pPr>
        <w:spacing w:line="480" w:lineRule="auto"/>
        <w:jc w:val="both"/>
      </w:pPr>
      <w:del w:id="500" w:author="Ram Shrestha" w:date="2014-04-27T03:56:00Z">
        <w:r w:rsidDel="006A751F">
          <w:delText>We also observed</w:delText>
        </w:r>
      </w:del>
      <w:ins w:id="501" w:author="Ram Shrestha" w:date="2014-04-27T03:56:00Z">
        <w:r w:rsidR="006A751F">
          <w:t xml:space="preserve">The use of NVP in PMTCT therapy has emerged the </w:t>
        </w:r>
      </w:ins>
      <w:ins w:id="502" w:author="Ram Shrestha" w:date="2014-04-27T03:57:00Z">
        <w:r w:rsidR="006A751F">
          <w:t xml:space="preserve">viral variants with </w:t>
        </w:r>
      </w:ins>
      <w:ins w:id="503" w:author="Ram Shrestha" w:date="2014-04-27T15:21:00Z">
        <w:r w:rsidR="00FD126D">
          <w:t xml:space="preserve">the </w:t>
        </w:r>
      </w:ins>
      <w:ins w:id="504" w:author="Ram Shrestha" w:date="2014-04-29T01:02:00Z">
        <w:r w:rsidR="00E51155">
          <w:t>drug-associated</w:t>
        </w:r>
      </w:ins>
      <w:ins w:id="505" w:author="Ram Shrestha" w:date="2014-04-27T03:56:00Z">
        <w:r w:rsidR="006A751F">
          <w:t xml:space="preserve"> mutations </w:t>
        </w:r>
      </w:ins>
      <w:ins w:id="506" w:author="Ram Shrestha" w:date="2014-04-27T03:57:00Z">
        <w:r w:rsidR="006A751F">
          <w:t xml:space="preserve">in the HIV quasispecies </w:t>
        </w:r>
      </w:ins>
      <w:ins w:id="507" w:author="Ram Shrestha" w:date="2014-04-28T02:43:00Z">
        <w:r w:rsidR="00787C66">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ins>
      <w:ins w:id="508" w:author="Ram Shrestha" w:date="2014-04-29T02:39:00Z">
        <w:r w:rsidR="00CF787D">
          <w:instrText xml:space="preserve"> ADDIN EN.CITE </w:instrText>
        </w:r>
        <w:r w:rsidR="00CF787D">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CF787D">
          <w:instrText xml:space="preserve"> ADDIN EN.CITE.DATA </w:instrText>
        </w:r>
        <w:r w:rsidR="00CF787D">
          <w:fldChar w:fldCharType="end"/>
        </w:r>
      </w:ins>
      <w:r w:rsidR="00787C66">
        <w:fldChar w:fldCharType="separate"/>
      </w:r>
      <w:ins w:id="509" w:author="Ram Shrestha" w:date="2014-04-28T02:43:00Z">
        <w:r w:rsidR="00787C66">
          <w:rPr>
            <w:noProof/>
          </w:rPr>
          <w:t>(Arrive et al., 2007; Flys et al., 2005; Johnson et al., 2005; Martinson et al., 2007)</w:t>
        </w:r>
        <w:r w:rsidR="00787C66">
          <w:fldChar w:fldCharType="end"/>
        </w:r>
      </w:ins>
      <w:ins w:id="510" w:author="Ram Shrestha" w:date="2014-04-27T03:57:00Z">
        <w:r w:rsidR="006A751F">
          <w:t>.</w:t>
        </w:r>
      </w:ins>
      <w:ins w:id="511" w:author="Ram Shrestha" w:date="2014-04-27T03:56:00Z">
        <w:r w:rsidR="006A751F">
          <w:t xml:space="preserve"> </w:t>
        </w:r>
      </w:ins>
      <w:r>
        <w:t xml:space="preserve"> </w:t>
      </w:r>
      <w:del w:id="512" w:author="Ram Shrestha" w:date="2014-04-27T04:07:00Z">
        <w:r w:rsidDel="00405D3D">
          <w:delText>that t</w:delText>
        </w:r>
        <w:r w:rsidRPr="00F35359" w:rsidDel="00405D3D">
          <w:delText>he increment</w:delText>
        </w:r>
      </w:del>
      <w:ins w:id="513" w:author="Ram Shrestha" w:date="2014-04-27T04:07:00Z">
        <w:r w:rsidR="00405D3D">
          <w:t xml:space="preserve">Thus, as expected we observed higher </w:t>
        </w:r>
      </w:ins>
      <w:del w:id="514" w:author="Ram Shrestha" w:date="2014-04-27T04:07:00Z">
        <w:r w:rsidRPr="00F35359" w:rsidDel="00405D3D">
          <w:delText xml:space="preserve"> in the </w:delText>
        </w:r>
      </w:del>
      <w:r w:rsidRPr="00F35359">
        <w:t xml:space="preserve">number of samples </w:t>
      </w:r>
      <w:ins w:id="515" w:author="Ram Shrestha" w:date="2014-04-27T02:52:00Z">
        <w:r w:rsidR="00F45310">
          <w:t xml:space="preserve">with </w:t>
        </w:r>
      </w:ins>
      <w:del w:id="516" w:author="Ram Shrestha" w:date="2014-04-27T02:52:00Z">
        <w:r w:rsidRPr="00F35359" w:rsidDel="00F45310">
          <w:delText xml:space="preserve">with sequence reads </w:delText>
        </w:r>
        <w:r w:rsidDel="00F45310">
          <w:delText>containing</w:delText>
        </w:r>
        <w:r w:rsidRPr="00F35359" w:rsidDel="00F45310">
          <w:delText xml:space="preserve"> </w:delText>
        </w:r>
        <w:r w:rsidDel="00F45310">
          <w:delText>DRMs</w:delText>
        </w:r>
      </w:del>
      <w:ins w:id="517" w:author="Ram Shrestha" w:date="2014-04-27T02:52:00Z">
        <w:r w:rsidR="00F45310">
          <w:t>predicted resistance</w:t>
        </w:r>
      </w:ins>
      <w:r w:rsidRPr="00F35359">
        <w:t xml:space="preserve"> to at least one drug </w:t>
      </w:r>
      <w:del w:id="518" w:author="Ram Shrestha" w:date="2014-04-29T01:04:00Z">
        <w:r w:rsidRPr="00F35359" w:rsidDel="00E51155">
          <w:delText xml:space="preserve">was higher </w:delText>
        </w:r>
      </w:del>
      <w:r w:rsidRPr="00F35359">
        <w:t>in PMTCT group than in no-PMTCT group</w:t>
      </w:r>
      <w:r>
        <w:t xml:space="preserve"> at 1% prevalence cutoff</w:t>
      </w:r>
      <w:r w:rsidRPr="00F35359">
        <w:t xml:space="preserve">. </w:t>
      </w:r>
      <w:ins w:id="519" w:author="Ram Shrestha" w:date="2014-04-29T01:07:00Z">
        <w:r w:rsidR="00E51155">
          <w:t xml:space="preserve">We observe </w:t>
        </w:r>
      </w:ins>
      <w:r w:rsidRPr="00F35359">
        <w:t xml:space="preserve">2.6% of </w:t>
      </w:r>
      <w:del w:id="520" w:author="Ram Shrestha" w:date="2014-04-25T22:49:00Z">
        <w:r w:rsidRPr="00F35359" w:rsidDel="002C4CE1">
          <w:delText xml:space="preserve">339 </w:delText>
        </w:r>
      </w:del>
      <w:r w:rsidRPr="00F35359">
        <w:t xml:space="preserve">no-PMTCT </w:t>
      </w:r>
      <w:r>
        <w:t xml:space="preserve">baseline samples </w:t>
      </w:r>
      <w:del w:id="521" w:author="Ram Shrestha" w:date="2014-04-27T02:53:00Z">
        <w:r w:rsidDel="00F45310">
          <w:delText>contained</w:delText>
        </w:r>
        <w:r w:rsidRPr="00F35359" w:rsidDel="00F45310">
          <w:delText xml:space="preserve"> DRMs</w:delText>
        </w:r>
      </w:del>
      <w:ins w:id="522" w:author="Ram Shrestha" w:date="2014-04-27T02:53:00Z">
        <w:r w:rsidR="00F45310">
          <w:t>had predicted resistance</w:t>
        </w:r>
      </w:ins>
      <w:r w:rsidRPr="00F35359">
        <w:t xml:space="preserve"> to at least one drug while 12.2% of </w:t>
      </w:r>
      <w:del w:id="523" w:author="Ram Shrestha" w:date="2014-04-25T22:49:00Z">
        <w:r w:rsidRPr="00F35359" w:rsidDel="002C4CE1">
          <w:delText xml:space="preserve">187 </w:delText>
        </w:r>
      </w:del>
      <w:r w:rsidRPr="00F35359">
        <w:t xml:space="preserve">PMTCT </w:t>
      </w:r>
      <w:ins w:id="524" w:author="Ram Shrestha" w:date="2014-04-27T02:48:00Z">
        <w:r w:rsidR="006E2FB6">
          <w:t>had predicted resistance t</w:t>
        </w:r>
      </w:ins>
      <w:del w:id="525" w:author="Ram Shrestha" w:date="2014-04-27T02:48:00Z">
        <w:r w:rsidDel="006E2FB6">
          <w:delText>contained</w:delText>
        </w:r>
        <w:r w:rsidRPr="00F35359" w:rsidDel="006E2FB6">
          <w:delText xml:space="preserve"> DRMs t</w:delText>
        </w:r>
      </w:del>
      <w:r w:rsidRPr="00F35359">
        <w:t>o at least one drug</w:t>
      </w:r>
      <w:r>
        <w:t xml:space="preserve"> </w:t>
      </w:r>
      <w:ins w:id="526" w:author="Ram Shrestha" w:date="2014-04-29T01:08:00Z">
        <w:r w:rsidR="00E51155">
          <w:t xml:space="preserve">using </w:t>
        </w:r>
      </w:ins>
      <w:del w:id="527" w:author="Ram Shrestha" w:date="2014-04-29T01:07:00Z">
        <w:r w:rsidDel="00E51155">
          <w:delText xml:space="preserve">in VF samples in no-PMTCT group in </w:delText>
        </w:r>
      </w:del>
      <w:r>
        <w:t>genotypic data from FLX</w:t>
      </w:r>
      <w:r w:rsidRPr="00F35359">
        <w:t xml:space="preserve">. </w:t>
      </w:r>
      <w:r>
        <w:t xml:space="preserve">Similarly, </w:t>
      </w:r>
      <w:r w:rsidR="00EE32B8">
        <w:t xml:space="preserve">a </w:t>
      </w:r>
      <w:r>
        <w:t xml:space="preserve">higher number of baseline samples </w:t>
      </w:r>
      <w:del w:id="528" w:author="Ram Shrestha" w:date="2014-04-27T02:48:00Z">
        <w:r w:rsidDel="006E2FB6">
          <w:delText>was</w:delText>
        </w:r>
      </w:del>
      <w:ins w:id="529" w:author="Ram Shrestha" w:date="2014-04-27T02:48:00Z">
        <w:r w:rsidR="006E2FB6">
          <w:t>were</w:t>
        </w:r>
      </w:ins>
      <w:r>
        <w:t xml:space="preserve"> predicted resistant from </w:t>
      </w:r>
      <w:r w:rsidR="00EE32B8">
        <w:t xml:space="preserve">the </w:t>
      </w:r>
      <w:r>
        <w:t xml:space="preserve">PMTCT group than </w:t>
      </w:r>
      <w:r w:rsidR="00EE32B8">
        <w:t xml:space="preserve">the </w:t>
      </w:r>
      <w:r>
        <w:t xml:space="preserve">no-PMTCT group </w:t>
      </w:r>
      <w:del w:id="530" w:author="Ram Shrestha" w:date="2014-04-29T01:08:00Z">
        <w:r w:rsidDel="00E51155">
          <w:delText xml:space="preserve">in </w:delText>
        </w:r>
      </w:del>
      <w:ins w:id="531" w:author="Ram Shrestha" w:date="2014-04-29T01:08:00Z">
        <w:r w:rsidR="00E51155">
          <w:t xml:space="preserve">using </w:t>
        </w:r>
      </w:ins>
      <w:r>
        <w:t xml:space="preserve">genotypic data from </w:t>
      </w:r>
      <w:proofErr w:type="gramStart"/>
      <w:r>
        <w:t>Junior</w:t>
      </w:r>
      <w:proofErr w:type="gramEnd"/>
      <w:ins w:id="532" w:author="Ram Shrestha" w:date="2014-04-27T02:48:00Z">
        <w:r w:rsidR="006E2FB6">
          <w:t xml:space="preserve"> platform</w:t>
        </w:r>
      </w:ins>
      <w:r>
        <w:t>.</w:t>
      </w:r>
      <w:ins w:id="533" w:author="Ram Shrestha" w:date="2014-04-27T04:27:00Z">
        <w:r w:rsidR="00557E59">
          <w:t xml:space="preserve"> </w:t>
        </w:r>
      </w:ins>
      <w:ins w:id="534" w:author="Ram Shrestha" w:date="2014-04-27T04:28:00Z">
        <w:r w:rsidR="00557E59">
          <w:t xml:space="preserve">Various </w:t>
        </w:r>
      </w:ins>
      <w:ins w:id="535" w:author="Ram Shrestha" w:date="2014-04-27T04:29:00Z">
        <w:r w:rsidR="00557E59">
          <w:t>studies</w:t>
        </w:r>
      </w:ins>
      <w:ins w:id="536" w:author="Ram Shrestha" w:date="2014-04-27T15:22:00Z">
        <w:r w:rsidR="00FD126D">
          <w:t xml:space="preserve"> also</w:t>
        </w:r>
      </w:ins>
      <w:ins w:id="537" w:author="Ram Shrestha" w:date="2014-04-27T04:29:00Z">
        <w:r w:rsidR="00557E59">
          <w:t xml:space="preserve"> </w:t>
        </w:r>
      </w:ins>
      <w:ins w:id="538" w:author="Ram Shrestha" w:date="2014-04-29T01:09:00Z">
        <w:r w:rsidR="00E51155">
          <w:t xml:space="preserve">also </w:t>
        </w:r>
      </w:ins>
      <w:ins w:id="539" w:author="Ram Shrestha" w:date="2014-04-27T04:29:00Z">
        <w:r w:rsidR="00557E59">
          <w:t xml:space="preserve">showed that high </w:t>
        </w:r>
      </w:ins>
      <w:ins w:id="540" w:author="Ram Shrestha" w:date="2014-04-27T04:31:00Z">
        <w:r w:rsidR="00557E59">
          <w:t xml:space="preserve">number of individuals treated with sdNVP in PMTCT therapy had </w:t>
        </w:r>
      </w:ins>
      <w:ins w:id="541" w:author="Ram Shrestha" w:date="2014-04-27T04:32:00Z">
        <w:r w:rsidR="00557E59">
          <w:t>NVP resistance</w:t>
        </w:r>
      </w:ins>
      <w:ins w:id="542" w:author="Ram Shrestha" w:date="2014-04-27T04:33:00Z">
        <w:r w:rsidR="00557E59">
          <w:t xml:space="preserve">. </w:t>
        </w:r>
      </w:ins>
      <w:ins w:id="543" w:author="Ram Shrestha" w:date="2014-04-27T15:22:00Z">
        <w:r w:rsidR="00FD126D">
          <w:t xml:space="preserve">For example </w:t>
        </w:r>
      </w:ins>
      <w:ins w:id="544" w:author="Ram Shrestha" w:date="2014-04-27T04:33:00Z">
        <w:r w:rsidR="00557E59">
          <w:t>Arrive et al</w:t>
        </w:r>
      </w:ins>
      <w:ins w:id="545" w:author="Ram Shrestha" w:date="2014-04-27T04:32:00Z">
        <w:r w:rsidR="00557E59">
          <w:t xml:space="preserve"> </w:t>
        </w:r>
      </w:ins>
      <w:ins w:id="546" w:author="Ram Shrestha" w:date="2014-04-28T02:43:00Z">
        <w:r w:rsidR="00787C66">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ins>
      <w:ins w:id="547" w:author="Ram Shrestha" w:date="2014-04-29T02:39:00Z">
        <w:r w:rsidR="00CF787D">
          <w:instrText xml:space="preserve"> ADDIN EN.CITE </w:instrText>
        </w:r>
        <w:r w:rsidR="00CF787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CF787D">
          <w:instrText xml:space="preserve"> ADDIN EN.CITE.DATA </w:instrText>
        </w:r>
        <w:r w:rsidR="00CF787D">
          <w:fldChar w:fldCharType="end"/>
        </w:r>
      </w:ins>
      <w:r w:rsidR="00787C66">
        <w:fldChar w:fldCharType="separate"/>
      </w:r>
      <w:ins w:id="548" w:author="Ram Shrestha" w:date="2014-04-28T02:43:00Z">
        <w:r w:rsidR="00787C66">
          <w:rPr>
            <w:noProof/>
          </w:rPr>
          <w:t>(Arrive et al., 2007)</w:t>
        </w:r>
        <w:r w:rsidR="00787C66">
          <w:fldChar w:fldCharType="end"/>
        </w:r>
      </w:ins>
      <w:ins w:id="549" w:author="Ram Shrestha" w:date="2014-04-27T04:33:00Z">
        <w:r w:rsidR="00557E59">
          <w:t xml:space="preserve"> studied NVP resistance</w:t>
        </w:r>
      </w:ins>
      <w:ins w:id="550" w:author="Ram Shrestha" w:date="2014-04-27T04:34:00Z">
        <w:r w:rsidR="008E7D6A">
          <w:t xml:space="preserve"> </w:t>
        </w:r>
      </w:ins>
      <w:ins w:id="551" w:author="Ram Shrestha" w:date="2014-04-27T04:35:00Z">
        <w:r w:rsidR="008E7D6A">
          <w:t xml:space="preserve">4-8 weeks after </w:t>
        </w:r>
      </w:ins>
      <w:ins w:id="552" w:author="Ram Shrestha" w:date="2014-04-27T04:36:00Z">
        <w:r w:rsidR="008E7D6A">
          <w:t xml:space="preserve">receving </w:t>
        </w:r>
      </w:ins>
      <w:ins w:id="553" w:author="Ram Shrestha" w:date="2014-04-27T04:35:00Z">
        <w:r w:rsidR="008E7D6A">
          <w:t>sdNVP</w:t>
        </w:r>
      </w:ins>
      <w:ins w:id="554" w:author="Ram Shrestha" w:date="2014-04-27T04:36:00Z">
        <w:r w:rsidR="008E7D6A">
          <w:t xml:space="preserve"> and they observed 35.7%</w:t>
        </w:r>
      </w:ins>
      <w:ins w:id="555" w:author="Ram Shrestha" w:date="2014-04-27T04:37:00Z">
        <w:r w:rsidR="008E7D6A">
          <w:t xml:space="preserve"> of PMTCT mothers has the drug-associated resistance.</w:t>
        </w:r>
      </w:ins>
      <w:ins w:id="556" w:author="Ram Shrestha" w:date="2014-04-27T04:35:00Z">
        <w:r w:rsidR="008E7D6A">
          <w:t xml:space="preserve"> </w:t>
        </w:r>
      </w:ins>
      <w:ins w:id="557" w:author="Ram Shrestha" w:date="2014-04-27T04:42:00Z">
        <w:r w:rsidR="008E7D6A">
          <w:t>Flys et al</w:t>
        </w:r>
      </w:ins>
      <w:ins w:id="558" w:author="Ram Shrestha" w:date="2014-04-27T04:46:00Z">
        <w:r w:rsidR="00F16947">
          <w:t xml:space="preserve"> </w:t>
        </w:r>
      </w:ins>
      <w:ins w:id="559" w:author="Ram Shrestha" w:date="2014-04-28T02:43:00Z">
        <w:r w:rsidR="00787C66">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ins>
      <w:ins w:id="560" w:author="Ram Shrestha" w:date="2014-04-29T02:39:00Z">
        <w:r w:rsidR="00CF787D">
          <w:instrText xml:space="preserve"> ADDIN EN.CITE </w:instrText>
        </w:r>
        <w:r w:rsidR="00CF787D">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CF787D">
          <w:instrText xml:space="preserve"> ADDIN EN.CITE.DATA </w:instrText>
        </w:r>
        <w:r w:rsidR="00CF787D">
          <w:fldChar w:fldCharType="end"/>
        </w:r>
      </w:ins>
      <w:r w:rsidR="00787C66">
        <w:fldChar w:fldCharType="separate"/>
      </w:r>
      <w:ins w:id="561" w:author="Ram Shrestha" w:date="2014-04-28T02:43:00Z">
        <w:r w:rsidR="00787C66">
          <w:rPr>
            <w:noProof/>
          </w:rPr>
          <w:t>(Flys et al., 2005)</w:t>
        </w:r>
        <w:r w:rsidR="00787C66">
          <w:fldChar w:fldCharType="end"/>
        </w:r>
      </w:ins>
      <w:ins w:id="562" w:author="Ram Shrestha" w:date="2014-04-27T04:42:00Z">
        <w:r w:rsidR="00F16947">
          <w:t xml:space="preserve"> studied</w:t>
        </w:r>
        <w:r w:rsidR="008E7D6A">
          <w:t xml:space="preserve"> NVP resistance </w:t>
        </w:r>
      </w:ins>
      <w:ins w:id="563" w:author="Ram Shrestha" w:date="2014-04-27T04:45:00Z">
        <w:r w:rsidR="00F16947">
          <w:t xml:space="preserve">in individuals that received sdNVP </w:t>
        </w:r>
      </w:ins>
      <w:ins w:id="564" w:author="Ram Shrestha" w:date="2014-04-27T04:42:00Z">
        <w:r w:rsidR="008E7D6A">
          <w:t>after 1 year or more</w:t>
        </w:r>
      </w:ins>
      <w:ins w:id="565" w:author="Ram Shrestha" w:date="2014-04-27T04:46:00Z">
        <w:r w:rsidR="00F16947">
          <w:t>. The authors observed</w:t>
        </w:r>
      </w:ins>
      <w:ins w:id="566" w:author="Ram Shrestha" w:date="2014-04-27T04:47:00Z">
        <w:r w:rsidR="00F16947">
          <w:t xml:space="preserve"> </w:t>
        </w:r>
      </w:ins>
      <w:ins w:id="567" w:author="Ram Shrestha" w:date="2014-04-27T15:37:00Z">
        <w:r w:rsidR="00957384">
          <w:t xml:space="preserve">high level </w:t>
        </w:r>
      </w:ins>
      <w:ins w:id="568" w:author="Ram Shrestha" w:date="2014-04-27T04:47:00Z">
        <w:r w:rsidR="00F16947">
          <w:t>NVP resistant mutation K103N in 8 of 9 women and 4 of 5 infants</w:t>
        </w:r>
      </w:ins>
      <w:ins w:id="569" w:author="Ram Shrestha" w:date="2014-04-27T04:48:00Z">
        <w:r w:rsidR="00F16947">
          <w:t xml:space="preserve"> 6-8 weeks after sdNVP. </w:t>
        </w:r>
      </w:ins>
      <w:ins w:id="570" w:author="Ram Shrestha" w:date="2014-04-27T15:40:00Z">
        <w:r w:rsidR="00957384">
          <w:t>The mutation persisted in</w:t>
        </w:r>
      </w:ins>
      <w:ins w:id="571" w:author="Ram Shrestha" w:date="2014-04-27T04:48:00Z">
        <w:r w:rsidR="00F16947">
          <w:t xml:space="preserve"> 3 of 9 women and 1 of 5 infants </w:t>
        </w:r>
      </w:ins>
      <w:ins w:id="572" w:author="Ram Shrestha" w:date="2014-04-27T15:40:00Z">
        <w:r w:rsidR="00957384">
          <w:t>after 12-24 months of sdNVP administration</w:t>
        </w:r>
      </w:ins>
      <w:ins w:id="573" w:author="Ram Shrestha" w:date="2014-04-27T04:48:00Z">
        <w:r w:rsidR="00F16947">
          <w:t xml:space="preserve">. </w:t>
        </w:r>
      </w:ins>
      <w:ins w:id="574" w:author="Ram Shrestha" w:date="2014-04-27T15:54:00Z">
        <w:r w:rsidR="007D3927">
          <w:t xml:space="preserve">Johnson et al </w:t>
        </w:r>
      </w:ins>
      <w:ins w:id="575" w:author="Ram Shrestha" w:date="2014-04-28T02:43:00Z">
        <w:r w:rsidR="00787C66">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ins>
      <w:ins w:id="576" w:author="Ram Shrestha" w:date="2014-04-29T02:39:00Z">
        <w:r w:rsidR="00CF787D">
          <w:instrText xml:space="preserve"> ADDIN EN.CITE </w:instrText>
        </w:r>
        <w:r w:rsidR="00CF787D">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CF787D">
          <w:instrText xml:space="preserve"> ADDIN EN.CITE.DATA </w:instrText>
        </w:r>
        <w:r w:rsidR="00CF787D">
          <w:fldChar w:fldCharType="end"/>
        </w:r>
      </w:ins>
      <w:r w:rsidR="00787C66">
        <w:fldChar w:fldCharType="separate"/>
      </w:r>
      <w:ins w:id="577" w:author="Ram Shrestha" w:date="2014-04-28T02:43:00Z">
        <w:r w:rsidR="00787C66">
          <w:rPr>
            <w:noProof/>
          </w:rPr>
          <w:t>(Johnson et al., 2005)</w:t>
        </w:r>
        <w:r w:rsidR="00787C66">
          <w:fldChar w:fldCharType="end"/>
        </w:r>
      </w:ins>
      <w:ins w:id="578" w:author="Ram Shrestha" w:date="2014-04-27T15:54:00Z">
        <w:r w:rsidR="007D3927">
          <w:t xml:space="preserve"> studied genotypic data from 50 </w:t>
        </w:r>
      </w:ins>
      <w:ins w:id="579" w:author="Ram Shrestha" w:date="2014-04-27T15:55:00Z">
        <w:r w:rsidR="00E93CD3">
          <w:t>South African women</w:t>
        </w:r>
      </w:ins>
      <w:ins w:id="580" w:author="Ram Shrestha" w:date="2014-04-27T15:54:00Z">
        <w:r w:rsidR="007D3927">
          <w:t xml:space="preserve"> </w:t>
        </w:r>
      </w:ins>
      <w:ins w:id="581" w:author="Ram Shrestha" w:date="2014-04-27T15:55:00Z">
        <w:r w:rsidR="00E93CD3">
          <w:t>before and after sdNVP administration</w:t>
        </w:r>
      </w:ins>
      <w:ins w:id="582" w:author="Ram Shrestha" w:date="2014-04-27T16:07:00Z">
        <w:r w:rsidR="002B03C1">
          <w:t xml:space="preserve"> </w:t>
        </w:r>
      </w:ins>
      <w:ins w:id="583" w:author="Ram Shrestha" w:date="2014-04-27T16:21:00Z">
        <w:r w:rsidR="004A2A1E">
          <w:t xml:space="preserve">using conventional </w:t>
        </w:r>
      </w:ins>
      <w:ins w:id="584" w:author="Ram Shrestha" w:date="2014-04-27T16:22:00Z">
        <w:r w:rsidR="004A2A1E">
          <w:t xml:space="preserve">population based </w:t>
        </w:r>
      </w:ins>
      <w:ins w:id="585" w:author="Ram Shrestha" w:date="2014-04-27T16:21:00Z">
        <w:r w:rsidR="004A2A1E">
          <w:t xml:space="preserve">Sanger </w:t>
        </w:r>
      </w:ins>
      <w:ins w:id="586" w:author="Ram Shrestha" w:date="2014-04-27T16:22:00Z">
        <w:r w:rsidR="004A2A1E">
          <w:t>genotyping method</w:t>
        </w:r>
      </w:ins>
      <w:ins w:id="587" w:author="Ram Shrestha" w:date="2014-04-27T16:07:00Z">
        <w:r w:rsidR="004A2A1E">
          <w:t>. T</w:t>
        </w:r>
        <w:r w:rsidR="002B03C1">
          <w:t xml:space="preserve">hey found that </w:t>
        </w:r>
      </w:ins>
      <w:ins w:id="588" w:author="Ram Shrestha" w:date="2014-04-27T16:08:00Z">
        <w:r w:rsidR="002B03C1">
          <w:t>the NVP resistance emerged in at least 65% of them.</w:t>
        </w:r>
      </w:ins>
      <w:ins w:id="589" w:author="Ram Shrestha" w:date="2014-04-27T16:22:00Z">
        <w:r w:rsidR="004A2A1E">
          <w:t xml:space="preserve"> The</w:t>
        </w:r>
      </w:ins>
      <w:ins w:id="590" w:author="Ram Shrestha" w:date="2014-04-27T16:32:00Z">
        <w:r w:rsidR="00B8005B">
          <w:t>y expected the</w:t>
        </w:r>
      </w:ins>
      <w:ins w:id="591" w:author="Ram Shrestha" w:date="2014-04-27T16:22:00Z">
        <w:r w:rsidR="004A2A1E">
          <w:t xml:space="preserve"> </w:t>
        </w:r>
      </w:ins>
      <w:ins w:id="592" w:author="Ram Shrestha" w:date="2014-04-27T16:23:00Z">
        <w:r w:rsidR="004A2A1E">
          <w:t>prevalence</w:t>
        </w:r>
      </w:ins>
      <w:ins w:id="593" w:author="Ram Shrestha" w:date="2014-04-27T16:22:00Z">
        <w:r w:rsidR="004A2A1E">
          <w:t xml:space="preserve"> </w:t>
        </w:r>
      </w:ins>
      <w:ins w:id="594" w:author="Ram Shrestha" w:date="2014-04-27T16:23:00Z">
        <w:r w:rsidR="004A2A1E">
          <w:t>of NVP resistance would be more using UDPS method.</w:t>
        </w:r>
      </w:ins>
      <w:ins w:id="595" w:author="Ram Shrestha" w:date="2014-04-27T16:09:00Z">
        <w:r w:rsidR="002B03C1">
          <w:t xml:space="preserve"> The </w:t>
        </w:r>
      </w:ins>
      <w:ins w:id="596" w:author="Ram Shrestha" w:date="2014-04-27T16:11:00Z">
        <w:r w:rsidR="002B03C1">
          <w:t>prevalence of NVP resistance in these</w:t>
        </w:r>
      </w:ins>
      <w:ins w:id="597" w:author="Ram Shrestha" w:date="2014-04-27T16:09:00Z">
        <w:r w:rsidR="002B03C1">
          <w:t xml:space="preserve"> </w:t>
        </w:r>
      </w:ins>
      <w:ins w:id="598" w:author="Ram Shrestha" w:date="2014-04-27T16:12:00Z">
        <w:r w:rsidR="002B03C1">
          <w:t>studies varied from our observation due to variation in the sample size. But these all studies including our finding showed that NVP resistance is high in sdNVP exposed individuals.</w:t>
        </w:r>
      </w:ins>
      <w:del w:id="599" w:author="Ram Shrestha" w:date="2014-04-27T15:23:00Z">
        <w:r w:rsidDel="00FD126D">
          <w:delText xml:space="preserve"> </w:delText>
        </w:r>
      </w:del>
      <w:del w:id="600" w:author="Ram Shrestha" w:date="2014-04-27T02:51:00Z">
        <w:r w:rsidDel="00F45310">
          <w:delText xml:space="preserve">Hamers et al </w:delText>
        </w:r>
        <w:r w:rsidR="00E73736" w:rsidDel="00F45310">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del>
      <w:del w:id="601" w:author="Ram Shrestha" w:date="2014-04-27T01:24:00Z">
        <w:r w:rsidDel="00524255">
          <w:delInstrText xml:space="preserve"> ADDIN EN.CITE </w:delInstrText>
        </w:r>
        <w:r w:rsidR="00E73736" w:rsidDel="00524255">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Del="00524255">
          <w:delInstrText xml:space="preserve"> ADDIN EN.CITE.DATA </w:delInstrText>
        </w:r>
        <w:r w:rsidR="00E73736" w:rsidDel="00524255">
          <w:fldChar w:fldCharType="end"/>
        </w:r>
      </w:del>
      <w:del w:id="602" w:author="Ram Shrestha" w:date="2014-04-27T02:51:00Z">
        <w:r w:rsidR="00E73736" w:rsidDel="00F45310">
          <w:fldChar w:fldCharType="separate"/>
        </w:r>
        <w:r w:rsidDel="00F45310">
          <w:rPr>
            <w:noProof/>
          </w:rPr>
          <w:delText>(Hamers et al., 2010)</w:delText>
        </w:r>
        <w:r w:rsidR="00E73736" w:rsidDel="00F45310">
          <w:fldChar w:fldCharType="end"/>
        </w:r>
        <w:r w:rsidDel="00F45310">
          <w:delText xml:space="preserve"> also observed that resistance prevalence was higher in ART experienced than in ART naïve individuals. </w:delText>
        </w:r>
      </w:del>
      <w:del w:id="603" w:author="Ram Shrestha" w:date="2014-04-27T02:56:00Z">
        <w:r w:rsidDel="00F45310">
          <w:delText xml:space="preserve">The authors were assessing baseline HIV </w:delText>
        </w:r>
      </w:del>
      <w:del w:id="604" w:author="Ram Shrestha" w:date="2014-04-26T22:45:00Z">
        <w:r w:rsidDel="00001A2D">
          <w:delText>drug resistant mutation</w:delText>
        </w:r>
      </w:del>
      <w:del w:id="605" w:author="Ram Shrestha" w:date="2014-04-27T02:56:00Z">
        <w:r w:rsidDel="00F45310">
          <w:delText xml:space="preserve"> patterns before ART treatment initiation in Lusaka, Zambia in 2007-2008. The baseline resistance referred to presence of at least one DRM. They observed that the resistance prevalence was 5.2% (27 of 523) in ART naïve and 16% (4 of 16) in ART experienced individuals. Their observation of resistance prevalence was consistent with our resistance </w:delText>
        </w:r>
        <w:commentRangeStart w:id="606"/>
        <w:r w:rsidDel="00F45310">
          <w:delText>prevalence</w:delText>
        </w:r>
        <w:commentRangeEnd w:id="606"/>
        <w:r w:rsidR="00EE32B8" w:rsidDel="00F45310">
          <w:rPr>
            <w:rStyle w:val="CommentReference"/>
          </w:rPr>
          <w:commentReference w:id="606"/>
        </w:r>
        <w:r w:rsidDel="00F45310">
          <w:delText>.</w:delText>
        </w:r>
      </w:del>
    </w:p>
    <w:p w:rsidR="00C77C28" w:rsidDel="009F3A2E" w:rsidRDefault="00C77C28" w:rsidP="00F35359">
      <w:pPr>
        <w:spacing w:line="480" w:lineRule="auto"/>
        <w:jc w:val="both"/>
        <w:rPr>
          <w:del w:id="607" w:author="Ram Shrestha" w:date="2014-04-27T19:53:00Z"/>
        </w:rPr>
      </w:pPr>
    </w:p>
    <w:p w:rsidR="006656E6" w:rsidDel="009F3A2E" w:rsidRDefault="00922925" w:rsidP="00F35359">
      <w:pPr>
        <w:pStyle w:val="Heading2"/>
        <w:numPr>
          <w:numberingChange w:id="608" w:author="Ram Shrestha" w:date="2014-04-24T23:52:00Z" w:original="%1:4:0:.%2:3:0:"/>
        </w:numPr>
        <w:rPr>
          <w:del w:id="609" w:author="Ram Shrestha" w:date="2014-04-27T19:53:00Z"/>
        </w:rPr>
      </w:pPr>
      <w:del w:id="610" w:author="Ram Shrestha" w:date="2014-04-27T03:05:00Z">
        <w:r w:rsidDel="00B81519">
          <w:delText>Resistance</w:delText>
        </w:r>
      </w:del>
      <w:del w:id="611" w:author="Ram Shrestha" w:date="2014-04-27T16:20:00Z">
        <w:r w:rsidDel="004A2A1E">
          <w:delText xml:space="preserve"> </w:delText>
        </w:r>
      </w:del>
      <w:del w:id="612" w:author="Ram Shrestha" w:date="2014-04-27T03:01:00Z">
        <w:r w:rsidR="00672768" w:rsidDel="00B81519">
          <w:delText>prediction</w:delText>
        </w:r>
        <w:r w:rsidDel="00B81519">
          <w:delText xml:space="preserve"> </w:delText>
        </w:r>
      </w:del>
      <w:del w:id="613" w:author="Ram Shrestha" w:date="2014-04-27T19:53:00Z">
        <w:r w:rsidDel="009F3A2E">
          <w:delText>is more likely in drug exposed than</w:delText>
        </w:r>
        <w:r w:rsidR="00F07735" w:rsidDel="009F3A2E">
          <w:delText xml:space="preserve"> </w:delText>
        </w:r>
        <w:r w:rsidR="00752781" w:rsidDel="009F3A2E">
          <w:delText xml:space="preserve">drug </w:delText>
        </w:r>
        <w:r w:rsidR="00F07735" w:rsidDel="009F3A2E">
          <w:delText xml:space="preserve">naïve </w:delText>
        </w:r>
        <w:r w:rsidR="00752781" w:rsidDel="009F3A2E">
          <w:delText xml:space="preserve">HIV infected </w:delText>
        </w:r>
        <w:r w:rsidR="00F07735" w:rsidDel="009F3A2E">
          <w:delText>individuals</w:delText>
        </w:r>
      </w:del>
    </w:p>
    <w:p w:rsidR="00922925" w:rsidDel="009F3A2E" w:rsidRDefault="00922925" w:rsidP="00F35359">
      <w:pPr>
        <w:spacing w:line="480" w:lineRule="auto"/>
        <w:jc w:val="both"/>
        <w:rPr>
          <w:del w:id="614" w:author="Ram Shrestha" w:date="2014-04-27T19:53:00Z"/>
        </w:rPr>
      </w:pPr>
      <w:del w:id="615" w:author="Ram Shrestha" w:date="2014-04-27T19:53:00Z">
        <w:r w:rsidDel="009F3A2E">
          <w:delText xml:space="preserve">We assessed </w:delText>
        </w:r>
        <w:r w:rsidR="00263E1D" w:rsidDel="009F3A2E">
          <w:delText>the</w:delText>
        </w:r>
        <w:r w:rsidDel="009F3A2E">
          <w:delText xml:space="preserve"> </w:delText>
        </w:r>
        <w:r w:rsidR="00672768" w:rsidDel="009F3A2E">
          <w:delText>resistance prediction</w:delText>
        </w:r>
        <w:r w:rsidDel="009F3A2E">
          <w:delText xml:space="preserve"> in the baseline samples from </w:delText>
        </w:r>
        <w:r w:rsidR="00263E1D" w:rsidDel="009F3A2E">
          <w:delText xml:space="preserve">individuals with previous exposure of </w:delText>
        </w:r>
      </w:del>
      <w:del w:id="616" w:author="Ram Shrestha" w:date="2014-04-27T16:33:00Z">
        <w:r w:rsidR="00263E1D" w:rsidDel="00B8005B">
          <w:delText xml:space="preserve">ART </w:delText>
        </w:r>
      </w:del>
      <w:del w:id="617" w:author="Ram Shrestha" w:date="2014-04-27T19:53:00Z">
        <w:r w:rsidR="00263E1D" w:rsidDel="009F3A2E">
          <w:delText xml:space="preserve">through PMTCT therapy and </w:delText>
        </w:r>
      </w:del>
      <w:del w:id="618" w:author="Ram Shrestha" w:date="2014-04-27T16:33:00Z">
        <w:r w:rsidR="00263E1D" w:rsidDel="00B8005B">
          <w:delText xml:space="preserve">ART </w:delText>
        </w:r>
      </w:del>
      <w:del w:id="619" w:author="Ram Shrestha" w:date="2014-04-27T19:53:00Z">
        <w:r w:rsidR="00263E1D" w:rsidDel="009F3A2E">
          <w:delText xml:space="preserve">naïve individuals independently using the UDPS method. 526 baseline samples (339 no-PMTCT and 187 PMTCT) and 407 baseline samples (250 no-PMTCT and 157 PMTCT) were genotyped using FLX and </w:delText>
        </w:r>
      </w:del>
      <w:del w:id="620" w:author="Ram Shrestha" w:date="2014-04-25T22:52:00Z">
        <w:r w:rsidR="00263E1D" w:rsidDel="002C4CE1">
          <w:delText xml:space="preserve">Junior </w:delText>
        </w:r>
      </w:del>
      <w:del w:id="621" w:author="Ram Shrestha" w:date="2014-04-27T19:53:00Z">
        <w:r w:rsidR="00263E1D" w:rsidDel="009F3A2E">
          <w:delText>systems respectively.</w:delText>
        </w:r>
      </w:del>
    </w:p>
    <w:p w:rsidR="00263E1D" w:rsidDel="009F3A2E" w:rsidRDefault="00263E1D" w:rsidP="00F35359">
      <w:pPr>
        <w:spacing w:line="480" w:lineRule="auto"/>
        <w:jc w:val="both"/>
        <w:rPr>
          <w:del w:id="622" w:author="Ram Shrestha" w:date="2014-04-27T19:53:00Z"/>
        </w:rPr>
      </w:pPr>
    </w:p>
    <w:p w:rsidR="00E0612B" w:rsidDel="009F3A2E" w:rsidRDefault="00CF7691" w:rsidP="00F35359">
      <w:pPr>
        <w:spacing w:line="480" w:lineRule="auto"/>
        <w:jc w:val="both"/>
        <w:rPr>
          <w:del w:id="623" w:author="Ram Shrestha" w:date="2014-04-27T19:53:00Z"/>
        </w:rPr>
      </w:pPr>
      <w:del w:id="624" w:author="Ram Shrestha" w:date="2014-04-27T19:53:00Z">
        <w:r w:rsidDel="009F3A2E">
          <w:delText xml:space="preserve">As </w:delText>
        </w:r>
        <w:r w:rsidR="0020795B" w:rsidDel="009F3A2E">
          <w:delText xml:space="preserve">the </w:delText>
        </w:r>
        <w:r w:rsidDel="009F3A2E">
          <w:delText xml:space="preserve">UDPS </w:delText>
        </w:r>
        <w:r w:rsidR="0020795B" w:rsidDel="009F3A2E">
          <w:delText>approach</w:delText>
        </w:r>
        <w:r w:rsidDel="009F3A2E">
          <w:delText xml:space="preserve"> is capable of detecting minor variants as low as 1% or below </w:delText>
        </w:r>
        <w:r w:rsidR="00E73736" w:rsidDel="009F3A2E">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del>
      <w:del w:id="625" w:author="Ram Shrestha" w:date="2014-04-27T01:24:00Z">
        <w:r w:rsidR="00311CED" w:rsidDel="00524255">
          <w:delInstrText xml:space="preserve"> ADDIN EN.CITE </w:delInstrText>
        </w:r>
        <w:r w:rsidR="00E73736" w:rsidDel="00524255">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rsidDel="00524255">
          <w:delInstrText xml:space="preserve"> ADDIN EN.CITE.DATA </w:delInstrText>
        </w:r>
        <w:r w:rsidR="00E73736" w:rsidDel="00524255">
          <w:fldChar w:fldCharType="end"/>
        </w:r>
      </w:del>
      <w:del w:id="626" w:author="Ram Shrestha" w:date="2014-04-27T19:53:00Z">
        <w:r w:rsidR="00E73736" w:rsidDel="009F3A2E">
          <w:fldChar w:fldCharType="separate"/>
        </w:r>
        <w:r w:rsidR="00311CED" w:rsidDel="009F3A2E">
          <w:rPr>
            <w:noProof/>
          </w:rPr>
          <w:delText>(Le et al., 2009; Schmitt et al., 2012; Wang et al., 2007)</w:delText>
        </w:r>
        <w:r w:rsidR="00E73736" w:rsidDel="009F3A2E">
          <w:fldChar w:fldCharType="end"/>
        </w:r>
        <w:r w:rsidDel="009F3A2E">
          <w:delText>, we assessed</w:delText>
        </w:r>
        <w:r w:rsidR="00672768" w:rsidDel="009F3A2E">
          <w:delText xml:space="preserve"> the resistance prediction at “ultra deep”</w:delText>
        </w:r>
        <w:r w:rsidDel="009F3A2E">
          <w:delText xml:space="preserve"> </w:delText>
        </w:r>
        <w:r w:rsidR="00672768" w:rsidDel="009F3A2E">
          <w:delText xml:space="preserve">level of up to </w:delText>
        </w:r>
        <w:r w:rsidDel="009F3A2E">
          <w:delText>1% prevalence cutoff.</w:delText>
        </w:r>
        <w:r w:rsidR="00E0612B" w:rsidDel="009F3A2E">
          <w:delText xml:space="preserve"> </w:delText>
        </w:r>
      </w:del>
    </w:p>
    <w:p w:rsidR="00E0612B" w:rsidDel="009F3A2E" w:rsidRDefault="00E0612B" w:rsidP="00F35359">
      <w:pPr>
        <w:spacing w:line="480" w:lineRule="auto"/>
        <w:jc w:val="both"/>
        <w:rPr>
          <w:del w:id="627" w:author="Ram Shrestha" w:date="2014-04-27T19:53:00Z"/>
        </w:rPr>
      </w:pPr>
    </w:p>
    <w:p w:rsidR="00CA148B" w:rsidDel="009F3A2E" w:rsidRDefault="00263E1D" w:rsidP="00F35359">
      <w:pPr>
        <w:spacing w:line="480" w:lineRule="auto"/>
        <w:jc w:val="both"/>
        <w:rPr>
          <w:del w:id="628" w:author="Ram Shrestha" w:date="2014-04-27T19:53:00Z"/>
        </w:rPr>
      </w:pPr>
      <w:del w:id="629" w:author="Ram Shrestha" w:date="2014-04-27T19:53:00Z">
        <w:r w:rsidDel="009F3A2E">
          <w:delText xml:space="preserve">9 of 339 (2.6%) </w:delText>
        </w:r>
        <w:r w:rsidR="00020CA6" w:rsidDel="009F3A2E">
          <w:delText xml:space="preserve">no-PMTCT samples </w:delText>
        </w:r>
        <w:r w:rsidR="00E0612B" w:rsidDel="009F3A2E">
          <w:delText xml:space="preserve">(5 </w:delText>
        </w:r>
        <w:r w:rsidR="004635DA" w:rsidDel="009F3A2E">
          <w:delText xml:space="preserve">viral failures </w:delText>
        </w:r>
        <w:r w:rsidR="00E0612B" w:rsidDel="009F3A2E">
          <w:delText xml:space="preserve">and 4 exhibited </w:delText>
        </w:r>
        <w:r w:rsidR="004635DA" w:rsidDel="009F3A2E">
          <w:delText>viral successes</w:delText>
        </w:r>
        <w:r w:rsidR="00E0612B" w:rsidDel="009F3A2E">
          <w:delText xml:space="preserve">) </w:delText>
        </w:r>
        <w:r w:rsidR="00020CA6" w:rsidDel="009F3A2E">
          <w:delText xml:space="preserve">genotyped using FLX </w:delText>
        </w:r>
        <w:r w:rsidR="004635DA" w:rsidDel="009F3A2E">
          <w:delText>were</w:delText>
        </w:r>
        <w:r w:rsidR="00020CA6" w:rsidDel="009F3A2E">
          <w:delText xml:space="preserve"> predicted </w:delText>
        </w:r>
        <w:r w:rsidR="004635DA" w:rsidDel="009F3A2E">
          <w:delText xml:space="preserve">as </w:delText>
        </w:r>
        <w:r w:rsidR="00020CA6" w:rsidDel="009F3A2E">
          <w:delText xml:space="preserve">resistant </w:delText>
        </w:r>
        <w:r w:rsidR="004635DA" w:rsidDel="009F3A2E">
          <w:delText>to one or more of the drugs in the individual’s 1</w:delText>
        </w:r>
        <w:r w:rsidR="00160B11" w:rsidRPr="00160B11" w:rsidDel="009F3A2E">
          <w:rPr>
            <w:vertAlign w:val="superscript"/>
          </w:rPr>
          <w:delText>st</w:delText>
        </w:r>
        <w:r w:rsidR="004635DA" w:rsidDel="009F3A2E">
          <w:delText xml:space="preserve"> line regimen </w:delText>
        </w:r>
        <w:r w:rsidR="00020CA6" w:rsidDel="009F3A2E">
          <w:delText xml:space="preserve">while </w:delText>
        </w:r>
        <w:r w:rsidR="00BF3D84" w:rsidDel="009F3A2E">
          <w:delText xml:space="preserve">23 of 187 (12.2%) </w:delText>
        </w:r>
        <w:r w:rsidR="00020CA6" w:rsidDel="009F3A2E">
          <w:delText xml:space="preserve">PMTCT samples </w:delText>
        </w:r>
        <w:r w:rsidR="00E0612B" w:rsidDel="009F3A2E">
          <w:delText xml:space="preserve">(5 </w:delText>
        </w:r>
        <w:r w:rsidR="004635DA" w:rsidDel="009F3A2E">
          <w:delText xml:space="preserve">viral failures </w:delText>
        </w:r>
        <w:r w:rsidR="00E0612B" w:rsidDel="009F3A2E">
          <w:delText xml:space="preserve">and 18 </w:delText>
        </w:r>
        <w:r w:rsidR="004635DA" w:rsidDel="009F3A2E">
          <w:delText>viral successes</w:delText>
        </w:r>
        <w:r w:rsidR="00E0612B" w:rsidDel="009F3A2E">
          <w:delText xml:space="preserve">) </w:delText>
        </w:r>
        <w:r w:rsidR="00645CF6" w:rsidDel="009F3A2E">
          <w:delText>were</w:delText>
        </w:r>
        <w:r w:rsidR="00020CA6" w:rsidDel="009F3A2E">
          <w:delText xml:space="preserve"> predicted </w:delText>
        </w:r>
        <w:r w:rsidR="004635DA" w:rsidDel="009F3A2E">
          <w:delText xml:space="preserve">as </w:delText>
        </w:r>
        <w:r w:rsidR="00020CA6" w:rsidDel="009F3A2E">
          <w:delText>resistant to at least one drug.</w:delText>
        </w:r>
        <w:r w:rsidR="005A22C0" w:rsidDel="009F3A2E">
          <w:delText xml:space="preserve"> Similarly, genotyping using </w:delText>
        </w:r>
      </w:del>
      <w:del w:id="630" w:author="Ram Shrestha" w:date="2014-04-25T22:52:00Z">
        <w:r w:rsidR="005A22C0" w:rsidDel="002C4CE1">
          <w:delText xml:space="preserve">Junior </w:delText>
        </w:r>
      </w:del>
      <w:del w:id="631" w:author="Ram Shrestha" w:date="2014-04-27T19:53:00Z">
        <w:r w:rsidR="005A22C0" w:rsidDel="009F3A2E">
          <w:delText xml:space="preserve">showed that </w:delText>
        </w:r>
        <w:r w:rsidR="009E3F87" w:rsidDel="009F3A2E">
          <w:delText>9 of 250 (</w:delText>
        </w:r>
        <w:r w:rsidR="005A22C0" w:rsidDel="009F3A2E">
          <w:delText>3</w:delText>
        </w:r>
        <w:r w:rsidR="009E3F87" w:rsidDel="009F3A2E">
          <w:delText>.</w:delText>
        </w:r>
        <w:r w:rsidR="005A22C0" w:rsidDel="009F3A2E">
          <w:delText xml:space="preserve">6%) no-PMTCT samples (4 exhibited VF and 5 exhibited VS) and 19 of 157 (12.10%) PMTCT samples (3 exhibited VF and 16 exhibited VS) </w:delText>
        </w:r>
        <w:r w:rsidR="009E3F87" w:rsidDel="009F3A2E">
          <w:delText>were</w:delText>
        </w:r>
        <w:r w:rsidR="005A22C0" w:rsidDel="009F3A2E">
          <w:delText xml:space="preserve"> predicted resistant. </w:delText>
        </w:r>
        <w:r w:rsidR="009E3F87" w:rsidDel="009F3A2E">
          <w:delText xml:space="preserve">Thus, the number of baseline samples from </w:delText>
        </w:r>
        <w:r w:rsidR="004635DA" w:rsidDel="009F3A2E">
          <w:delText xml:space="preserve">the </w:delText>
        </w:r>
        <w:r w:rsidR="009E3F87" w:rsidDel="009F3A2E">
          <w:delText>PMTCT group that would be expected to experience drug resistance to at least one drug was over four times than the baseline samples from no-PMTCT group.</w:delText>
        </w:r>
        <w:r w:rsidR="00BA0B91" w:rsidDel="009F3A2E">
          <w:delText xml:space="preserve"> </w:delText>
        </w:r>
        <w:r w:rsidR="008A6AA6" w:rsidDel="009F3A2E">
          <w:delText xml:space="preserve">Moorthy et al </w:delText>
        </w:r>
        <w:r w:rsidR="00E73736" w:rsidDel="009F3A2E">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del>
      <w:del w:id="632" w:author="Ram Shrestha" w:date="2014-04-27T01:24:00Z">
        <w:r w:rsidR="00311CED" w:rsidDel="00524255">
          <w:delInstrText xml:space="preserve"> ADDIN EN.CITE </w:delInstrText>
        </w:r>
        <w:r w:rsidR="00E73736" w:rsidDel="00524255">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rsidDel="00524255">
          <w:delInstrText xml:space="preserve"> ADDIN EN.CITE.DATA </w:delInstrText>
        </w:r>
        <w:r w:rsidR="00E73736" w:rsidDel="00524255">
          <w:fldChar w:fldCharType="end"/>
        </w:r>
      </w:del>
      <w:del w:id="633" w:author="Ram Shrestha" w:date="2014-04-27T19:53:00Z">
        <w:r w:rsidR="00E73736" w:rsidDel="009F3A2E">
          <w:fldChar w:fldCharType="separate"/>
        </w:r>
        <w:r w:rsidR="00311CED" w:rsidDel="009F3A2E">
          <w:rPr>
            <w:noProof/>
          </w:rPr>
          <w:delText>(Moorthy et al., 2011)</w:delText>
        </w:r>
        <w:r w:rsidR="00E73736" w:rsidDel="009F3A2E">
          <w:fldChar w:fldCharType="end"/>
        </w:r>
        <w:r w:rsidR="008A6AA6" w:rsidDel="009F3A2E">
          <w:delText xml:space="preserve"> </w:delText>
        </w:r>
        <w:r w:rsidR="00BA0B91" w:rsidDel="009F3A2E">
          <w:delText>supported our observation showing that</w:delText>
        </w:r>
        <w:r w:rsidR="008A6AA6" w:rsidDel="009F3A2E">
          <w:delText xml:space="preserve"> 33% of 124 children exposed to single dose nevirapine were harboring the </w:delText>
        </w:r>
      </w:del>
      <w:del w:id="634" w:author="Ram Shrestha" w:date="2014-04-26T22:45:00Z">
        <w:r w:rsidR="008A6AA6" w:rsidDel="00001A2D">
          <w:delText>drug resistant mutation</w:delText>
        </w:r>
      </w:del>
      <w:del w:id="635" w:author="Ram Shrestha" w:date="2014-04-27T19:53:00Z">
        <w:r w:rsidR="008A6AA6" w:rsidDel="009F3A2E">
          <w:delText xml:space="preserve">s after median 9 months of age. </w:delText>
        </w:r>
        <w:r w:rsidR="00BA0B91" w:rsidDel="009F3A2E">
          <w:delText>According to the</w:delText>
        </w:r>
        <w:r w:rsidR="00B5391C" w:rsidDel="009F3A2E">
          <w:delText xml:space="preserve"> authors, </w:delText>
        </w:r>
        <w:r w:rsidR="00BA0B91" w:rsidDel="009F3A2E">
          <w:delText xml:space="preserve">61% of 96 children had archived nevirapine resistant HIV variants in their body cells. The authors </w:delText>
        </w:r>
        <w:r w:rsidR="00B5391C" w:rsidDel="009F3A2E">
          <w:delText>assessed</w:delText>
        </w:r>
        <w:r w:rsidR="00BA0B91" w:rsidDel="009F3A2E">
          <w:delText xml:space="preserve"> the n</w:delText>
        </w:r>
        <w:r w:rsidR="00B5391C" w:rsidDel="009F3A2E">
          <w:delText>evirapine resistant mutations up to</w:delText>
        </w:r>
        <w:r w:rsidR="00BA0B91" w:rsidDel="009F3A2E">
          <w:delText xml:space="preserve"> 1% or lower prevalence level.</w:delText>
        </w:r>
        <w:r w:rsidR="009A1A66" w:rsidDel="009F3A2E">
          <w:delText xml:space="preserve"> Simen et al </w:delText>
        </w:r>
        <w:r w:rsidR="00E73736" w:rsidDel="009F3A2E">
          <w:fldChar w:fldCharType="begin"/>
        </w:r>
      </w:del>
      <w:del w:id="636" w:author="Ram Shrestha" w:date="2014-04-27T01:24:00Z">
        <w:r w:rsidR="00311CED" w:rsidDel="00524255">
          <w:del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delInstrText>
        </w:r>
      </w:del>
      <w:del w:id="637" w:author="Ram Shrestha" w:date="2014-04-27T19:53:00Z">
        <w:r w:rsidR="00E73736" w:rsidDel="009F3A2E">
          <w:fldChar w:fldCharType="separate"/>
        </w:r>
        <w:r w:rsidR="00311CED" w:rsidDel="009F3A2E">
          <w:rPr>
            <w:noProof/>
          </w:rPr>
          <w:delText>(Simen et al., 2009)</w:delText>
        </w:r>
        <w:r w:rsidR="00E73736" w:rsidDel="009F3A2E">
          <w:fldChar w:fldCharType="end"/>
        </w:r>
        <w:r w:rsidR="009A1A66" w:rsidDel="009F3A2E">
          <w:delText xml:space="preserve"> </w:delText>
        </w:r>
        <w:r w:rsidR="00B5391C" w:rsidDel="009F3A2E">
          <w:delText>studied</w:delText>
        </w:r>
        <w:r w:rsidR="00A75E49" w:rsidDel="009F3A2E">
          <w:delText xml:space="preserve"> the prevalence of </w:delText>
        </w:r>
      </w:del>
      <w:del w:id="638" w:author="Ram Shrestha" w:date="2014-04-26T22:45:00Z">
        <w:r w:rsidR="00A75E49" w:rsidDel="00001A2D">
          <w:delText>drug resistant mutation</w:delText>
        </w:r>
      </w:del>
      <w:del w:id="639" w:author="Ram Shrestha" w:date="2014-04-27T19:53:00Z">
        <w:r w:rsidR="00A75E49" w:rsidDel="009F3A2E">
          <w:delText>s in ART naïve individuals by conventional Sanger genotyping and UDPS methods</w:delText>
        </w:r>
        <w:r w:rsidR="00B5391C" w:rsidDel="009F3A2E">
          <w:delText xml:space="preserve"> in an independent research</w:delText>
        </w:r>
        <w:r w:rsidR="00A75E49" w:rsidDel="009F3A2E">
          <w:delText xml:space="preserve">. The authors </w:delText>
        </w:r>
        <w:r w:rsidR="009A1A66" w:rsidDel="009F3A2E">
          <w:delText xml:space="preserve">showed that </w:delText>
        </w:r>
        <w:r w:rsidR="00A75E49" w:rsidDel="009F3A2E">
          <w:delText xml:space="preserve">10.1% and 21.3% of 258 ART naïve individuals harbored </w:delText>
        </w:r>
        <w:r w:rsidR="009A1A66" w:rsidDel="009F3A2E">
          <w:delText xml:space="preserve">at least one </w:delText>
        </w:r>
      </w:del>
      <w:del w:id="640" w:author="Ram Shrestha" w:date="2014-04-26T22:45:00Z">
        <w:r w:rsidR="009A1A66" w:rsidDel="00001A2D">
          <w:delText>drug resistant mu</w:delText>
        </w:r>
        <w:r w:rsidR="00A75E49" w:rsidDel="00001A2D">
          <w:delText>tation</w:delText>
        </w:r>
      </w:del>
      <w:del w:id="641" w:author="Ram Shrestha" w:date="2014-04-27T19:53:00Z">
        <w:r w:rsidR="00A75E49" w:rsidDel="009F3A2E">
          <w:delText xml:space="preserve"> as detected by conventional Sanger genotyping and UDPS methods respectively.</w:delText>
        </w:r>
      </w:del>
    </w:p>
    <w:p w:rsidR="001B1E1D" w:rsidRDefault="001B1E1D" w:rsidP="00F35359">
      <w:pPr>
        <w:spacing w:line="480" w:lineRule="auto"/>
        <w:jc w:val="both"/>
      </w:pPr>
    </w:p>
    <w:p w:rsidR="0044530F" w:rsidRDefault="00297C41" w:rsidP="00D941DB">
      <w:pPr>
        <w:pStyle w:val="Heading2"/>
        <w:numPr>
          <w:numberingChange w:id="642" w:author="Ram Shrestha" w:date="2014-04-27T19:55:00Z" w:original="%1:4:0:.%2:3:0:"/>
        </w:numPr>
      </w:pPr>
      <w:r>
        <w:t>First line therapy failure correlates to historical antiretroviral drug use</w:t>
      </w:r>
    </w:p>
    <w:p w:rsidR="00CE46BB" w:rsidRDefault="0091237F" w:rsidP="00A6052E">
      <w:pPr>
        <w:spacing w:line="480" w:lineRule="auto"/>
        <w:jc w:val="both"/>
        <w:rPr>
          <w:ins w:id="643" w:author="Ram Shrestha" w:date="2014-04-29T01:57:00Z"/>
        </w:rPr>
      </w:pPr>
      <w:ins w:id="644" w:author="Ram Shrestha" w:date="2014-04-27T22:35:00Z">
        <w:r>
          <w:t>Pregnant mothers who were administered sdNVP as a HIV prophylaxis to prevent the viral transmission from mother to child</w:t>
        </w:r>
      </w:ins>
      <w:ins w:id="645" w:author="Ram Shrestha" w:date="2014-04-27T22:39:00Z">
        <w:r>
          <w:t xml:space="preserve"> </w:t>
        </w:r>
      </w:ins>
      <w:ins w:id="646" w:author="Ram Shrestha" w:date="2014-04-28T02:43:00Z">
        <w:r w:rsidR="00787C66">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ins>
      <w:ins w:id="647" w:author="Ram Shrestha" w:date="2014-04-29T02:39:00Z">
        <w:r w:rsidR="00CF787D">
          <w:instrText xml:space="preserve"> ADDIN EN.CITE </w:instrText>
        </w:r>
        <w:r w:rsidR="00CF787D">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CF787D">
          <w:instrText xml:space="preserve"> ADDIN EN.CITE.DATA </w:instrText>
        </w:r>
        <w:r w:rsidR="00CF787D">
          <w:fldChar w:fldCharType="end"/>
        </w:r>
      </w:ins>
      <w:r w:rsidR="00787C66">
        <w:fldChar w:fldCharType="separate"/>
      </w:r>
      <w:ins w:id="648" w:author="Ram Shrestha" w:date="2014-04-28T02:43:00Z">
        <w:r w:rsidR="00787C66">
          <w:rPr>
            <w:noProof/>
          </w:rPr>
          <w:t>(Guay et al., 1999; Jackson et al., 2003)</w:t>
        </w:r>
        <w:r w:rsidR="00787C66">
          <w:fldChar w:fldCharType="end"/>
        </w:r>
      </w:ins>
      <w:ins w:id="649" w:author="Ram Shrestha" w:date="2014-04-27T22:35:00Z">
        <w:r>
          <w:t xml:space="preserve"> </w:t>
        </w:r>
      </w:ins>
      <w:ins w:id="650" w:author="Ram Shrestha" w:date="2014-04-27T22:37:00Z">
        <w:r>
          <w:t>harbored NVP resistant mutations after the therapy</w:t>
        </w:r>
      </w:ins>
      <w:ins w:id="651" w:author="Ram Shrestha" w:date="2014-04-27T22:41:00Z">
        <w:r>
          <w:t xml:space="preserve"> </w:t>
        </w:r>
      </w:ins>
      <w:ins w:id="652" w:author="Ram Shrestha" w:date="2014-04-28T02:43:00Z">
        <w:r w:rsidR="00787C66">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ins>
      <w:ins w:id="653" w:author="Ram Shrestha" w:date="2014-04-29T02:39:00Z">
        <w:r w:rsidR="00CF787D">
          <w:instrText xml:space="preserve"> ADDIN EN.CITE </w:instrText>
        </w:r>
        <w:r w:rsidR="00CF787D">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CF787D">
          <w:instrText xml:space="preserve"> ADDIN EN.CITE.DATA </w:instrText>
        </w:r>
        <w:r w:rsidR="00CF787D">
          <w:fldChar w:fldCharType="end"/>
        </w:r>
      </w:ins>
      <w:r w:rsidR="00787C66">
        <w:fldChar w:fldCharType="separate"/>
      </w:r>
      <w:ins w:id="654" w:author="Ram Shrestha" w:date="2014-04-28T02:43:00Z">
        <w:r w:rsidR="00787C66">
          <w:rPr>
            <w:noProof/>
          </w:rPr>
          <w:t>(Eshleman et al., 2004a; Eshleman et al., 2004b; Eshleman et al., 2001; Johnson et al., 2005)</w:t>
        </w:r>
        <w:r w:rsidR="00787C66">
          <w:fldChar w:fldCharType="end"/>
        </w:r>
      </w:ins>
      <w:ins w:id="655" w:author="Ram Shrestha" w:date="2014-04-27T22:37:00Z">
        <w:r>
          <w:t xml:space="preserve">. Studies have showed that the presence of </w:t>
        </w:r>
      </w:ins>
      <w:ins w:id="656" w:author="Ram Shrestha" w:date="2014-04-29T01:12:00Z">
        <w:r w:rsidR="00523506">
          <w:t xml:space="preserve">the </w:t>
        </w:r>
      </w:ins>
      <w:ins w:id="657" w:author="Ram Shrestha" w:date="2014-04-27T22:37:00Z">
        <w:r>
          <w:t xml:space="preserve">drug resistant </w:t>
        </w:r>
      </w:ins>
      <w:ins w:id="658" w:author="Ram Shrestha" w:date="2014-04-29T01:12:00Z">
        <w:r w:rsidR="00523506">
          <w:t>viral variants</w:t>
        </w:r>
      </w:ins>
      <w:ins w:id="659" w:author="Ram Shrestha" w:date="2014-04-27T22:37:00Z">
        <w:r>
          <w:t xml:space="preserve"> </w:t>
        </w:r>
      </w:ins>
      <w:ins w:id="660" w:author="Ram Shrestha" w:date="2014-04-27T22:38:00Z">
        <w:r>
          <w:t xml:space="preserve">could relate to </w:t>
        </w:r>
      </w:ins>
      <w:ins w:id="661" w:author="Ram Shrestha" w:date="2014-04-29T01:13:00Z">
        <w:r w:rsidR="00523506">
          <w:t>the poor clinical outcomes in the first line ART</w:t>
        </w:r>
      </w:ins>
      <w:ins w:id="662" w:author="Ram Shrestha" w:date="2014-04-27T22:48:00Z">
        <w:r w:rsidR="002F3E3D">
          <w:t xml:space="preserve"> </w:t>
        </w:r>
      </w:ins>
      <w:ins w:id="663" w:author="Ram Shrestha" w:date="2014-04-29T02:39:00Z">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instrText xml:space="preserve"> ADDIN EN.CITE </w:instrText>
        </w:r>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instrText xml:space="preserve"> ADDIN EN.CITE.DATA </w:instrText>
        </w:r>
        <w:r w:rsidR="00CF787D">
          <w:fldChar w:fldCharType="end"/>
        </w:r>
      </w:ins>
      <w:r w:rsidR="00CF787D">
        <w:fldChar w:fldCharType="separate"/>
      </w:r>
      <w:ins w:id="664" w:author="Ram Shrestha" w:date="2014-04-29T02:39:00Z">
        <w:r w:rsidR="00CF787D">
          <w:rPr>
            <w:noProof/>
          </w:rPr>
          <w:t>(Casado et al., 2000; Chi et al., 2007; Johnson et al., 2008; Lecossier et al., 2005; Metzner et al., 2009)</w:t>
        </w:r>
        <w:r w:rsidR="00CF787D">
          <w:fldChar w:fldCharType="end"/>
        </w:r>
      </w:ins>
      <w:ins w:id="665" w:author="Ram Shrestha" w:date="2014-04-27T22:38:00Z">
        <w:r>
          <w:t xml:space="preserve">. </w:t>
        </w:r>
      </w:ins>
      <w:r w:rsidR="00D941DB">
        <w:t xml:space="preserve">We studied the resistance </w:t>
      </w:r>
      <w:del w:id="666" w:author="Ram Shrestha" w:date="2014-04-25T00:39:00Z">
        <w:r w:rsidR="00D941DB" w:rsidDel="001878DF">
          <w:delText xml:space="preserve">prediction </w:delText>
        </w:r>
      </w:del>
      <w:r w:rsidR="00D941DB">
        <w:t>in first line antiretroviral treatment failure samples</w:t>
      </w:r>
      <w:r w:rsidR="00F977CA">
        <w:t xml:space="preserve"> using UDPS genotypic data.</w:t>
      </w:r>
      <w:del w:id="667" w:author="Ram Shrestha" w:date="2014-04-25T00:39:00Z">
        <w:r w:rsidR="00F977CA" w:rsidDel="001878DF">
          <w:delText xml:space="preserve"> Resistant prediction in first line VF samples from PMTCT and no-PMTCT were done independently.</w:delText>
        </w:r>
      </w:del>
    </w:p>
    <w:p w:rsidR="00CE46BB" w:rsidRDefault="00CE46BB" w:rsidP="00A6052E">
      <w:pPr>
        <w:numPr>
          <w:ins w:id="668" w:author="Ram Shrestha" w:date="2014-04-29T01:57:00Z"/>
        </w:numPr>
        <w:spacing w:line="480" w:lineRule="auto"/>
        <w:jc w:val="both"/>
        <w:rPr>
          <w:ins w:id="669" w:author="Ram Shrestha" w:date="2014-04-29T01:57:00Z"/>
        </w:rPr>
      </w:pPr>
    </w:p>
    <w:p w:rsidR="00CE46BB" w:rsidRDefault="00F977CA" w:rsidP="00A6052E">
      <w:pPr>
        <w:numPr>
          <w:ins w:id="670" w:author="Ram Shrestha" w:date="2014-04-29T01:57:00Z"/>
        </w:numPr>
        <w:spacing w:line="480" w:lineRule="auto"/>
        <w:jc w:val="both"/>
        <w:rPr>
          <w:ins w:id="671" w:author="Ram Shrestha" w:date="2014-04-27T22:06:00Z"/>
        </w:rPr>
      </w:pPr>
      <w:del w:id="672" w:author="Ram Shrestha" w:date="2014-04-29T01:57:00Z">
        <w:r w:rsidDel="00CE46BB">
          <w:delText xml:space="preserve"> </w:delText>
        </w:r>
      </w:del>
      <w:ins w:id="673" w:author="Ram Shrestha" w:date="2014-04-27T21:37:00Z">
        <w:r w:rsidR="00D84A2F">
          <w:t xml:space="preserve">Our finding showed that the </w:t>
        </w:r>
      </w:ins>
      <w:ins w:id="674" w:author="Ram Shrestha" w:date="2014-04-27T21:41:00Z">
        <w:r w:rsidR="002F3E3D">
          <w:t>frequency of samples with</w:t>
        </w:r>
        <w:r w:rsidR="00173821">
          <w:t xml:space="preserve"> </w:t>
        </w:r>
      </w:ins>
      <w:ins w:id="675" w:author="Ram Shrestha" w:date="2014-04-27T21:37:00Z">
        <w:r w:rsidR="00D84A2F">
          <w:t xml:space="preserve">predicted resistance in VF1 PMTCT samples was </w:t>
        </w:r>
      </w:ins>
      <w:ins w:id="676" w:author="Ram Shrestha" w:date="2014-04-27T21:42:00Z">
        <w:r w:rsidR="00173821">
          <w:t xml:space="preserve">significantly </w:t>
        </w:r>
      </w:ins>
      <w:ins w:id="677" w:author="Ram Shrestha" w:date="2014-04-27T21:37:00Z">
        <w:r w:rsidR="00D84A2F">
          <w:t xml:space="preserve">higher </w:t>
        </w:r>
      </w:ins>
      <w:ins w:id="678" w:author="Ram Shrestha" w:date="2014-04-27T21:38:00Z">
        <w:r w:rsidR="00D84A2F">
          <w:t xml:space="preserve">than </w:t>
        </w:r>
      </w:ins>
      <w:ins w:id="679" w:author="Ram Shrestha" w:date="2014-04-27T21:39:00Z">
        <w:r w:rsidR="00D84A2F">
          <w:t xml:space="preserve">VF1 </w:t>
        </w:r>
      </w:ins>
      <w:ins w:id="680" w:author="Ram Shrestha" w:date="2014-04-27T21:38:00Z">
        <w:r w:rsidR="00173821">
          <w:t xml:space="preserve">no-PMTCT samples </w:t>
        </w:r>
      </w:ins>
      <w:ins w:id="681" w:author="Ram Shrestha" w:date="2014-04-27T21:41:00Z">
        <w:r w:rsidR="00173821">
          <w:t xml:space="preserve">(93.33% vs. 63.88%) </w:t>
        </w:r>
      </w:ins>
      <w:ins w:id="682" w:author="Ram Shrestha" w:date="2014-04-27T21:38:00Z">
        <w:r w:rsidR="00173821">
          <w:t>using FLX platform.</w:t>
        </w:r>
      </w:ins>
      <w:ins w:id="683" w:author="Ram Shrestha" w:date="2014-04-27T21:46:00Z">
        <w:r w:rsidR="00173821">
          <w:t xml:space="preserve"> The finding was consistent from prevalence cutoff 20% to 1%. </w:t>
        </w:r>
      </w:ins>
      <w:del w:id="684" w:author="Ram Shrestha" w:date="2014-04-27T21:40:00Z">
        <w:r w:rsidDel="00173821">
          <w:delText xml:space="preserve">In our study, resistance prediction with FLX genotypic data showed that 14 of 15 (93.33%) of the first line VF samples that were ART experienced through PMTCT therapy </w:delText>
        </w:r>
        <w:r w:rsidR="00A6052E" w:rsidDel="00173821">
          <w:delText>and</w:delText>
        </w:r>
        <w:r w:rsidDel="00173821">
          <w:delText xml:space="preserve"> 23 of 36 (63.88%) ART naïve first line VF samples were predicted resistant. </w:delText>
        </w:r>
        <w:r w:rsidR="00A6052E" w:rsidDel="00173821">
          <w:delText>Similarly, 13 or 13 (100%) ART experienced first line VF samples and 15 of 23 (65.22%) ART naïve first line VF samples were predicted resistance.</w:delText>
        </w:r>
      </w:del>
      <w:del w:id="685" w:author="Ram Shrestha" w:date="2014-04-27T21:41:00Z">
        <w:r w:rsidR="004054C2" w:rsidDel="00173821">
          <w:delText xml:space="preserve"> The observation showed that the frequency of first line VF in single dose nevirapine exposed individuals in PMTCT therapy was significantly higher than drug naïve individuals.</w:delText>
        </w:r>
      </w:del>
      <w:r w:rsidR="004054C2">
        <w:t xml:space="preserve"> </w:t>
      </w:r>
      <w:r w:rsidR="00387CD5">
        <w:t xml:space="preserve">Lockman et al </w:t>
      </w:r>
      <w:r w:rsidR="00E73736">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ins w:id="686" w:author="Ram Shrestha" w:date="2014-04-29T02:39:00Z">
        <w:r w:rsidR="00CF787D">
          <w:instrText xml:space="preserve"> ADDIN EN.CITE </w:instrText>
        </w:r>
      </w:ins>
      <w:del w:id="687" w:author="Ram Shrestha" w:date="2014-04-28T02:43:00Z">
        <w:r w:rsidR="00524255" w:rsidDel="00787C66">
          <w:delInstrText xml:space="preserve"> ADDIN EN.CITE </w:delInstrText>
        </w:r>
        <w:r w:rsidR="00524255" w:rsidDel="00787C66">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524255" w:rsidDel="00787C66">
          <w:delInstrText xml:space="preserve"> ADDIN EN.CITE.DATA </w:delInstrText>
        </w:r>
        <w:r w:rsidR="00524255" w:rsidDel="00787C66">
          <w:fldChar w:fldCharType="end"/>
        </w:r>
      </w:del>
      <w:ins w:id="688" w:author="Ram Shrestha" w:date="2014-04-29T02:39:00Z">
        <w:r w:rsidR="00CF787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CF787D">
          <w:instrText xml:space="preserve"> ADDIN EN.CITE.DATA </w:instrText>
        </w:r>
        <w:r w:rsidR="00CF787D">
          <w:fldChar w:fldCharType="end"/>
        </w:r>
      </w:ins>
      <w:r w:rsidR="00E73736">
        <w:fldChar w:fldCharType="separate"/>
      </w:r>
      <w:r w:rsidR="00311CED">
        <w:rPr>
          <w:noProof/>
        </w:rPr>
        <w:t>(Lockman et al., 2007)</w:t>
      </w:r>
      <w:r w:rsidR="00E73736">
        <w:fldChar w:fldCharType="end"/>
      </w:r>
      <w:r w:rsidR="00F87467">
        <w:t xml:space="preserve"> </w:t>
      </w:r>
      <w:r w:rsidR="00CC5634">
        <w:t xml:space="preserve">had also studied the response of </w:t>
      </w:r>
      <w:del w:id="689" w:author="Ram Shrestha" w:date="2014-04-29T01:19:00Z">
        <w:r w:rsidR="00CC5634" w:rsidDel="00523506">
          <w:delText xml:space="preserve">nevirapine </w:delText>
        </w:r>
      </w:del>
      <w:ins w:id="690" w:author="Ram Shrestha" w:date="2014-04-29T01:19:00Z">
        <w:r w:rsidR="00523506">
          <w:t xml:space="preserve">NVP </w:t>
        </w:r>
      </w:ins>
      <w:r w:rsidR="00CC5634">
        <w:t>based first line ART on the samples exposed to the drug through PMTCT therapy. They observed that 5%</w:t>
      </w:r>
      <w:del w:id="691" w:author="Ram Shrestha" w:date="2014-04-27T22:02:00Z">
        <w:r w:rsidR="00CC5634" w:rsidDel="000E4DDB">
          <w:delText xml:space="preserve"> of 106</w:delText>
        </w:r>
      </w:del>
      <w:r w:rsidR="00CC5634">
        <w:t xml:space="preserve"> women that received </w:t>
      </w:r>
      <w:r w:rsidR="001A1A04">
        <w:t>placebo and 18.4%</w:t>
      </w:r>
      <w:del w:id="692" w:author="Ram Shrestha" w:date="2014-04-27T22:02:00Z">
        <w:r w:rsidR="001A1A04" w:rsidDel="000E4DDB">
          <w:delText xml:space="preserve"> of 112</w:delText>
        </w:r>
      </w:del>
      <w:r w:rsidR="001A1A04">
        <w:t xml:space="preserve"> women that received single dose nevirapine experienced first line VF in the first six month of the initiation of the ART treatment.</w:t>
      </w:r>
      <w:r w:rsidR="00692CC9">
        <w:t xml:space="preserve"> </w:t>
      </w:r>
      <w:ins w:id="693" w:author="Ram Shrestha" w:date="2014-04-27T22:09:00Z">
        <w:r w:rsidR="000E4DDB">
          <w:t xml:space="preserve">They defined NVP resistance as the presence of </w:t>
        </w:r>
      </w:ins>
      <w:ins w:id="694" w:author="Ram Shrestha" w:date="2014-04-27T22:10:00Z">
        <w:r w:rsidR="000E4DDB">
          <w:t>any high level NVP resistant</w:t>
        </w:r>
        <w:r w:rsidR="00771AE2">
          <w:t xml:space="preserve"> mutations: 100I, 103N, 106A/M, 108I, 181C/I, 188L/C/H, or 190A. </w:t>
        </w:r>
      </w:ins>
      <w:ins w:id="695" w:author="Ram Shrestha" w:date="2014-04-27T22:04:00Z">
        <w:r w:rsidR="000E4DDB">
          <w:t>Genotypic data from</w:t>
        </w:r>
      </w:ins>
      <w:ins w:id="696" w:author="Ram Shrestha" w:date="2014-04-27T22:06:00Z">
        <w:r w:rsidR="000E4DDB">
          <w:t xml:space="preserve"> 16 of 20</w:t>
        </w:r>
      </w:ins>
      <w:ins w:id="697" w:author="Ram Shrestha" w:date="2014-04-27T22:04:00Z">
        <w:r w:rsidR="000E4DDB">
          <w:t xml:space="preserve"> </w:t>
        </w:r>
      </w:ins>
      <w:ins w:id="698" w:author="Ram Shrestha" w:date="2014-04-27T22:15:00Z">
        <w:r w:rsidR="00771AE2">
          <w:t xml:space="preserve">(80%) </w:t>
        </w:r>
      </w:ins>
      <w:ins w:id="699" w:author="Ram Shrestha" w:date="2014-04-27T22:04:00Z">
        <w:r w:rsidR="000E4DDB">
          <w:t xml:space="preserve">mothers who received sdNVP and experienced VF within six months </w:t>
        </w:r>
      </w:ins>
      <w:ins w:id="700" w:author="Ram Shrestha" w:date="2014-04-27T22:05:00Z">
        <w:r w:rsidR="000E4DDB">
          <w:t xml:space="preserve">of first line ART showed that </w:t>
        </w:r>
      </w:ins>
      <w:ins w:id="701" w:author="Ram Shrestha" w:date="2014-04-27T22:06:00Z">
        <w:r w:rsidR="000E4DDB">
          <w:t>12 had NVP resistance at the time of failure</w:t>
        </w:r>
      </w:ins>
      <w:ins w:id="702" w:author="Ram Shrestha" w:date="2014-04-27T22:08:00Z">
        <w:r w:rsidR="000E4DDB">
          <w:t>, one had baseline NVP resistance but no NVP resistance was detected at the time of VF and three had no detectable NVP resistance before ART and at the time of VF</w:t>
        </w:r>
      </w:ins>
      <w:ins w:id="703" w:author="Ram Shrestha" w:date="2014-04-27T22:06:00Z">
        <w:r w:rsidR="000E4DDB">
          <w:t>.</w:t>
        </w:r>
      </w:ins>
      <w:ins w:id="704" w:author="Ram Shrestha" w:date="2014-04-27T22:10:00Z">
        <w:r w:rsidR="00771AE2">
          <w:t xml:space="preserve"> </w:t>
        </w:r>
      </w:ins>
      <w:ins w:id="705" w:author="Ram Shrestha" w:date="2014-04-27T22:12:00Z">
        <w:r w:rsidR="00771AE2">
          <w:t xml:space="preserve">Genotyping </w:t>
        </w:r>
      </w:ins>
      <w:ins w:id="706" w:author="Ram Shrestha" w:date="2014-04-27T22:10:00Z">
        <w:r w:rsidR="00771AE2">
          <w:t xml:space="preserve">using conventional Sanger method could </w:t>
        </w:r>
      </w:ins>
      <w:ins w:id="707" w:author="Ram Shrestha" w:date="2014-04-27T22:16:00Z">
        <w:r w:rsidR="00771AE2">
          <w:t>the</w:t>
        </w:r>
      </w:ins>
      <w:ins w:id="708" w:author="Ram Shrestha" w:date="2014-04-27T22:10:00Z">
        <w:r w:rsidR="00771AE2">
          <w:t xml:space="preserve"> reason of undetectable </w:t>
        </w:r>
      </w:ins>
      <w:ins w:id="709" w:author="Ram Shrestha" w:date="2014-04-27T22:13:00Z">
        <w:r w:rsidR="00771AE2">
          <w:t xml:space="preserve">NVP resistance in the </w:t>
        </w:r>
      </w:ins>
      <w:ins w:id="710" w:author="Ram Shrestha" w:date="2014-04-29T01:24:00Z">
        <w:r w:rsidR="001E0272">
          <w:t xml:space="preserve">some </w:t>
        </w:r>
      </w:ins>
      <w:ins w:id="711" w:author="Ram Shrestha" w:date="2014-04-27T22:13:00Z">
        <w:r w:rsidR="00771AE2">
          <w:t>VF mother.</w:t>
        </w:r>
      </w:ins>
    </w:p>
    <w:p w:rsidR="00CE46BB" w:rsidRDefault="00CE46BB" w:rsidP="00A6052E">
      <w:pPr>
        <w:numPr>
          <w:ins w:id="712" w:author="Ram Shrestha" w:date="2014-04-29T01:57:00Z"/>
        </w:numPr>
        <w:spacing w:line="480" w:lineRule="auto"/>
        <w:jc w:val="both"/>
        <w:rPr>
          <w:ins w:id="713" w:author="Ram Shrestha" w:date="2014-04-29T01:57:00Z"/>
        </w:rPr>
      </w:pPr>
    </w:p>
    <w:p w:rsidR="00297C41" w:rsidRPr="00297C41" w:rsidRDefault="00CE46BB" w:rsidP="00A6052E">
      <w:pPr>
        <w:numPr>
          <w:ins w:id="714" w:author="Ram Shrestha" w:date="2014-04-29T01:57:00Z"/>
        </w:numPr>
        <w:spacing w:line="480" w:lineRule="auto"/>
        <w:jc w:val="both"/>
      </w:pPr>
      <w:ins w:id="715" w:author="Ram Shrestha" w:date="2014-04-29T01:57:00Z">
        <w:r>
          <w:t xml:space="preserve">In more support to our finding, </w:t>
        </w:r>
      </w:ins>
      <w:ins w:id="716" w:author="Ram Shrestha" w:date="2014-04-29T01:58:00Z">
        <w:r>
          <w:t xml:space="preserve">Geretti et al </w:t>
        </w:r>
      </w:ins>
      <w:ins w:id="717" w:author="Ram Shrestha" w:date="2014-04-29T02:39:00Z">
        <w:r w:rsidR="00CF787D">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instrText xml:space="preserve"> ADDIN EN.CITE </w:instrText>
        </w:r>
        <w:r w:rsidR="00CF787D">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instrText xml:space="preserve"> ADDIN EN.CITE.DATA </w:instrText>
        </w:r>
        <w:r w:rsidR="00CF787D">
          <w:fldChar w:fldCharType="end"/>
        </w:r>
      </w:ins>
      <w:r w:rsidR="00CF787D">
        <w:fldChar w:fldCharType="separate"/>
      </w:r>
      <w:ins w:id="718" w:author="Ram Shrestha" w:date="2014-04-29T02:39:00Z">
        <w:r w:rsidR="00CF787D">
          <w:rPr>
            <w:noProof/>
          </w:rPr>
          <w:t>(Geretti et al., 2009)</w:t>
        </w:r>
        <w:r w:rsidR="00CF787D">
          <w:fldChar w:fldCharType="end"/>
        </w:r>
      </w:ins>
      <w:del w:id="719" w:author="Ram Shrestha" w:date="2014-04-27T22:03:00Z">
        <w:r w:rsidR="00692CC9" w:rsidDel="000E4DDB">
          <w:delText>41.7% of 60 nevirapine-experienced women starting first line ART also experienced VF.</w:delText>
        </w:r>
        <w:r w:rsidR="00166F81" w:rsidDel="000E4DDB">
          <w:delText xml:space="preserve"> </w:delText>
        </w:r>
      </w:del>
      <w:del w:id="720" w:author="Ram Shrestha" w:date="2014-04-27T22:49:00Z">
        <w:r w:rsidR="00166F81" w:rsidDel="002F3E3D">
          <w:delText xml:space="preserve">In another study, Chi et al </w:delText>
        </w:r>
        <w:r w:rsidR="00E73736" w:rsidDel="002F3E3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524255" w:rsidDel="002F3E3D">
          <w:delInstrText xml:space="preserve"> ADDIN EN.CITE </w:delInstrText>
        </w:r>
        <w:r w:rsidR="00524255" w:rsidDel="002F3E3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524255" w:rsidDel="002F3E3D">
          <w:delInstrText xml:space="preserve"> ADDIN EN.CITE.DATA </w:delInstrText>
        </w:r>
        <w:r w:rsidR="00524255" w:rsidDel="002F3E3D">
          <w:fldChar w:fldCharType="end"/>
        </w:r>
        <w:r w:rsidR="00E73736" w:rsidDel="002F3E3D">
          <w:fldChar w:fldCharType="separate"/>
        </w:r>
        <w:r w:rsidR="00311CED" w:rsidDel="002F3E3D">
          <w:rPr>
            <w:noProof/>
          </w:rPr>
          <w:delText>(Chi et al., 2007)</w:delText>
        </w:r>
        <w:r w:rsidR="00E73736" w:rsidDel="002F3E3D">
          <w:fldChar w:fldCharType="end"/>
        </w:r>
        <w:r w:rsidR="00166F81" w:rsidDel="002F3E3D">
          <w:delText xml:space="preserve"> studied the association of exposure of nevirapine through PMTCT with </w:delText>
        </w:r>
        <w:r w:rsidR="00BC3A1A" w:rsidDel="002F3E3D">
          <w:delText xml:space="preserve">CD4 </w:delText>
        </w:r>
        <w:r w:rsidR="00D23D1C" w:rsidDel="002F3E3D">
          <w:delText>count;</w:delText>
        </w:r>
        <w:r w:rsidR="00BC3A1A" w:rsidDel="002F3E3D">
          <w:delText xml:space="preserve"> death and VF of the nevirapine based first line ART. In their analysis of the hazard risk of first line VF, they obtained that patients with exposure to nevirapine had higher risk for clinical VF than drug naïve patients</w:delText>
        </w:r>
      </w:del>
      <w:ins w:id="721" w:author="Ram Shrestha" w:date="2014-04-29T01:58:00Z">
        <w:r>
          <w:t xml:space="preserve"> a</w:t>
        </w:r>
      </w:ins>
      <w:del w:id="722" w:author="Ram Shrestha" w:date="2014-04-27T22:49:00Z">
        <w:r w:rsidR="00BC3A1A" w:rsidDel="002F3E3D">
          <w:delText>.</w:delText>
        </w:r>
      </w:del>
      <w:ins w:id="723" w:author="Ram Shrestha" w:date="2014-04-29T01:58:00Z">
        <w:r>
          <w:t xml:space="preserve">lso  showed </w:t>
        </w:r>
      </w:ins>
      <w:ins w:id="724" w:author="Ram Shrestha" w:date="2014-04-29T02:02:00Z">
        <w:r>
          <w:t xml:space="preserve">detection of resistance before pretreatment was highly </w:t>
        </w:r>
      </w:ins>
      <w:ins w:id="725" w:author="Ram Shrestha" w:date="2014-04-29T02:03:00Z">
        <w:r>
          <w:t xml:space="preserve">associated with virologic failure of drug regiment </w:t>
        </w:r>
      </w:ins>
      <w:ins w:id="726" w:author="Ram Shrestha" w:date="2014-04-29T02:02:00Z">
        <w:r w:rsidR="008A4855">
          <w:t xml:space="preserve">. The authors studied 93 </w:t>
        </w:r>
      </w:ins>
      <w:ins w:id="727" w:author="Ram Shrestha" w:date="2014-04-29T02:12:00Z">
        <w:r w:rsidR="008A4855">
          <w:t xml:space="preserve">HIV infected </w:t>
        </w:r>
      </w:ins>
      <w:ins w:id="728" w:author="Ram Shrestha" w:date="2014-04-29T02:02:00Z">
        <w:r w:rsidR="008A4855">
          <w:t>patients</w:t>
        </w:r>
      </w:ins>
      <w:ins w:id="729" w:author="Ram Shrestha" w:date="2014-04-29T02:13:00Z">
        <w:r w:rsidR="008A4855">
          <w:t xml:space="preserve"> di</w:t>
        </w:r>
        <w:r w:rsidR="00D74E18">
          <w:t xml:space="preserve">agnosed in the median year 2000, </w:t>
        </w:r>
      </w:ins>
      <w:ins w:id="730" w:author="Ram Shrestha" w:date="2014-04-29T02:15:00Z">
        <w:r w:rsidR="00D74E18">
          <w:t xml:space="preserve">received drug cocktail after 1 </w:t>
        </w:r>
      </w:ins>
      <w:ins w:id="731" w:author="Ram Shrestha" w:date="2014-04-29T02:16:00Z">
        <w:r w:rsidR="00D74E18">
          <w:t>median</w:t>
        </w:r>
      </w:ins>
      <w:ins w:id="732" w:author="Ram Shrestha" w:date="2014-04-29T02:15:00Z">
        <w:r w:rsidR="00D74E18">
          <w:t xml:space="preserve"> </w:t>
        </w:r>
      </w:ins>
      <w:ins w:id="733" w:author="Ram Shrestha" w:date="2014-04-29T02:16:00Z">
        <w:r w:rsidR="00D74E18">
          <w:t>ye</w:t>
        </w:r>
      </w:ins>
      <w:ins w:id="734" w:author="Ram Shrestha" w:date="2014-04-29T02:17:00Z">
        <w:r w:rsidR="00D74E18">
          <w:t xml:space="preserve">ar and had median CD4 count of 218. </w:t>
        </w:r>
      </w:ins>
      <w:ins w:id="735" w:author="Ram Shrestha" w:date="2014-04-29T02:02:00Z">
        <w:r w:rsidR="008A4855">
          <w:t xml:space="preserve"> </w:t>
        </w:r>
      </w:ins>
      <w:ins w:id="736" w:author="Ram Shrestha" w:date="2014-04-29T02:17:00Z">
        <w:r w:rsidR="00D74E18">
          <w:t xml:space="preserve">Before the </w:t>
        </w:r>
      </w:ins>
      <w:ins w:id="737" w:author="Ram Shrestha" w:date="2014-04-29T02:18:00Z">
        <w:r w:rsidR="00D74E18">
          <w:t xml:space="preserve">highly active antiretroviral </w:t>
        </w:r>
      </w:ins>
      <w:ins w:id="738" w:author="Ram Shrestha" w:date="2014-04-29T02:17:00Z">
        <w:r w:rsidR="00D74E18">
          <w:t>treatment, they were</w:t>
        </w:r>
      </w:ins>
      <w:ins w:id="739" w:author="Ram Shrestha" w:date="2014-04-29T02:02:00Z">
        <w:r w:rsidR="008A4855">
          <w:t xml:space="preserve"> under </w:t>
        </w:r>
      </w:ins>
      <w:ins w:id="740" w:author="Ram Shrestha" w:date="2014-04-29T02:05:00Z">
        <w:r w:rsidR="008A4855">
          <w:t>nevirapine</w:t>
        </w:r>
      </w:ins>
      <w:ins w:id="741" w:author="Ram Shrestha" w:date="2014-04-29T02:02:00Z">
        <w:r w:rsidR="008A4855">
          <w:t xml:space="preserve"> or efaverinz</w:t>
        </w:r>
      </w:ins>
      <w:ins w:id="742" w:author="Ram Shrestha" w:date="2014-04-29T02:06:00Z">
        <w:r w:rsidR="008A4855">
          <w:t xml:space="preserve"> treatment</w:t>
        </w:r>
      </w:ins>
      <w:ins w:id="743" w:author="Ram Shrestha" w:date="2014-04-29T02:02:00Z">
        <w:r w:rsidR="00D74E18">
          <w:t xml:space="preserve">. </w:t>
        </w:r>
      </w:ins>
      <w:ins w:id="744" w:author="Ram Shrestha" w:date="2014-04-29T02:19:00Z">
        <w:r w:rsidR="00D74E18">
          <w:t>In the pretreatment samples, the common mutation found was K103N that provide high-level resistance to NVP and EFV.</w:t>
        </w:r>
      </w:ins>
      <w:ins w:id="745" w:author="Ram Shrestha" w:date="2014-04-29T02:20:00Z">
        <w:r w:rsidR="00D74E18">
          <w:t xml:space="preserve"> </w:t>
        </w:r>
      </w:ins>
      <w:ins w:id="746" w:author="Ram Shrestha" w:date="2014-04-29T02:22:00Z">
        <w:r w:rsidR="00D74E18">
          <w:t xml:space="preserve">Using population based sequencing, four of 18 virologic failure samples </w:t>
        </w:r>
      </w:ins>
      <w:ins w:id="747" w:author="Ram Shrestha" w:date="2014-04-29T02:24:00Z">
        <w:r w:rsidR="00D74E18">
          <w:t xml:space="preserve">harbored K103N mutation while </w:t>
        </w:r>
      </w:ins>
      <w:ins w:id="748" w:author="Ram Shrestha" w:date="2014-04-29T02:22:00Z">
        <w:r w:rsidR="00D74E18">
          <w:t>none of 75 virological success samples</w:t>
        </w:r>
      </w:ins>
      <w:ins w:id="749" w:author="Ram Shrestha" w:date="2014-04-29T02:25:00Z">
        <w:r w:rsidR="00D74E18">
          <w:t xml:space="preserve"> had the mutation. </w:t>
        </w:r>
        <w:r w:rsidR="00B508EB">
          <w:t xml:space="preserve">Using sensitive genotyping method, the association of resistance and VF was increased. Seven </w:t>
        </w:r>
      </w:ins>
      <w:ins w:id="750" w:author="Ram Shrestha" w:date="2014-04-29T02:26:00Z">
        <w:r w:rsidR="00B508EB">
          <w:t>of 18 VF sample had the mutation while none of 75 virologic success samples had the mutation.</w:t>
        </w:r>
      </w:ins>
      <w:ins w:id="751" w:author="Ram Shrestha" w:date="2014-04-29T02:22:00Z">
        <w:r w:rsidR="00D74E18">
          <w:t xml:space="preserve"> </w:t>
        </w:r>
      </w:ins>
      <w:ins w:id="752" w:author="Ram Shrestha" w:date="2014-04-29T02:19:00Z">
        <w:r w:rsidR="00D74E18">
          <w:t xml:space="preserve"> </w:t>
        </w:r>
      </w:ins>
      <w:del w:id="753" w:author="Ram Shrestha" w:date="2014-04-27T22:49:00Z">
        <w:r w:rsidR="00BC3A1A" w:rsidDel="002F3E3D">
          <w:delText xml:space="preserve"> </w:delText>
        </w:r>
      </w:del>
    </w:p>
    <w:p w:rsidR="0044530F" w:rsidRPr="0044530F" w:rsidDel="00AE5463" w:rsidRDefault="0044530F" w:rsidP="00A6052E">
      <w:pPr>
        <w:spacing w:line="480" w:lineRule="auto"/>
        <w:jc w:val="both"/>
        <w:rPr>
          <w:del w:id="754" w:author="Ram Shrestha" w:date="2014-04-27T22:56:00Z"/>
        </w:rPr>
      </w:pPr>
    </w:p>
    <w:p w:rsidR="00E30D05" w:rsidRDefault="00E30D05" w:rsidP="00F35359">
      <w:pPr>
        <w:spacing w:line="480" w:lineRule="auto"/>
        <w:jc w:val="both"/>
      </w:pPr>
    </w:p>
    <w:p w:rsidR="006656E6" w:rsidDel="00AE5463" w:rsidRDefault="00802B18" w:rsidP="00F35359">
      <w:pPr>
        <w:pStyle w:val="Heading2"/>
        <w:numPr>
          <w:numberingChange w:id="755" w:author="Ram Shrestha" w:date="2014-04-24T23:52:00Z" w:original="%1:4:0:.%2:5:0:"/>
        </w:numPr>
        <w:rPr>
          <w:del w:id="756" w:author="Ram Shrestha" w:date="2014-04-27T22:54:00Z"/>
        </w:rPr>
      </w:pPr>
      <w:del w:id="757" w:author="Ram Shrestha" w:date="2014-04-27T22:54:00Z">
        <w:r w:rsidDel="00AE5463">
          <w:delText xml:space="preserve">Ultra deep pyrosequencing is </w:delText>
        </w:r>
        <w:r w:rsidR="00042599" w:rsidDel="00AE5463">
          <w:delText>more sensitive</w:delText>
        </w:r>
        <w:r w:rsidR="00D23D1C" w:rsidDel="00AE5463">
          <w:delText xml:space="preserve"> than</w:delText>
        </w:r>
        <w:r w:rsidDel="00AE5463">
          <w:delText xml:space="preserve"> Conventional Sanger genotyping method</w:delText>
        </w:r>
      </w:del>
    </w:p>
    <w:p w:rsidR="008164CF" w:rsidDel="00AE5463" w:rsidRDefault="00D13BC6" w:rsidP="00F35359">
      <w:pPr>
        <w:spacing w:line="480" w:lineRule="auto"/>
        <w:jc w:val="both"/>
        <w:rPr>
          <w:del w:id="758" w:author="Ram Shrestha" w:date="2014-04-27T22:54:00Z"/>
        </w:rPr>
      </w:pPr>
      <w:del w:id="759" w:author="Ram Shrestha" w:date="2014-04-27T22:54:00Z">
        <w:r w:rsidDel="00AE5463">
          <w:delText xml:space="preserve">Conventional Sanger genotyping method has been the “gold standard” method for genotypic HIV drug resistance test </w:delText>
        </w:r>
        <w:r w:rsidR="00E73736" w:rsidDel="00AE5463">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del>
      <w:del w:id="760" w:author="Ram Shrestha" w:date="2014-04-27T01:24:00Z">
        <w:r w:rsidR="00311CED" w:rsidDel="00524255">
          <w:delInstrText xml:space="preserve"> ADDIN EN.CITE </w:delInstrText>
        </w:r>
        <w:r w:rsidR="00E73736" w:rsidDel="00524255">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311CED" w:rsidDel="00524255">
          <w:delInstrText xml:space="preserve"> ADDIN EN.CITE.DATA </w:delInstrText>
        </w:r>
        <w:r w:rsidR="00E73736" w:rsidDel="00524255">
          <w:fldChar w:fldCharType="end"/>
        </w:r>
      </w:del>
      <w:del w:id="761" w:author="Ram Shrestha" w:date="2014-04-27T22:54:00Z">
        <w:r w:rsidR="00E73736" w:rsidDel="00AE5463">
          <w:fldChar w:fldCharType="separate"/>
        </w:r>
        <w:r w:rsidR="008964D2" w:rsidDel="00AE5463">
          <w:rPr>
            <w:noProof/>
          </w:rPr>
          <w:delText>(Izopet et al., 2002; Woods et al., 2012)</w:delText>
        </w:r>
        <w:r w:rsidR="00E73736" w:rsidDel="00AE5463">
          <w:fldChar w:fldCharType="end"/>
        </w:r>
        <w:r w:rsidDel="00AE5463">
          <w:delText xml:space="preserve">. </w:delText>
        </w:r>
        <w:r w:rsidR="00445EAD" w:rsidDel="00AE5463">
          <w:delText>The method produces a single consensus sequence for HIV quasispecies in a sample.</w:delText>
        </w:r>
        <w:r w:rsidR="00A76E28" w:rsidDel="00AE5463">
          <w:delText xml:space="preserve"> In a </w:delText>
        </w:r>
        <w:r w:rsidR="00D23D1C" w:rsidDel="00AE5463">
          <w:delText xml:space="preserve">nucleotide </w:delText>
        </w:r>
        <w:r w:rsidR="00A76E28" w:rsidDel="00AE5463">
          <w:delText>position with mixture of nucleotides</w:delText>
        </w:r>
        <w:r w:rsidR="00F75E07" w:rsidDel="00AE5463">
          <w:delText xml:space="preserve"> in the consensus sequence</w:delText>
        </w:r>
        <w:r w:rsidR="00A76E28" w:rsidDel="00AE5463">
          <w:delText>,</w:delText>
        </w:r>
        <w:r w:rsidR="00F75E07" w:rsidDel="00AE5463">
          <w:delText xml:space="preserve"> an ambiguous base that represents the nucleotides with 20% or greater prevalence in the viral population</w:delText>
        </w:r>
        <w:r w:rsidR="001937BF" w:rsidDel="00AE5463">
          <w:delText xml:space="preserve"> </w:delText>
        </w:r>
        <w:r w:rsidR="00E73736" w:rsidRPr="00376D76" w:rsidDel="00AE5463">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762" w:author="Ram Shrestha" w:date="2014-04-27T01:24:00Z">
        <w:r w:rsidR="00311CED" w:rsidDel="00524255">
          <w:delInstrText xml:space="preserve"> ADDIN EN.CITE </w:delInstrText>
        </w:r>
        <w:r w:rsidR="00E73736" w:rsidDel="0052425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rsidDel="00524255">
          <w:delInstrText xml:space="preserve"> ADDIN EN.CITE.DATA </w:delInstrText>
        </w:r>
        <w:r w:rsidR="00E73736" w:rsidDel="00524255">
          <w:fldChar w:fldCharType="end"/>
        </w:r>
      </w:del>
      <w:del w:id="763" w:author="Ram Shrestha" w:date="2014-04-27T22:54:00Z">
        <w:r w:rsidR="00E73736" w:rsidRPr="00376D76" w:rsidDel="00AE5463">
          <w:fldChar w:fldCharType="separate"/>
        </w:r>
        <w:r w:rsidR="001937BF" w:rsidRPr="00376D76" w:rsidDel="00AE5463">
          <w:rPr>
            <w:noProof/>
          </w:rPr>
          <w:delText>(Hudelson et al., 2010; Larder et al., 1993; Leitner et al., 1993; Schuurman et al., 1999; Van Laethem et al., 1999)</w:delText>
        </w:r>
        <w:r w:rsidR="00E73736" w:rsidRPr="00376D76" w:rsidDel="00AE5463">
          <w:fldChar w:fldCharType="end"/>
        </w:r>
        <w:r w:rsidR="00F75E07" w:rsidDel="00AE5463">
          <w:delText>.</w:delText>
        </w:r>
        <w:r w:rsidR="00A76E28" w:rsidDel="00AE5463">
          <w:delText xml:space="preserve"> </w:delText>
        </w:r>
        <w:r w:rsidR="00445EAD" w:rsidDel="00AE5463">
          <w:delText xml:space="preserve"> </w:delText>
        </w:r>
        <w:r w:rsidDel="00AE5463">
          <w:delText xml:space="preserve">However, it is </w:delText>
        </w:r>
        <w:r w:rsidR="008164CF" w:rsidDel="00AE5463">
          <w:delText xml:space="preserve">an expensive and </w:delText>
        </w:r>
        <w:r w:rsidR="00FD663E" w:rsidDel="00AE5463">
          <w:delText>labor-intensive</w:delText>
        </w:r>
        <w:r w:rsidR="008164CF" w:rsidDel="00AE5463">
          <w:delText xml:space="preserve"> method </w:delText>
        </w:r>
        <w:r w:rsidR="00E73736" w:rsidDel="00AE5463">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del>
      <w:del w:id="764"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311CED" w:rsidDel="00524255">
          <w:delInstrText xml:space="preserve"> ADDIN EN.CITE.DATA </w:delInstrText>
        </w:r>
        <w:r w:rsidR="00E73736" w:rsidDel="00524255">
          <w:fldChar w:fldCharType="end"/>
        </w:r>
      </w:del>
      <w:del w:id="765" w:author="Ram Shrestha" w:date="2014-04-27T22:54:00Z">
        <w:r w:rsidR="00E73736" w:rsidDel="00AE5463">
          <w:fldChar w:fldCharType="separate"/>
        </w:r>
        <w:r w:rsidR="008964D2" w:rsidDel="00AE5463">
          <w:rPr>
            <w:noProof/>
          </w:rPr>
          <w:delText>(Ji et al., 2010)</w:delText>
        </w:r>
        <w:r w:rsidR="00E73736" w:rsidDel="00AE5463">
          <w:fldChar w:fldCharType="end"/>
        </w:r>
        <w:r w:rsidR="00400635" w:rsidDel="00AE5463">
          <w:delText>.</w:delText>
        </w:r>
        <w:r w:rsidR="008164CF" w:rsidDel="00AE5463">
          <w:delText xml:space="preserve"> Thus, an alternative method that overcomes the limitations of conventional method is essential.</w:delText>
        </w:r>
      </w:del>
    </w:p>
    <w:p w:rsidR="00AF53E9" w:rsidDel="00AE5463" w:rsidRDefault="008164CF" w:rsidP="00F35359">
      <w:pPr>
        <w:spacing w:line="480" w:lineRule="auto"/>
        <w:jc w:val="both"/>
        <w:rPr>
          <w:del w:id="766" w:author="Ram Shrestha" w:date="2014-04-27T22:54:00Z"/>
        </w:rPr>
      </w:pPr>
      <w:del w:id="767" w:author="Ram Shrestha" w:date="2014-04-27T22:54:00Z">
        <w:r w:rsidDel="00AE5463">
          <w:delText xml:space="preserve"> </w:delText>
        </w:r>
      </w:del>
    </w:p>
    <w:p w:rsidR="000879B5" w:rsidDel="00AE5463" w:rsidRDefault="00CA5E43" w:rsidP="00F35359">
      <w:pPr>
        <w:spacing w:line="480" w:lineRule="auto"/>
        <w:jc w:val="both"/>
        <w:rPr>
          <w:del w:id="768" w:author="Ram Shrestha" w:date="2014-04-27T22:54:00Z"/>
        </w:rPr>
      </w:pPr>
      <w:del w:id="769" w:author="Ram Shrestha" w:date="2014-04-27T22:54:00Z">
        <w:r w:rsidDel="00AE5463">
          <w:delText xml:space="preserve">Ultra deep pyrosequencing is a cost effective method and </w:delText>
        </w:r>
        <w:r w:rsidR="000879B5" w:rsidDel="00AE5463">
          <w:delText>has massive parallel sequencing ability that generates hundreds of thousands of sequence reads per sample</w:delText>
        </w:r>
        <w:r w:rsidDel="00AE5463">
          <w:delText xml:space="preserve"> </w:delText>
        </w:r>
        <w:r w:rsidR="00E73736" w:rsidDel="00AE5463">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del>
      <w:del w:id="770"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311CED" w:rsidDel="00524255">
          <w:delInstrText xml:space="preserve"> ADDIN EN.CITE.DATA </w:delInstrText>
        </w:r>
        <w:r w:rsidR="00E73736" w:rsidDel="00524255">
          <w:fldChar w:fldCharType="end"/>
        </w:r>
      </w:del>
      <w:del w:id="771" w:author="Ram Shrestha" w:date="2014-04-27T22:54:00Z">
        <w:r w:rsidR="00E73736" w:rsidDel="00AE5463">
          <w:fldChar w:fldCharType="separate"/>
        </w:r>
        <w:r w:rsidR="008964D2" w:rsidDel="00AE5463">
          <w:rPr>
            <w:noProof/>
          </w:rPr>
          <w:delText>(Dudley et al., 2012; Ji et al., 2010)</w:delText>
        </w:r>
        <w:r w:rsidR="00E73736" w:rsidDel="00AE5463">
          <w:fldChar w:fldCharType="end"/>
        </w:r>
        <w:r w:rsidR="000879B5" w:rsidDel="00AE5463">
          <w:delText>.</w:delText>
        </w:r>
      </w:del>
    </w:p>
    <w:p w:rsidR="001542D1" w:rsidDel="00AE5463" w:rsidRDefault="001542D1" w:rsidP="00F35359">
      <w:pPr>
        <w:spacing w:line="480" w:lineRule="auto"/>
        <w:jc w:val="both"/>
        <w:rPr>
          <w:del w:id="772" w:author="Ram Shrestha" w:date="2014-04-27T22:54:00Z"/>
        </w:rPr>
      </w:pPr>
    </w:p>
    <w:p w:rsidR="001542D1" w:rsidDel="00AE5463" w:rsidRDefault="00F75E07" w:rsidP="00F35359">
      <w:pPr>
        <w:spacing w:line="480" w:lineRule="auto"/>
        <w:jc w:val="both"/>
        <w:rPr>
          <w:del w:id="773" w:author="Ram Shrestha" w:date="2014-04-27T22:54:00Z"/>
        </w:rPr>
      </w:pPr>
      <w:del w:id="774" w:author="Ram Shrestha" w:date="2014-04-27T22:54:00Z">
        <w:r w:rsidDel="00AE5463">
          <w:delText xml:space="preserve">At prevalence cutoff 20% for the </w:delText>
        </w:r>
        <w:r w:rsidR="00A510FB" w:rsidDel="00AE5463">
          <w:delText>samples</w:delText>
        </w:r>
        <w:r w:rsidR="00C27CCE" w:rsidDel="00AE5463">
          <w:delText xml:space="preserve"> (baseline and first line </w:delText>
        </w:r>
        <w:r w:rsidR="00B112EC" w:rsidDel="00AE5463">
          <w:delText>VF</w:delText>
        </w:r>
        <w:r w:rsidR="001937BF" w:rsidDel="00AE5463">
          <w:delText xml:space="preserve"> samples</w:delText>
        </w:r>
        <w:r w:rsidR="00C27CCE" w:rsidDel="00AE5463">
          <w:delText>)</w:delText>
        </w:r>
        <w:r w:rsidR="00A510FB" w:rsidDel="00AE5463">
          <w:delText xml:space="preserve"> genotyped using UDPS, </w:delText>
        </w:r>
        <w:r w:rsidR="00C27CCE" w:rsidDel="00AE5463">
          <w:delText xml:space="preserve">we compared </w:delText>
        </w:r>
        <w:r w:rsidR="00A510FB" w:rsidDel="00AE5463">
          <w:delText xml:space="preserve">the number of samples that were predicted resistant to the number of samples predicted resistant using convention Sanger genotyping method. </w:delText>
        </w:r>
        <w:r w:rsidR="00C27CCE" w:rsidDel="00AE5463">
          <w:delText>We found that t</w:delText>
        </w:r>
        <w:r w:rsidR="00445EAD" w:rsidDel="00AE5463">
          <w:delText xml:space="preserve">here were no significance observed in the number of samples that were predicted resistant in </w:delText>
        </w:r>
        <w:r w:rsidR="00B112EC" w:rsidDel="00AE5463">
          <w:delText>VF</w:delText>
        </w:r>
        <w:r w:rsidR="00445EAD" w:rsidDel="00AE5463">
          <w:delText xml:space="preserve"> and </w:delText>
        </w:r>
        <w:r w:rsidR="00B112EC" w:rsidDel="00AE5463">
          <w:delText>VS</w:delText>
        </w:r>
        <w:r w:rsidR="00445EAD" w:rsidDel="00AE5463">
          <w:delText xml:space="preserve"> from both PMTCT and no-PMTCT groups.</w:delText>
        </w:r>
        <w:r w:rsidR="005F785A" w:rsidDel="00AE5463">
          <w:delText xml:space="preserve"> In addition, </w:delText>
        </w:r>
        <w:r w:rsidR="0049103C" w:rsidDel="00AE5463">
          <w:delText xml:space="preserve">the number of samples predicted as harboring resistant viral variants increased while assessing at 1% prevalence cutoff using UDPS genotypic data. </w:delText>
        </w:r>
        <w:r w:rsidR="005F785A" w:rsidDel="00AE5463">
          <w:delText xml:space="preserve"> </w:delText>
        </w:r>
      </w:del>
    </w:p>
    <w:p w:rsidR="00A510FB" w:rsidDel="00AE5463" w:rsidRDefault="00A510FB" w:rsidP="00F35359">
      <w:pPr>
        <w:spacing w:line="480" w:lineRule="auto"/>
        <w:jc w:val="both"/>
        <w:rPr>
          <w:del w:id="775" w:author="Ram Shrestha" w:date="2014-04-27T22:54:00Z"/>
        </w:rPr>
      </w:pPr>
    </w:p>
    <w:p w:rsidR="00A510FB" w:rsidDel="00AE5463" w:rsidRDefault="00FF1B35" w:rsidP="00F35359">
      <w:pPr>
        <w:spacing w:line="480" w:lineRule="auto"/>
        <w:jc w:val="both"/>
        <w:rPr>
          <w:del w:id="776" w:author="Ram Shrestha" w:date="2014-04-27T22:54:00Z"/>
        </w:rPr>
      </w:pPr>
      <w:del w:id="777" w:author="Ram Shrestha" w:date="2014-04-27T22:54:00Z">
        <w:r w:rsidDel="00AE5463">
          <w:delText xml:space="preserve">Hezhao Ji et al </w:delText>
        </w:r>
        <w:r w:rsidR="00E73736" w:rsidDel="00AE5463">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del>
      <w:del w:id="778"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311CED" w:rsidDel="00524255">
          <w:delInstrText xml:space="preserve"> ADDIN EN.CITE.DATA </w:delInstrText>
        </w:r>
        <w:r w:rsidR="00E73736" w:rsidDel="00524255">
          <w:fldChar w:fldCharType="end"/>
        </w:r>
      </w:del>
      <w:del w:id="779" w:author="Ram Shrestha" w:date="2014-04-27T22:54:00Z">
        <w:r w:rsidR="00E73736" w:rsidDel="00AE5463">
          <w:fldChar w:fldCharType="separate"/>
        </w:r>
        <w:r w:rsidDel="00AE5463">
          <w:rPr>
            <w:noProof/>
          </w:rPr>
          <w:delText>(Ji et al., 2011)</w:delText>
        </w:r>
        <w:r w:rsidR="00E73736" w:rsidDel="00AE5463">
          <w:fldChar w:fldCharType="end"/>
        </w:r>
        <w:r w:rsidDel="00AE5463">
          <w:delText xml:space="preserve"> conducted a study of HIV surveillance on dried blood samples using UDPS and did a comparative analysis with</w:delText>
        </w:r>
        <w:r w:rsidR="00A510FB" w:rsidDel="00AE5463">
          <w:delText xml:space="preserve"> conventional Sanger genotype method</w:delText>
        </w:r>
        <w:r w:rsidDel="00AE5463">
          <w:delText xml:space="preserve">. Hezhao et al </w:delText>
        </w:r>
        <w:r w:rsidR="001D3FC9" w:rsidDel="00AE5463">
          <w:delText xml:space="preserve">showed that UDPS and Sanger genotyping method </w:delText>
        </w:r>
        <w:r w:rsidR="00613923" w:rsidDel="00AE5463">
          <w:delText xml:space="preserve">are highly concordant at genotyping the </w:delText>
        </w:r>
        <w:r w:rsidR="001937BF" w:rsidDel="00AE5463">
          <w:delText xml:space="preserve">high level </w:delText>
        </w:r>
        <w:r w:rsidR="00613923" w:rsidDel="00AE5463">
          <w:delText xml:space="preserve">HIV </w:delText>
        </w:r>
      </w:del>
      <w:del w:id="780" w:author="Ram Shrestha" w:date="2014-04-26T22:46:00Z">
        <w:r w:rsidR="00613923" w:rsidDel="00001A2D">
          <w:delText>drug resistant mutation</w:delText>
        </w:r>
      </w:del>
      <w:del w:id="781" w:author="Ram Shrestha" w:date="2014-04-27T22:54:00Z">
        <w:r w:rsidR="00613923" w:rsidDel="00AE5463">
          <w:delText xml:space="preserve">s </w:delText>
        </w:r>
        <w:r w:rsidR="001D3FC9" w:rsidDel="00AE5463">
          <w:delText>(99.21% and 99.51%</w:delText>
        </w:r>
        <w:r w:rsidR="001937BF" w:rsidDel="00AE5463">
          <w:delText xml:space="preserve"> respectively</w:delText>
        </w:r>
        <w:r w:rsidR="001D3FC9" w:rsidDel="00AE5463">
          <w:delText>)</w:delText>
        </w:r>
        <w:r w:rsidR="00DF59B0" w:rsidDel="00AE5463">
          <w:delText>.</w:delText>
        </w:r>
        <w:r w:rsidDel="00AE5463">
          <w:delText xml:space="preserve"> The authors found the exceptional mutation M184I that was only detected by tagged pooled UDPS.</w:delText>
        </w:r>
        <w:r w:rsidR="00110E38" w:rsidDel="00AE5463">
          <w:delText xml:space="preserve"> </w:delText>
        </w:r>
        <w:r w:rsidDel="00AE5463">
          <w:delText>In</w:delText>
        </w:r>
        <w:r w:rsidR="006D5845" w:rsidDel="00AE5463">
          <w:delText xml:space="preserve"> another study</w:delText>
        </w:r>
        <w:r w:rsidDel="00AE5463">
          <w:delText xml:space="preserve">, </w:delText>
        </w:r>
        <w:r w:rsidR="0049103C" w:rsidDel="00AE5463">
          <w:delText xml:space="preserve">Thuy Le et al </w:delText>
        </w:r>
        <w:r w:rsidR="00E73736" w:rsidDel="00AE5463">
          <w:fldChar w:fldCharType="begin"/>
        </w:r>
      </w:del>
      <w:del w:id="782" w:author="Ram Shrestha" w:date="2014-04-27T01:24:00Z">
        <w:r w:rsidR="00311CED" w:rsidDel="00524255">
          <w:del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del>
      <w:del w:id="783" w:author="Ram Shrestha" w:date="2014-04-27T22:54:00Z">
        <w:r w:rsidR="00E73736" w:rsidDel="00AE5463">
          <w:fldChar w:fldCharType="separate"/>
        </w:r>
        <w:r w:rsidR="00311CED" w:rsidDel="00AE5463">
          <w:rPr>
            <w:noProof/>
          </w:rPr>
          <w:delText>(Le et al., 2009)</w:delText>
        </w:r>
        <w:r w:rsidR="00E73736" w:rsidDel="00AE5463">
          <w:fldChar w:fldCharType="end"/>
        </w:r>
        <w:r w:rsidR="0049103C" w:rsidDel="00AE5463">
          <w:delText xml:space="preserve"> found that the DRMs were present in all 22 (100%) of the patients with UDPS method while conventional Sanger method was able to detect DRMs in only 3 patients. The authors were studying the implication of resistant variants at the time of VF</w:delText>
        </w:r>
        <w:r w:rsidDel="00AE5463">
          <w:delText>. While assessing the DRMs, the authors found that 90 of 247 DRMs were detected by UDPS method and 95% of the 90 DRMs were not detected by conventional Sanger genotyping method.</w:delText>
        </w:r>
        <w:r w:rsidR="00D33A2D" w:rsidDel="00AE5463">
          <w:delText xml:space="preserve"> On average, four additional mutations were detected per sample </w:delText>
        </w:r>
        <w:r w:rsidR="005C6350" w:rsidDel="00AE5463">
          <w:delText>by UDPS method.</w:delText>
        </w:r>
        <w:r w:rsidR="00D33A2D" w:rsidDel="00AE5463">
          <w:delText xml:space="preserve"> Again, in another study, Liang et al </w:delText>
        </w:r>
        <w:r w:rsidR="00E73736" w:rsidDel="00AE5463">
          <w:fldChar w:fldCharType="begin"/>
        </w:r>
      </w:del>
      <w:del w:id="784" w:author="Ram Shrestha" w:date="2014-04-27T01:24:00Z">
        <w:r w:rsidR="00311CED" w:rsidDel="00524255">
          <w:delInstrText xml:space="preserve"> ADDIN EN.CITE &lt;EndNote&gt;&lt;Cite&gt;&lt;Author&gt;Liang&lt;/Author&gt;&lt;Year&gt;2011&lt;/Year&gt;&lt;RecNum&gt;1522&lt;/RecNum&gt;&lt;record&gt;&lt;rec-number&gt;1522&lt;/rec-number&gt;&lt;foreign-keys&gt;&lt;key app="EN" db-id="fp25zzvrxrd9vke5zxqp9stbssprwstvdddz"&gt;1522&lt;/key&gt;&lt;/foreign-keys&gt;&lt;ref-type name="Journal Article"&gt;17&lt;/ref-type&gt;&lt;contributors&gt;&lt;authors&gt;&lt;author&gt;Liang, B.&lt;/author&gt;&lt;author&gt;Luo, M.&lt;/author&gt;&lt;author&gt;Scott-Herridge, J.&lt;/author&gt;&lt;author&gt;Semeniuk, C.&lt;/author&gt;&lt;author&gt;Mendoza, M.&lt;/author&gt;&lt;author&gt;Capina, R.&lt;/author&gt;&lt;author&gt;Sheardown, B.&lt;/author&gt;&lt;author&gt;Ji, H.&lt;/author&gt;&lt;author&gt;Kimani, J.&lt;/author&gt;&lt;author&gt;Ball, B. T.&lt;/author&gt;&lt;author&gt;Van Domselaar, G.&lt;/author&gt;&lt;author&gt;Graham, M.&lt;/author&gt;&lt;author&gt;Tyler, S.&lt;/author&gt;&lt;author&gt;Jones, S. J.&lt;/author&gt;&lt;author&gt;Plummer, F. A.&lt;/author&gt;&lt;/authors&gt;&lt;/contributors&gt;&lt;auth-address&gt;National Microbiology Laboratory, Public Health Agency of Canada, Winnipeg, Manitoba, Canada. ben.liang@phac-aspc.gc.ca&lt;/auth-address&gt;&lt;titles&gt;&lt;title&gt;A comparison of parallel pyrosequencing and sanger clone-based sequencing and its impact on the characterization of the genetic diversity of HIV-1&lt;/title&gt;&lt;secondary-title&gt;PLoS One&lt;/secondary-title&gt;&lt;/titles&gt;&lt;periodical&gt;&lt;full-title&gt;PLoS One&lt;/full-title&gt;&lt;/periodical&gt;&lt;pages&gt;e26745&lt;/pages&gt;&lt;volume&gt;6&lt;/volume&gt;&lt;number&gt;10&lt;/number&gt;&lt;edition&gt;2011/11/01&lt;/edition&gt;&lt;keywords&gt;&lt;keyword&gt;Base Sequence&lt;/keyword&gt;&lt;keyword&gt;DNA Primers&lt;/keyword&gt;&lt;keyword&gt;Genes, gag&lt;/keyword&gt;&lt;keyword&gt;*Genetic Variation&lt;/keyword&gt;&lt;keyword&gt;HIV-1/*genetics&lt;/keyword&gt;&lt;keyword&gt;Polymerase Chain Reaction/methods&lt;/keyword&gt;&lt;/keywords&gt;&lt;dates&gt;&lt;year&gt;2011&lt;/year&gt;&lt;/dates&gt;&lt;isbn&gt;1932-6203 (Electronic)&amp;#xD;1932-6203 (Linking)&lt;/isbn&gt;&lt;accession-num&gt;22039546&lt;/accession-num&gt;&lt;urls&gt;&lt;related-urls&gt;&lt;url&gt;http://www.ncbi.nlm.nih.gov/entrez/query.fcgi?cmd=Retrieve&amp;amp;db=PubMed&amp;amp;dopt=Citation&amp;amp;list_uids=22039546&lt;/url&gt;&lt;/related-urls&gt;&lt;/urls&gt;&lt;custom2&gt;3198814&lt;/custom2&gt;&lt;electronic-resource-num&gt;10.1371/journal.pone.0026745&amp;#xD;PONE-D-11-10517 [pii]&lt;/electronic-resource-num&gt;&lt;language&gt;eng&lt;/language&gt;&lt;/record&gt;&lt;/Cite&gt;&lt;/EndNote&gt;</w:delInstrText>
        </w:r>
      </w:del>
      <w:del w:id="785" w:author="Ram Shrestha" w:date="2014-04-27T22:54:00Z">
        <w:r w:rsidR="00E73736" w:rsidDel="00AE5463">
          <w:fldChar w:fldCharType="separate"/>
        </w:r>
        <w:r w:rsidR="00311CED" w:rsidDel="00AE5463">
          <w:rPr>
            <w:noProof/>
          </w:rPr>
          <w:delText>(Liang et al., 2011)</w:delText>
        </w:r>
        <w:r w:rsidR="00E73736" w:rsidDel="00AE5463">
          <w:fldChar w:fldCharType="end"/>
        </w:r>
        <w:r w:rsidR="00D33A2D" w:rsidDel="00AE5463">
          <w:delText xml:space="preserve"> studied the use of UDPS to characterize the HIV-1 genetic diversity and evolution. The authors found a total of 14034 variants in HIV by UDPS method while only 3632 variants were detected by conventional Sanger method.</w:delText>
        </w:r>
      </w:del>
    </w:p>
    <w:p w:rsidR="002511BF" w:rsidDel="00AE5463" w:rsidRDefault="002511BF" w:rsidP="00F35359">
      <w:pPr>
        <w:spacing w:line="480" w:lineRule="auto"/>
        <w:jc w:val="both"/>
        <w:rPr>
          <w:del w:id="786" w:author="Ram Shrestha" w:date="2014-04-27T22:54:00Z"/>
        </w:rPr>
      </w:pPr>
    </w:p>
    <w:p w:rsidR="006656E6" w:rsidRDefault="00815193" w:rsidP="00F35359">
      <w:pPr>
        <w:pStyle w:val="Heading2"/>
        <w:numPr>
          <w:numberingChange w:id="787" w:author="Ram Shrestha" w:date="2014-04-27T22:55:00Z" w:original="%1:4:0:.%2:4:0:"/>
        </w:numPr>
      </w:pPr>
      <w:r>
        <w:t xml:space="preserve">Resistance prediction correlates with the time </w:t>
      </w:r>
      <w:r w:rsidR="00396B96">
        <w:t xml:space="preserve">since </w:t>
      </w:r>
      <w:r>
        <w:t>antiretroviral exposure</w:t>
      </w:r>
    </w:p>
    <w:p w:rsidR="005014DE" w:rsidDel="0000357F" w:rsidRDefault="00CA0F1A" w:rsidP="00F35359">
      <w:pPr>
        <w:numPr>
          <w:ins w:id="788" w:author="Ram Shrestha" w:date="2014-04-28T00:56:00Z"/>
        </w:numPr>
        <w:spacing w:line="480" w:lineRule="auto"/>
        <w:jc w:val="both"/>
        <w:rPr>
          <w:del w:id="789" w:author="Ram Shrestha" w:date="2014-04-28T00:37:00Z"/>
        </w:rPr>
      </w:pPr>
      <w:commentRangeStart w:id="790"/>
      <w:del w:id="791" w:author="Ram Shrestha" w:date="2014-04-28T00:33:00Z">
        <w:r w:rsidDel="00346990">
          <w:delText xml:space="preserve">The </w:delText>
        </w:r>
        <w:r w:rsidR="00815193" w:rsidDel="00346990">
          <w:delText>HIV infected individuals</w:delText>
        </w:r>
        <w:r w:rsidDel="00346990">
          <w:delText xml:space="preserve"> </w:delText>
        </w:r>
        <w:r w:rsidR="00815193" w:rsidDel="00346990">
          <w:delText xml:space="preserve">that were </w:delText>
        </w:r>
        <w:r w:rsidR="00396B96" w:rsidDel="00346990">
          <w:delText xml:space="preserve">previously </w:delText>
        </w:r>
        <w:r w:rsidR="00815193" w:rsidDel="00346990">
          <w:delText xml:space="preserve">exposed to </w:delText>
        </w:r>
        <w:r w:rsidR="001F6FA2" w:rsidDel="00346990">
          <w:delText xml:space="preserve">nevirapine (NVP) </w:delText>
        </w:r>
        <w:r w:rsidR="00815193" w:rsidDel="00346990">
          <w:delText xml:space="preserve">through PMTCT had obtained the drug </w:delText>
        </w:r>
        <w:r w:rsidDel="00346990">
          <w:delText>at different time points in between 1999 to 2006 whereas the antiretroviral drugs were roll</w:delText>
        </w:r>
        <w:r w:rsidR="00EC5BB0" w:rsidDel="00346990">
          <w:delText xml:space="preserve">ed </w:delText>
        </w:r>
        <w:r w:rsidDel="00346990">
          <w:delText xml:space="preserve">out in South Africa in 2004. </w:delText>
        </w:r>
        <w:r w:rsidR="00955378" w:rsidDel="00346990">
          <w:delText>The individuals were enrolled for the ART treatment between 2005 and 2006.</w:delText>
        </w:r>
        <w:r w:rsidR="00D050CD" w:rsidDel="00346990">
          <w:delText xml:space="preserve"> We assessed the correlation of nevirapine resistance prediction in the samples exposed to single dose nevirapine through PMTCT therapy </w:delText>
        </w:r>
        <w:r w:rsidR="006D5845" w:rsidDel="00346990">
          <w:delText>with</w:delText>
        </w:r>
        <w:r w:rsidR="00D050CD" w:rsidDel="00346990">
          <w:delText xml:space="preserve"> the time of the drug exposure.</w:delText>
        </w:r>
        <w:commentRangeEnd w:id="790"/>
        <w:r w:rsidR="00396B96" w:rsidDel="00346990">
          <w:rPr>
            <w:rStyle w:val="CommentReference"/>
          </w:rPr>
          <w:commentReference w:id="790"/>
        </w:r>
      </w:del>
    </w:p>
    <w:p w:rsidR="007C4935" w:rsidDel="001F5EA3" w:rsidRDefault="007C4935" w:rsidP="00F35359">
      <w:pPr>
        <w:spacing w:line="480" w:lineRule="auto"/>
        <w:jc w:val="both"/>
        <w:rPr>
          <w:del w:id="792" w:author="Ram Shrestha" w:date="2014-04-28T02:42:00Z"/>
        </w:rPr>
      </w:pPr>
    </w:p>
    <w:p w:rsidR="00237036" w:rsidRDefault="004730D5" w:rsidP="00F35359">
      <w:pPr>
        <w:spacing w:line="480" w:lineRule="auto"/>
        <w:jc w:val="both"/>
      </w:pPr>
      <w:ins w:id="793" w:author="Ram Shrestha" w:date="2014-04-28T01:01:00Z">
        <w:r>
          <w:t>The World Health Organization (WHO)</w:t>
        </w:r>
      </w:ins>
      <w:ins w:id="794" w:author="Ram Shrestha" w:date="2014-04-28T01:02:00Z">
        <w:r>
          <w:t xml:space="preserve"> recommends the use of a</w:t>
        </w:r>
      </w:ins>
      <w:del w:id="795" w:author="Ram Shrestha" w:date="2014-04-28T01:02:00Z">
        <w:r w:rsidR="00570464" w:rsidDel="004730D5">
          <w:delText>A</w:delText>
        </w:r>
      </w:del>
      <w:r w:rsidR="00570464">
        <w:t xml:space="preserve"> single dose nevirapine </w:t>
      </w:r>
      <w:del w:id="796" w:author="Ram Shrestha" w:date="2014-04-28T01:02:00Z">
        <w:r w:rsidR="00570464" w:rsidDel="004730D5">
          <w:delText xml:space="preserve">is </w:delText>
        </w:r>
      </w:del>
      <w:ins w:id="797" w:author="Ram Shrestha" w:date="2014-04-28T01:00:00Z">
        <w:r>
          <w:t>f</w:t>
        </w:r>
      </w:ins>
      <w:del w:id="798" w:author="Ram Shrestha" w:date="2014-04-28T01:00:00Z">
        <w:r w:rsidR="00570464" w:rsidDel="004730D5">
          <w:delText>highly used f</w:delText>
        </w:r>
      </w:del>
      <w:r w:rsidR="00570464">
        <w:t xml:space="preserve">or </w:t>
      </w:r>
      <w:ins w:id="799" w:author="Ram Shrestha" w:date="2014-04-28T01:01:00Z">
        <w:r>
          <w:t xml:space="preserve">HIV infected </w:t>
        </w:r>
      </w:ins>
      <w:r w:rsidR="00570464">
        <w:t xml:space="preserve">pregnant mother for HIV prevention from mother to child </w:t>
      </w:r>
      <w:del w:id="800" w:author="Ram Shrestha" w:date="2014-04-28T01:02:00Z">
        <w:r w:rsidR="00570464" w:rsidDel="004730D5">
          <w:delText xml:space="preserve">and is recommended by the World Health Organization </w:delText>
        </w:r>
      </w:del>
      <w:r w:rsidR="00E73736">
        <w:fldChar w:fldCharType="begin"/>
      </w:r>
      <w:ins w:id="801" w:author="Ram Shrestha" w:date="2014-04-29T02:39:00Z">
        <w:r w:rsidR="00CF787D">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ins>
      <w:del w:id="802" w:author="Ram Shrestha" w:date="2014-04-29T02:39:00Z">
        <w:r w:rsidR="00787C66" w:rsidDel="00CF787D">
          <w:del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delInstrText>
        </w:r>
      </w:del>
      <w:r w:rsidR="00E73736">
        <w:fldChar w:fldCharType="separate"/>
      </w:r>
      <w:r w:rsidR="00311CED">
        <w:rPr>
          <w:noProof/>
        </w:rPr>
        <w:t>(WHO, 2008)</w:t>
      </w:r>
      <w:r w:rsidR="00E73736">
        <w:fldChar w:fldCharType="end"/>
      </w:r>
      <w:r w:rsidR="00570464">
        <w:t xml:space="preserve">. However, a </w:t>
      </w:r>
      <w:r w:rsidR="007C4935">
        <w:t xml:space="preserve">number of research publications have shown that the </w:t>
      </w:r>
      <w:r w:rsidR="00570464">
        <w:t xml:space="preserve">single dose </w:t>
      </w:r>
      <w:ins w:id="803" w:author="Ram Shrestha" w:date="2014-04-28T01:03:00Z">
        <w:r>
          <w:t xml:space="preserve">NVP </w:t>
        </w:r>
      </w:ins>
      <w:r w:rsidR="007C4935">
        <w:t xml:space="preserve">treatment rapidly develops HIV variants with </w:t>
      </w:r>
      <w:ins w:id="804" w:author="Ram Shrestha" w:date="2014-04-28T01:03:00Z">
        <w:r>
          <w:t xml:space="preserve">NVP </w:t>
        </w:r>
      </w:ins>
      <w:r w:rsidR="007C4935">
        <w:t>resistant mutations</w:t>
      </w:r>
      <w:r w:rsidR="00137FBE">
        <w:t xml:space="preserve"> </w:t>
      </w:r>
      <w:r w:rsidR="00E73736">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d="805" w:author="Ram Shrestha" w:date="2014-04-29T02:39:00Z">
        <w:r w:rsidR="00CF787D">
          <w:instrText xml:space="preserve"> ADDIN EN.CITE </w:instrText>
        </w:r>
      </w:ins>
      <w:del w:id="806" w:author="Ram Shrestha" w:date="2014-04-29T02:39:00Z">
        <w:r w:rsidR="00787C66" w:rsidDel="00CF787D">
          <w:delInstrText xml:space="preserve"> ADDIN EN.CITE </w:delInstrText>
        </w:r>
        <w:r w:rsidR="00787C66" w:rsidDel="00CF787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787C66" w:rsidDel="00CF787D">
          <w:delInstrText xml:space="preserve"> ADDIN EN.CITE.DATA </w:delInstrText>
        </w:r>
        <w:r w:rsidR="00787C66" w:rsidDel="00CF787D">
          <w:fldChar w:fldCharType="end"/>
        </w:r>
      </w:del>
      <w:ins w:id="807" w:author="Ram Shrestha" w:date="2014-04-29T02:39:00Z">
        <w:r w:rsidR="00CF787D">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CF787D">
          <w:instrText xml:space="preserve"> ADDIN EN.CITE.DATA </w:instrText>
        </w:r>
        <w:r w:rsidR="00CF787D">
          <w:fldChar w:fldCharType="end"/>
        </w:r>
      </w:ins>
      <w:r w:rsidR="00E73736">
        <w:fldChar w:fldCharType="separate"/>
      </w:r>
      <w:r w:rsidR="00E171F4">
        <w:rPr>
          <w:noProof/>
        </w:rPr>
        <w:t>(Eshleman et al., 2001; Hudelson et al., 2010; Jackson et al., 2000; Palmer et al., 2006)</w:t>
      </w:r>
      <w:r w:rsidR="00E73736">
        <w:fldChar w:fldCharType="end"/>
      </w:r>
      <w:r w:rsidR="007C4935">
        <w:t>.</w:t>
      </w:r>
      <w:r w:rsidR="00137FBE">
        <w:t xml:space="preserve"> </w:t>
      </w:r>
      <w:r w:rsidR="00237036">
        <w:t xml:space="preserve">The single dose </w:t>
      </w:r>
      <w:ins w:id="808" w:author="Ram Shrestha" w:date="2014-04-28T01:03:00Z">
        <w:r>
          <w:t xml:space="preserve">NVP </w:t>
        </w:r>
      </w:ins>
      <w:r w:rsidR="00237036">
        <w:t xml:space="preserve">is provided one time to the pregnant women before labor. The effect of </w:t>
      </w:r>
      <w:ins w:id="809" w:author="Ram Shrestha" w:date="2014-04-28T01:03:00Z">
        <w:r>
          <w:t xml:space="preserve">NVP </w:t>
        </w:r>
      </w:ins>
      <w:r w:rsidR="00237036">
        <w:t xml:space="preserve">decreases in those women in PMTCT therapy as the time goes on and thus </w:t>
      </w:r>
      <w:ins w:id="810" w:author="Ram Shrestha" w:date="2014-04-28T01:03:00Z">
        <w:r>
          <w:t xml:space="preserve">NVP </w:t>
        </w:r>
      </w:ins>
      <w:r w:rsidR="00A22B2B">
        <w:t>resistant viral variants decline</w:t>
      </w:r>
      <w:r w:rsidR="00237036">
        <w:t xml:space="preserve"> in them </w:t>
      </w:r>
      <w:r w:rsidR="00E73736">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ins w:id="811" w:author="Ram Shrestha" w:date="2014-04-29T02:39:00Z">
        <w:r w:rsidR="00CF787D">
          <w:instrText xml:space="preserve"> ADDIN EN.CITE </w:instrText>
        </w:r>
      </w:ins>
      <w:del w:id="812" w:author="Ram Shrestha" w:date="2014-04-29T02:39:00Z">
        <w:r w:rsidR="00787C66" w:rsidDel="00CF787D">
          <w:delInstrText xml:space="preserve"> ADDIN EN.CITE </w:delInstrText>
        </w:r>
        <w:r w:rsidR="00787C66" w:rsidDel="00CF787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787C66" w:rsidDel="00CF787D">
          <w:delInstrText xml:space="preserve"> ADDIN EN.CITE.DATA </w:delInstrText>
        </w:r>
        <w:r w:rsidR="00787C66" w:rsidDel="00CF787D">
          <w:fldChar w:fldCharType="end"/>
        </w:r>
      </w:del>
      <w:ins w:id="813" w:author="Ram Shrestha" w:date="2014-04-29T02:39:00Z">
        <w:r w:rsidR="00CF787D">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CF787D">
          <w:instrText xml:space="preserve"> ADDIN EN.CITE.DATA </w:instrText>
        </w:r>
        <w:r w:rsidR="00CF787D">
          <w:fldChar w:fldCharType="end"/>
        </w:r>
      </w:ins>
      <w:r w:rsidR="00E73736">
        <w:fldChar w:fldCharType="separate"/>
      </w:r>
      <w:r w:rsidR="00311CED">
        <w:rPr>
          <w:noProof/>
        </w:rPr>
        <w:t>(Eshleman et al., 2001; Kassaye et al., 2007)</w:t>
      </w:r>
      <w:r w:rsidR="00E73736">
        <w:fldChar w:fldCharType="end"/>
      </w:r>
      <w:r w:rsidR="00237036">
        <w:t>.</w:t>
      </w:r>
      <w:r w:rsidR="00A22B2B">
        <w:t xml:space="preserve"> </w:t>
      </w:r>
      <w:r w:rsidR="00237036">
        <w:t xml:space="preserve"> </w:t>
      </w:r>
      <w:r w:rsidR="00A22B2B">
        <w:t xml:space="preserve">However, studies have shown the persistence of the minor </w:t>
      </w:r>
      <w:ins w:id="814" w:author="Ram Shrestha" w:date="2014-04-28T01:04:00Z">
        <w:r>
          <w:t xml:space="preserve">NVP </w:t>
        </w:r>
      </w:ins>
      <w:r w:rsidR="00A22B2B">
        <w:t xml:space="preserve">resistant </w:t>
      </w:r>
      <w:ins w:id="815" w:author="Ram Shrestha" w:date="2014-04-28T08:51:00Z">
        <w:r w:rsidR="00017833">
          <w:t xml:space="preserve">viral </w:t>
        </w:r>
      </w:ins>
      <w:r w:rsidR="00A22B2B">
        <w:t xml:space="preserve">variants </w:t>
      </w:r>
      <w:r w:rsidR="00E73736">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ins w:id="816" w:author="Ram Shrestha" w:date="2014-04-29T02:39:00Z">
        <w:r w:rsidR="00CF787D">
          <w:instrText xml:space="preserve"> ADDIN EN.CITE </w:instrText>
        </w:r>
      </w:ins>
      <w:del w:id="817" w:author="Ram Shrestha" w:date="2014-04-29T02:39:00Z">
        <w:r w:rsidR="00787C66" w:rsidDel="00CF787D">
          <w:delInstrText xml:space="preserve"> ADDIN EN.CITE </w:delInstrText>
        </w:r>
        <w:r w:rsidR="00787C66" w:rsidDel="00CF787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787C66" w:rsidDel="00CF787D">
          <w:delInstrText xml:space="preserve"> ADDIN EN.CITE.DATA </w:delInstrText>
        </w:r>
        <w:r w:rsidR="00787C66" w:rsidDel="00CF787D">
          <w:fldChar w:fldCharType="end"/>
        </w:r>
      </w:del>
      <w:ins w:id="818" w:author="Ram Shrestha" w:date="2014-04-29T02:39:00Z">
        <w:r w:rsidR="00CF787D">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CF787D">
          <w:instrText xml:space="preserve"> ADDIN EN.CITE.DATA </w:instrText>
        </w:r>
        <w:r w:rsidR="00CF787D">
          <w:fldChar w:fldCharType="end"/>
        </w:r>
      </w:ins>
      <w:r w:rsidR="00E73736">
        <w:fldChar w:fldCharType="separate"/>
      </w:r>
      <w:r w:rsidR="00311CED">
        <w:rPr>
          <w:noProof/>
        </w:rPr>
        <w:t>(Flys et al., 2005; Flys et al., 2006; Loubser et al., 2006; Palmer et al., 2006; Rowley et al., 2010)</w:t>
      </w:r>
      <w:r w:rsidR="00E73736">
        <w:fldChar w:fldCharType="end"/>
      </w:r>
      <w:r w:rsidR="00A22B2B">
        <w:t xml:space="preserve"> and may compromise the subsequent first line therapy that contains the NNRTI drug</w:t>
      </w:r>
      <w:r w:rsidR="00154285">
        <w:t xml:space="preserve"> </w:t>
      </w:r>
      <w:r w:rsidR="00E73736">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ins w:id="819" w:author="Ram Shrestha" w:date="2014-04-29T02:39:00Z">
        <w:r w:rsidR="00CF787D">
          <w:instrText xml:space="preserve"> ADDIN EN.CITE </w:instrText>
        </w:r>
      </w:ins>
      <w:del w:id="820" w:author="Ram Shrestha" w:date="2014-04-29T02:39:00Z">
        <w:r w:rsidR="00787C66" w:rsidDel="00CF787D">
          <w:delInstrText xml:space="preserve"> ADDIN EN.CITE </w:delInstrText>
        </w:r>
        <w:r w:rsidR="00787C66" w:rsidDel="00CF787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787C66" w:rsidDel="00CF787D">
          <w:delInstrText xml:space="preserve"> ADDIN EN.CITE.DATA </w:delInstrText>
        </w:r>
        <w:r w:rsidR="00787C66" w:rsidDel="00CF787D">
          <w:fldChar w:fldCharType="end"/>
        </w:r>
      </w:del>
      <w:ins w:id="821" w:author="Ram Shrestha" w:date="2014-04-29T02:39:00Z">
        <w:r w:rsidR="00CF787D">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CF787D">
          <w:instrText xml:space="preserve"> ADDIN EN.CITE.DATA </w:instrText>
        </w:r>
        <w:r w:rsidR="00CF787D">
          <w:fldChar w:fldCharType="end"/>
        </w:r>
      </w:ins>
      <w:r w:rsidR="00E73736">
        <w:fldChar w:fldCharType="separate"/>
      </w:r>
      <w:r w:rsidR="00311CED">
        <w:rPr>
          <w:noProof/>
        </w:rPr>
        <w:t>(Boltz et al., 2011; Ciaranello et al., 2011; Jourdain et al., 2004; Lockman et al., 2007; Moorthy et al., 2011)</w:t>
      </w:r>
      <w:r w:rsidR="00E73736">
        <w:fldChar w:fldCharType="end"/>
      </w:r>
      <w:r w:rsidR="00A22B2B">
        <w:t>.</w:t>
      </w:r>
      <w:r w:rsidR="00154285">
        <w:t xml:space="preserve"> A study by Chi et al </w:t>
      </w:r>
      <w:r w:rsidR="00E73736">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CF787D">
        <w:instrText xml:space="preserve"> ADDIN EN.CITE </w:instrText>
      </w:r>
      <w:r w:rsidR="00CF787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CF787D">
        <w:instrText xml:space="preserve"> ADDIN EN.CITE.DATA </w:instrText>
      </w:r>
      <w:r w:rsidR="00CF787D">
        <w:fldChar w:fldCharType="end"/>
      </w:r>
      <w:r w:rsidR="00E73736">
        <w:fldChar w:fldCharType="separate"/>
      </w:r>
      <w:r w:rsidR="00311CED">
        <w:rPr>
          <w:noProof/>
        </w:rPr>
        <w:t>(Chi et al., 2007)</w:t>
      </w:r>
      <w:r w:rsidR="00E73736">
        <w:fldChar w:fldCharType="end"/>
      </w:r>
      <w:r w:rsidR="001B7E9F">
        <w:t xml:space="preserve"> showed the time correlation (</w:t>
      </w:r>
      <w:r w:rsidR="00154285">
        <w:t>less than six months</w:t>
      </w:r>
      <w:r w:rsidR="001B7E9F">
        <w:t>)</w:t>
      </w:r>
      <w:r w:rsidR="00154285">
        <w:t xml:space="preserve"> before initiation of ART treatment</w:t>
      </w:r>
      <w:r w:rsidR="001B7E9F">
        <w:t xml:space="preserve"> </w:t>
      </w:r>
      <w:ins w:id="822" w:author="Ram Shrestha" w:date="2014-04-29T02:30:00Z">
        <w:r w:rsidR="00B508EB">
          <w:t xml:space="preserve">in NVP exposed individuals </w:t>
        </w:r>
      </w:ins>
      <w:r w:rsidR="001B7E9F">
        <w:t xml:space="preserve">as a risk factor that might produce poor treatment outcome. We then assessed the time correlation of </w:t>
      </w:r>
      <w:ins w:id="823" w:author="Ram Shrestha" w:date="2014-04-28T01:04:00Z">
        <w:r>
          <w:t xml:space="preserve">NVP </w:t>
        </w:r>
      </w:ins>
      <w:r w:rsidR="001B7E9F">
        <w:t xml:space="preserve">exposure with resistance prediction at different prevalence cutoffs. </w:t>
      </w:r>
      <w:ins w:id="824" w:author="Ram Shrestha" w:date="2014-04-28T00:59:00Z">
        <w:r w:rsidR="00017833">
          <w:t>We kne</w:t>
        </w:r>
        <w:r>
          <w:t>w the ART treatment initiation date and the date of PMTCT for the individuals in the study. We then calculated the time of sdNVP exposure before ART initiation</w:t>
        </w:r>
      </w:ins>
      <w:ins w:id="825" w:author="Ram Shrestha" w:date="2014-04-29T02:31:00Z">
        <w:r w:rsidR="00B508EB">
          <w:t xml:space="preserve"> for the individuals</w:t>
        </w:r>
      </w:ins>
      <w:ins w:id="826" w:author="Ram Shrestha" w:date="2014-04-28T00:59:00Z">
        <w:r>
          <w:t xml:space="preserve">. </w:t>
        </w:r>
      </w:ins>
      <w:r w:rsidR="001B7E9F">
        <w:t>We observed that at 15% and lower prevalence cutoff, the</w:t>
      </w:r>
      <w:r w:rsidR="001B7E9F" w:rsidRPr="001B7E9F">
        <w:t xml:space="preserve"> prediction of NVP resistance significantly correlates (p &lt; 0.05) with time since NVP exposure</w:t>
      </w:r>
      <w:r w:rsidR="001B7E9F">
        <w:t xml:space="preserve"> (</w:t>
      </w:r>
      <w:r w:rsidR="001B7E9F" w:rsidRPr="001B7E9F">
        <w:rPr>
          <w:b/>
        </w:rPr>
        <w:t>Table 5.3</w:t>
      </w:r>
      <w:r w:rsidR="001B7E9F">
        <w:t>)</w:t>
      </w:r>
      <w:r w:rsidR="001B7E9F" w:rsidRPr="001B7E9F">
        <w:t>.</w:t>
      </w:r>
      <w:r w:rsidR="00C15067">
        <w:t xml:space="preserve"> </w:t>
      </w:r>
      <w:ins w:id="827" w:author="Ram Shrestha" w:date="2014-04-28T01:16:00Z">
        <w:r w:rsidR="00B508EB">
          <w:t>According to our finding, for</w:t>
        </w:r>
        <w:r>
          <w:t xml:space="preserve"> </w:t>
        </w:r>
      </w:ins>
      <w:ins w:id="828" w:author="Ram Shrestha" w:date="2014-04-28T01:13:00Z">
        <w:r>
          <w:t xml:space="preserve">median </w:t>
        </w:r>
      </w:ins>
      <w:ins w:id="829" w:author="Ram Shrestha" w:date="2014-04-28T01:14:00Z">
        <w:r>
          <w:t>time of</w:t>
        </w:r>
      </w:ins>
      <w:ins w:id="830" w:author="Ram Shrestha" w:date="2014-04-28T01:13:00Z">
        <w:r>
          <w:t xml:space="preserve"> 671</w:t>
        </w:r>
      </w:ins>
      <w:ins w:id="831" w:author="Ram Shrestha" w:date="2014-04-28T01:14:00Z">
        <w:r>
          <w:t xml:space="preserve"> days NVP exposure</w:t>
        </w:r>
      </w:ins>
      <w:ins w:id="832" w:author="Ram Shrestha" w:date="2014-04-28T01:16:00Z">
        <w:r>
          <w:t xml:space="preserve">, the samples were predicted </w:t>
        </w:r>
      </w:ins>
      <w:ins w:id="833" w:author="Ram Shrestha" w:date="2014-04-28T01:34:00Z">
        <w:r w:rsidR="006B3FA6">
          <w:t xml:space="preserve">NVP </w:t>
        </w:r>
      </w:ins>
      <w:ins w:id="834" w:author="Ram Shrestha" w:date="2014-04-28T01:16:00Z">
        <w:r>
          <w:t>sensitive</w:t>
        </w:r>
      </w:ins>
      <w:ins w:id="835" w:author="Ram Shrestha" w:date="2014-04-28T01:14:00Z">
        <w:r>
          <w:t xml:space="preserve"> a</w:t>
        </w:r>
        <w:r w:rsidR="00B508EB">
          <w:t>nd for</w:t>
        </w:r>
        <w:r w:rsidR="003E3184">
          <w:t xml:space="preserve"> median time of 174 days</w:t>
        </w:r>
        <w:r>
          <w:t xml:space="preserve"> NVP exposure</w:t>
        </w:r>
      </w:ins>
      <w:ins w:id="836" w:author="Ram Shrestha" w:date="2014-04-28T01:17:00Z">
        <w:r>
          <w:t xml:space="preserve">, the samples were predicted </w:t>
        </w:r>
      </w:ins>
      <w:ins w:id="837" w:author="Ram Shrestha" w:date="2014-04-28T01:34:00Z">
        <w:r w:rsidR="006B3FA6">
          <w:t xml:space="preserve">NVP </w:t>
        </w:r>
      </w:ins>
      <w:ins w:id="838" w:author="Ram Shrestha" w:date="2014-04-28T01:17:00Z">
        <w:r>
          <w:t>resistant</w:t>
        </w:r>
      </w:ins>
      <w:ins w:id="839" w:author="Ram Shrestha" w:date="2014-04-28T01:14:00Z">
        <w:r>
          <w:t>.</w:t>
        </w:r>
      </w:ins>
      <w:del w:id="840" w:author="Ram Shrestha" w:date="2014-04-28T01:17:00Z">
        <w:r w:rsidR="009F25CE" w:rsidDel="004730D5">
          <w:delText xml:space="preserve">We observed that the baseline </w:delText>
        </w:r>
      </w:del>
      <w:del w:id="841" w:author="Ram Shrestha" w:date="2014-04-28T01:08:00Z">
        <w:r w:rsidR="009F25CE" w:rsidDel="004730D5">
          <w:delText>nevirapine</w:delText>
        </w:r>
      </w:del>
      <w:del w:id="842" w:author="Ram Shrestha" w:date="2014-04-28T01:17:00Z">
        <w:r w:rsidR="009F25CE" w:rsidDel="004730D5">
          <w:delText xml:space="preserve"> resis</w:delText>
        </w:r>
        <w:r w:rsidR="00FC4470" w:rsidDel="004730D5">
          <w:delText xml:space="preserve">tant prediction in samples from </w:delText>
        </w:r>
        <w:r w:rsidR="009F25CE" w:rsidDel="004730D5">
          <w:delText>individuals</w:delText>
        </w:r>
        <w:r w:rsidR="00FC4470" w:rsidDel="004730D5">
          <w:delText xml:space="preserve"> experiencing PMTCT therapy</w:delText>
        </w:r>
        <w:r w:rsidR="009F25CE" w:rsidDel="004730D5">
          <w:delText xml:space="preserve"> with long time gap (close to two years) were </w:delText>
        </w:r>
        <w:r w:rsidR="00FC4470" w:rsidDel="004730D5">
          <w:delText>predicted sensitive to the drug while those with time gap of six months or less were predicted resistant to the drug.</w:delText>
        </w:r>
      </w:del>
      <w:r w:rsidR="00FC4470">
        <w:t xml:space="preserve"> </w:t>
      </w:r>
      <w:ins w:id="843" w:author="Ram Shrestha" w:date="2014-04-28T01:45:00Z">
        <w:r w:rsidR="003D39CA">
          <w:t>Our finding is</w:t>
        </w:r>
      </w:ins>
      <w:ins w:id="844" w:author="Ram Shrestha" w:date="2014-04-28T01:40:00Z">
        <w:r w:rsidR="003D39CA">
          <w:t xml:space="preserve"> supported</w:t>
        </w:r>
      </w:ins>
      <w:ins w:id="845" w:author="Ram Shrestha" w:date="2014-04-28T01:39:00Z">
        <w:r w:rsidR="003D39CA">
          <w:t xml:space="preserve"> by various earlier studies</w:t>
        </w:r>
      </w:ins>
      <w:ins w:id="846" w:author="Ram Shrestha" w:date="2014-04-28T08:55:00Z">
        <w:r w:rsidR="00017833">
          <w:t xml:space="preserve">. </w:t>
        </w:r>
      </w:ins>
      <w:ins w:id="847" w:author="Ram Shrestha" w:date="2014-04-28T01:51:00Z">
        <w:r w:rsidR="00D56E23">
          <w:t xml:space="preserve">Coovadia et al </w:t>
        </w:r>
      </w:ins>
      <w:ins w:id="848" w:author="Ram Shrestha" w:date="2014-04-28T02:43:00Z">
        <w:r w:rsidR="00787C66">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ins>
      <w:ins w:id="849" w:author="Ram Shrestha" w:date="2014-04-29T02:39:00Z">
        <w:r w:rsidR="00CF787D">
          <w:instrText xml:space="preserve"> ADDIN EN.CITE </w:instrText>
        </w:r>
        <w:r w:rsidR="00CF787D">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CF787D">
          <w:instrText xml:space="preserve"> ADDIN EN.CITE.DATA </w:instrText>
        </w:r>
        <w:r w:rsidR="00CF787D">
          <w:fldChar w:fldCharType="end"/>
        </w:r>
      </w:ins>
      <w:r w:rsidR="00787C66">
        <w:fldChar w:fldCharType="separate"/>
      </w:r>
      <w:ins w:id="850" w:author="Ram Shrestha" w:date="2014-04-28T02:43:00Z">
        <w:r w:rsidR="00787C66">
          <w:rPr>
            <w:noProof/>
          </w:rPr>
          <w:t>(Coovadia et al., 2009)</w:t>
        </w:r>
        <w:r w:rsidR="00787C66">
          <w:fldChar w:fldCharType="end"/>
        </w:r>
      </w:ins>
      <w:ins w:id="851" w:author="Ram Shrestha" w:date="2014-04-28T01:52:00Z">
        <w:r w:rsidR="00D56E23">
          <w:t xml:space="preserve"> studied the effect of </w:t>
        </w:r>
      </w:ins>
      <w:ins w:id="852" w:author="Ram Shrestha" w:date="2014-04-28T01:53:00Z">
        <w:r w:rsidR="00D56E23">
          <w:t>sdNVP exposure to the virologic response to NVP based first line ART</w:t>
        </w:r>
      </w:ins>
      <w:ins w:id="853" w:author="Ram Shrestha" w:date="2014-04-28T01:54:00Z">
        <w:r w:rsidR="00D56E23">
          <w:t xml:space="preserve"> and observed that women who received sdNVP 18-36 months prior to </w:t>
        </w:r>
      </w:ins>
      <w:ins w:id="854" w:author="Ram Shrestha" w:date="2014-04-28T01:56:00Z">
        <w:r w:rsidR="00D56E23">
          <w:t xml:space="preserve">NVP based </w:t>
        </w:r>
      </w:ins>
      <w:ins w:id="855" w:author="Ram Shrestha" w:date="2014-04-28T01:54:00Z">
        <w:r w:rsidR="00D56E23">
          <w:t xml:space="preserve">first line ART initiation </w:t>
        </w:r>
      </w:ins>
      <w:ins w:id="856" w:author="Ram Shrestha" w:date="2014-04-28T01:55:00Z">
        <w:r w:rsidR="00D56E23">
          <w:t xml:space="preserve">had likelihood of sustained </w:t>
        </w:r>
      </w:ins>
      <w:ins w:id="857" w:author="Ram Shrestha" w:date="2014-04-28T01:56:00Z">
        <w:r w:rsidR="00D56E23">
          <w:t xml:space="preserve">virologic suppression. </w:t>
        </w:r>
      </w:ins>
      <w:r w:rsidR="00FC4470">
        <w:t xml:space="preserve">A study by Stringer et al </w:t>
      </w:r>
      <w:r w:rsidR="00E73736">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ins w:id="858" w:author="Ram Shrestha" w:date="2014-04-29T02:39:00Z">
        <w:r w:rsidR="00CF787D">
          <w:instrText xml:space="preserve"> ADDIN EN.CITE </w:instrText>
        </w:r>
      </w:ins>
      <w:del w:id="859" w:author="Ram Shrestha" w:date="2014-04-28T02:43:00Z">
        <w:r w:rsidR="00524255" w:rsidDel="00787C66">
          <w:delInstrText xml:space="preserve"> ADDIN EN.CITE </w:delInstrText>
        </w:r>
        <w:r w:rsidR="00524255" w:rsidDel="00787C66">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524255" w:rsidDel="00787C66">
          <w:delInstrText xml:space="preserve"> ADDIN EN.CITE.DATA </w:delInstrText>
        </w:r>
        <w:r w:rsidR="00524255" w:rsidDel="00787C66">
          <w:fldChar w:fldCharType="end"/>
        </w:r>
      </w:del>
      <w:ins w:id="860" w:author="Ram Shrestha" w:date="2014-04-29T02:39:00Z">
        <w:r w:rsidR="00CF787D">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CF787D">
          <w:instrText xml:space="preserve"> ADDIN EN.CITE.DATA </w:instrText>
        </w:r>
        <w:r w:rsidR="00CF787D">
          <w:fldChar w:fldCharType="end"/>
        </w:r>
      </w:ins>
      <w:r w:rsidR="00E73736">
        <w:fldChar w:fldCharType="separate"/>
      </w:r>
      <w:r w:rsidR="00311CED">
        <w:rPr>
          <w:noProof/>
        </w:rPr>
        <w:t>(Stringer et al., 2010b)</w:t>
      </w:r>
      <w:r w:rsidR="00E73736">
        <w:fldChar w:fldCharType="end"/>
      </w:r>
      <w:r w:rsidR="00FC4470">
        <w:t xml:space="preserve"> </w:t>
      </w:r>
      <w:ins w:id="861" w:author="Ram Shrestha" w:date="2014-04-29T02:33:00Z">
        <w:r w:rsidR="00B508EB">
          <w:t xml:space="preserve">added more </w:t>
        </w:r>
      </w:ins>
      <w:r w:rsidR="00FC4470">
        <w:t>support</w:t>
      </w:r>
      <w:del w:id="862" w:author="Ram Shrestha" w:date="2014-04-29T02:33:00Z">
        <w:r w:rsidR="00FC4470" w:rsidDel="00B508EB">
          <w:delText>ed</w:delText>
        </w:r>
      </w:del>
      <w:r w:rsidR="00FC4470">
        <w:t xml:space="preserve"> </w:t>
      </w:r>
      <w:ins w:id="863" w:author="Ram Shrestha" w:date="2014-04-29T02:33:00Z">
        <w:r w:rsidR="00B508EB">
          <w:t xml:space="preserve">to </w:t>
        </w:r>
      </w:ins>
      <w:r w:rsidR="00FC4470">
        <w:t xml:space="preserve">our observation on correlation between time and resistance prediction. The authors studied the prevalence of VF after </w:t>
      </w:r>
      <w:ins w:id="864" w:author="Ram Shrestha" w:date="2014-04-28T01:08:00Z">
        <w:r>
          <w:t>NVP</w:t>
        </w:r>
      </w:ins>
      <w:r w:rsidR="00FC4470">
        <w:t xml:space="preserve"> containing first line therapy in the patients experienced with single dose </w:t>
      </w:r>
      <w:ins w:id="865" w:author="Ram Shrestha" w:date="2014-04-28T01:08:00Z">
        <w:r>
          <w:t>NVP</w:t>
        </w:r>
      </w:ins>
      <w:r w:rsidR="00FC4470">
        <w:t xml:space="preserve">. </w:t>
      </w:r>
      <w:r w:rsidR="00512FCD">
        <w:t xml:space="preserve">They </w:t>
      </w:r>
      <w:ins w:id="866" w:author="Ram Shrestha" w:date="2014-04-29T02:33:00Z">
        <w:r w:rsidR="00B508EB">
          <w:t xml:space="preserve">also </w:t>
        </w:r>
      </w:ins>
      <w:r w:rsidR="00512FCD">
        <w:t xml:space="preserve">observed that </w:t>
      </w:r>
      <w:r w:rsidR="00F04655">
        <w:t xml:space="preserve">the </w:t>
      </w:r>
      <w:r w:rsidR="00512FCD">
        <w:t xml:space="preserve">time elapse between </w:t>
      </w:r>
      <w:ins w:id="867" w:author="Ram Shrestha" w:date="2014-04-28T01:08:00Z">
        <w:r>
          <w:t>NVP</w:t>
        </w:r>
      </w:ins>
      <w:r w:rsidR="00512FCD">
        <w:t xml:space="preserve"> exposure and initiation of </w:t>
      </w:r>
      <w:ins w:id="868" w:author="Ram Shrestha" w:date="2014-04-28T01:08:00Z">
        <w:r>
          <w:t>NVP</w:t>
        </w:r>
      </w:ins>
      <w:r w:rsidR="00512FCD">
        <w:t xml:space="preserve"> containing ART therapy were correlated. The authors observed VF in 47 of 116 (40%) of women with six or less months of time elapse, 25 of 67 (37%) of women with seven to 12 months of time elapse and 42 of 172 (24%) of women with more than 12 months of time elapse between </w:t>
      </w:r>
      <w:ins w:id="869" w:author="Ram Shrestha" w:date="2014-04-28T01:08:00Z">
        <w:r>
          <w:t>NVP</w:t>
        </w:r>
      </w:ins>
      <w:r w:rsidR="00512FCD">
        <w:t xml:space="preserve"> exposure and initiation of </w:t>
      </w:r>
      <w:ins w:id="870" w:author="Ram Shrestha" w:date="2014-04-28T01:08:00Z">
        <w:r>
          <w:t>NVP</w:t>
        </w:r>
      </w:ins>
      <w:r w:rsidR="00512FCD">
        <w:t xml:space="preserve"> containing ART therapy.</w:t>
      </w:r>
      <w:r w:rsidR="00E4483C">
        <w:t xml:space="preserve"> Their observation showed that as the </w:t>
      </w:r>
      <w:r w:rsidR="00F04655">
        <w:t>time elapse</w:t>
      </w:r>
      <w:r w:rsidR="00E4483C">
        <w:t>d increased</w:t>
      </w:r>
      <w:r w:rsidR="00F04655">
        <w:t xml:space="preserve">, the rate of VF in </w:t>
      </w:r>
      <w:ins w:id="871" w:author="Ram Shrestha" w:date="2014-04-28T01:08:00Z">
        <w:r>
          <w:t>NVP</w:t>
        </w:r>
      </w:ins>
      <w:r w:rsidR="00F04655">
        <w:t xml:space="preserve"> containing ART was declined. The authors concluded that risk of VF in recent drug exposed patients was high and suggested that </w:t>
      </w:r>
      <w:ins w:id="872" w:author="Ram Shrestha" w:date="2014-04-28T01:08:00Z">
        <w:r>
          <w:t>NVP</w:t>
        </w:r>
      </w:ins>
      <w:r w:rsidR="00F04655">
        <w:t xml:space="preserve"> should not be included in the subsequent first line therapy for the drug exposed patients before 12 months of the therapy. The </w:t>
      </w:r>
      <w:r w:rsidR="00E4483C">
        <w:t>authors’</w:t>
      </w:r>
      <w:r w:rsidR="00F04655">
        <w:t xml:space="preserve"> conclusion was highly consistent with our observation of time </w:t>
      </w:r>
      <w:r w:rsidR="00E4483C">
        <w:t>elapse</w:t>
      </w:r>
      <w:r w:rsidR="00F04655">
        <w:t xml:space="preserve"> and resistant prediction.</w:t>
      </w:r>
    </w:p>
    <w:p w:rsidR="008A24F6" w:rsidRDefault="008A24F6" w:rsidP="00F35359">
      <w:pPr>
        <w:spacing w:line="480" w:lineRule="auto"/>
        <w:jc w:val="both"/>
      </w:pPr>
    </w:p>
    <w:p w:rsidR="00646D3A" w:rsidRDefault="00646D3A" w:rsidP="00F35359">
      <w:pPr>
        <w:spacing w:line="480" w:lineRule="auto"/>
        <w:jc w:val="both"/>
        <w:rPr>
          <w:ins w:id="873" w:author="Ram Shrestha" w:date="2014-04-28T02:04:00Z"/>
        </w:rPr>
      </w:pPr>
      <w:ins w:id="874" w:author="Ram Shrestha" w:date="2014-04-28T02:04:00Z">
        <w:r>
          <w:t xml:space="preserve">Thus, over the time of sdNVP exposure in PMTCT therapy, the </w:t>
        </w:r>
      </w:ins>
      <w:ins w:id="875" w:author="Ram Shrestha" w:date="2014-04-28T02:06:00Z">
        <w:r>
          <w:t xml:space="preserve">prevalence of the </w:t>
        </w:r>
      </w:ins>
      <w:ins w:id="876" w:author="Ram Shrestha" w:date="2014-04-28T02:04:00Z">
        <w:r>
          <w:t xml:space="preserve">drug resistant variants </w:t>
        </w:r>
      </w:ins>
      <w:ins w:id="877" w:author="Ram Shrestha" w:date="2014-04-28T02:06:00Z">
        <w:r>
          <w:t>decreases in the viral population</w:t>
        </w:r>
      </w:ins>
      <w:ins w:id="878" w:author="Ram Shrestha" w:date="2014-04-28T02:07:00Z">
        <w:r>
          <w:t xml:space="preserve"> </w:t>
        </w:r>
      </w:ins>
      <w:ins w:id="879" w:author="Ram Shrestha" w:date="2014-04-28T02:43:00Z">
        <w:r w:rsidR="00787C66">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880" w:author="Ram Shrestha" w:date="2014-04-29T02:39:00Z">
        <w:r w:rsidR="00CF787D">
          <w:instrText xml:space="preserve"> ADDIN EN.CITE </w:instrText>
        </w:r>
        <w:r w:rsidR="00CF787D">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CF787D">
          <w:instrText xml:space="preserve"> ADDIN EN.CITE.DATA </w:instrText>
        </w:r>
        <w:r w:rsidR="00CF787D">
          <w:fldChar w:fldCharType="end"/>
        </w:r>
      </w:ins>
      <w:r w:rsidR="00787C66">
        <w:fldChar w:fldCharType="separate"/>
      </w:r>
      <w:ins w:id="881" w:author="Ram Shrestha" w:date="2014-04-28T02:43:00Z">
        <w:r w:rsidR="00787C66">
          <w:rPr>
            <w:noProof/>
          </w:rPr>
          <w:t>(Eshleman et al., 2004b)</w:t>
        </w:r>
        <w:r w:rsidR="00787C66">
          <w:fldChar w:fldCharType="end"/>
        </w:r>
      </w:ins>
      <w:ins w:id="882" w:author="Ram Shrestha" w:date="2014-04-28T02:06:00Z">
        <w:r>
          <w:t xml:space="preserve"> until eventually they are no longer present.</w:t>
        </w:r>
      </w:ins>
      <w:ins w:id="883" w:author="Ram Shrestha" w:date="2014-04-28T02:18:00Z">
        <w:r w:rsidR="00B42D40">
          <w:t xml:space="preserve"> </w:t>
        </w:r>
      </w:ins>
      <w:ins w:id="884" w:author="Ram Shrestha" w:date="2014-04-28T02:20:00Z">
        <w:r w:rsidR="00B42D40">
          <w:t xml:space="preserve">When the selection pressure of the drug NVP is removed, </w:t>
        </w:r>
      </w:ins>
      <w:ins w:id="885" w:author="Ram Shrestha" w:date="2014-04-28T02:10:00Z">
        <w:r w:rsidR="00B42D40">
          <w:t>the resistant variants get less</w:t>
        </w:r>
        <w:r>
          <w:t xml:space="preserve"> fit in the viral quasispecies</w:t>
        </w:r>
      </w:ins>
      <w:ins w:id="886" w:author="Ram Shrestha" w:date="2014-04-28T02:22:00Z">
        <w:r w:rsidR="00DD5E9F">
          <w:t xml:space="preserve"> </w:t>
        </w:r>
      </w:ins>
      <w:ins w:id="887" w:author="Ram Shrestha" w:date="2014-04-28T02:43:00Z">
        <w:r w:rsidR="00787C66">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ins>
      <w:ins w:id="888" w:author="Ram Shrestha" w:date="2014-04-29T02:39:00Z">
        <w:r w:rsidR="00CF787D">
          <w:instrText xml:space="preserve"> ADDIN EN.CITE </w:instrText>
        </w:r>
        <w:r w:rsidR="00CF787D">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00CF787D">
          <w:instrText xml:space="preserve"> ADDIN EN.CITE.DATA </w:instrText>
        </w:r>
        <w:r w:rsidR="00CF787D">
          <w:fldChar w:fldCharType="end"/>
        </w:r>
      </w:ins>
      <w:r w:rsidR="00787C66">
        <w:fldChar w:fldCharType="separate"/>
      </w:r>
      <w:ins w:id="889" w:author="Ram Shrestha" w:date="2014-04-28T02:43:00Z">
        <w:r w:rsidR="00787C66">
          <w:rPr>
            <w:noProof/>
          </w:rPr>
          <w:t>(Mammano et al., 2000; Quinones-Mateu and Arts, 2002)</w:t>
        </w:r>
        <w:r w:rsidR="00787C66">
          <w:fldChar w:fldCharType="end"/>
        </w:r>
      </w:ins>
      <w:ins w:id="890" w:author="Ram Shrestha" w:date="2014-04-28T02:10:00Z">
        <w:r>
          <w:t xml:space="preserve"> </w:t>
        </w:r>
      </w:ins>
      <w:ins w:id="891" w:author="Ram Shrestha" w:date="2014-04-28T02:22:00Z">
        <w:r w:rsidR="00DD5E9F">
          <w:t>and the sensitive wild type viruses reemerge to dominate in the viral population.</w:t>
        </w:r>
      </w:ins>
      <w:ins w:id="892" w:author="Ram Shrestha" w:date="2014-04-28T02:39:00Z">
        <w:r w:rsidR="001F5EA3">
          <w:t xml:space="preserve"> Therefore, we </w:t>
        </w:r>
      </w:ins>
      <w:ins w:id="893" w:author="Ram Shrestha" w:date="2014-04-29T02:36:00Z">
        <w:r w:rsidR="00CF787D">
          <w:t xml:space="preserve">hypothesize that long term virologic suppress can be achieved with the time exposure to the </w:t>
        </w:r>
      </w:ins>
      <w:ins w:id="894" w:author="Ram Shrestha" w:date="2014-04-29T02:38:00Z">
        <w:r w:rsidR="00CF787D">
          <w:t>sd</w:t>
        </w:r>
      </w:ins>
      <w:ins w:id="895" w:author="Ram Shrestha" w:date="2014-04-29T02:36:00Z">
        <w:r w:rsidR="00CF787D">
          <w:t xml:space="preserve">NVP drug over six months </w:t>
        </w:r>
      </w:ins>
      <w:ins w:id="896" w:author="Ram Shrestha" w:date="2014-04-28T02:39:00Z">
        <w:r w:rsidR="001F5EA3">
          <w:t>before initiating first line ART</w:t>
        </w:r>
      </w:ins>
      <w:ins w:id="897" w:author="Ram Shrestha" w:date="2014-04-28T02:42:00Z">
        <w:r w:rsidR="001F5EA3">
          <w:t>.</w:t>
        </w:r>
      </w:ins>
    </w:p>
    <w:p w:rsidR="00CB697B" w:rsidRDefault="00AB3514" w:rsidP="00F35359">
      <w:pPr>
        <w:numPr>
          <w:ins w:id="898" w:author="Ram Shrestha" w:date="2014-04-28T02:04:00Z"/>
        </w:numPr>
        <w:spacing w:line="480" w:lineRule="auto"/>
        <w:jc w:val="both"/>
      </w:pPr>
      <w:r>
        <w:br w:type="page"/>
      </w:r>
    </w:p>
    <w:p w:rsidR="00904068" w:rsidRDefault="00904068" w:rsidP="00F35359">
      <w:pPr>
        <w:spacing w:line="480" w:lineRule="auto"/>
      </w:pPr>
    </w:p>
    <w:p w:rsidR="00CF787D" w:rsidRPr="00CF787D" w:rsidRDefault="00E73736" w:rsidP="00CF787D">
      <w:pPr>
        <w:rPr>
          <w:ins w:id="899" w:author="Ram Shrestha" w:date="2014-04-29T02:40:00Z"/>
          <w:rFonts w:ascii="Cambria" w:hAnsi="Cambria"/>
          <w:noProof/>
        </w:rPr>
      </w:pPr>
      <w:r>
        <w:fldChar w:fldCharType="begin"/>
      </w:r>
      <w:r w:rsidR="00904068">
        <w:instrText xml:space="preserve"> ADDIN EN.REFLIST </w:instrText>
      </w:r>
      <w:r>
        <w:fldChar w:fldCharType="separate"/>
      </w:r>
      <w:ins w:id="900" w:author="Ram Shrestha" w:date="2014-04-29T02:40:00Z">
        <w:r w:rsidR="00CF787D" w:rsidRPr="00CF787D">
          <w:rPr>
            <w:rFonts w:ascii="Cambria" w:hAnsi="Cambria"/>
            <w:noProof/>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CF787D" w:rsidRPr="00CF787D">
          <w:rPr>
            <w:rFonts w:ascii="Cambria" w:hAnsi="Cambria"/>
            <w:i/>
            <w:noProof/>
          </w:rPr>
          <w:t>J Acquir Immune Defic Syndr</w:t>
        </w:r>
        <w:r w:rsidR="00CF787D" w:rsidRPr="00CF787D">
          <w:rPr>
            <w:rFonts w:ascii="Cambria" w:hAnsi="Cambria"/>
            <w:noProof/>
          </w:rPr>
          <w:t xml:space="preserve"> </w:t>
        </w:r>
        <w:r w:rsidR="00CF787D" w:rsidRPr="00CF787D">
          <w:rPr>
            <w:rFonts w:ascii="Cambria" w:hAnsi="Cambria"/>
            <w:b/>
            <w:noProof/>
          </w:rPr>
          <w:t>26</w:t>
        </w:r>
        <w:r w:rsidR="00CF787D" w:rsidRPr="00CF787D">
          <w:rPr>
            <w:rFonts w:ascii="Cambria" w:hAnsi="Cambria"/>
            <w:noProof/>
          </w:rPr>
          <w:t>: 501-506.</w:t>
        </w:r>
      </w:ins>
    </w:p>
    <w:p w:rsidR="00CF787D" w:rsidRPr="00CF787D" w:rsidRDefault="00CF787D" w:rsidP="00CF787D">
      <w:pPr>
        <w:rPr>
          <w:ins w:id="901" w:author="Ram Shrestha" w:date="2014-04-29T02:40:00Z"/>
          <w:rFonts w:ascii="Cambria" w:hAnsi="Cambria"/>
          <w:noProof/>
        </w:rPr>
      </w:pPr>
      <w:ins w:id="902" w:author="Ram Shrestha" w:date="2014-04-29T02:40:00Z">
        <w:r w:rsidRPr="00CF787D">
          <w:rPr>
            <w:rFonts w:ascii="Cambria" w:hAnsi="Cambria"/>
            <w:noProof/>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CF787D">
          <w:rPr>
            <w:rFonts w:ascii="Cambria" w:hAnsi="Cambria"/>
            <w:i/>
            <w:noProof/>
          </w:rPr>
          <w:t>AIDS</w:t>
        </w:r>
        <w:r w:rsidRPr="00CF787D">
          <w:rPr>
            <w:rFonts w:ascii="Cambria" w:hAnsi="Cambria"/>
            <w:noProof/>
          </w:rPr>
          <w:t xml:space="preserve"> </w:t>
        </w:r>
        <w:r w:rsidRPr="00CF787D">
          <w:rPr>
            <w:rFonts w:ascii="Cambria" w:hAnsi="Cambria"/>
            <w:b/>
            <w:noProof/>
          </w:rPr>
          <w:t>17 Suppl 3</w:t>
        </w:r>
        <w:r w:rsidRPr="00CF787D">
          <w:rPr>
            <w:rFonts w:ascii="Cambria" w:hAnsi="Cambria"/>
            <w:noProof/>
          </w:rPr>
          <w:t>: S23-29.</w:t>
        </w:r>
      </w:ins>
    </w:p>
    <w:p w:rsidR="00CF787D" w:rsidRPr="00CF787D" w:rsidRDefault="00CF787D" w:rsidP="00CF787D">
      <w:pPr>
        <w:rPr>
          <w:ins w:id="903" w:author="Ram Shrestha" w:date="2014-04-29T02:40:00Z"/>
          <w:rFonts w:ascii="Cambria" w:hAnsi="Cambria"/>
          <w:noProof/>
        </w:rPr>
      </w:pPr>
      <w:ins w:id="904" w:author="Ram Shrestha" w:date="2014-04-29T02:40:00Z">
        <w:r w:rsidRPr="00CF787D">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CF787D">
          <w:rPr>
            <w:rFonts w:ascii="Cambria" w:hAnsi="Cambria"/>
            <w:i/>
            <w:noProof/>
          </w:rPr>
          <w:t>AIDS</w:t>
        </w:r>
        <w:r w:rsidRPr="00CF787D">
          <w:rPr>
            <w:rFonts w:ascii="Cambria" w:hAnsi="Cambria"/>
            <w:noProof/>
          </w:rPr>
          <w:t xml:space="preserve"> </w:t>
        </w:r>
        <w:r w:rsidRPr="00CF787D">
          <w:rPr>
            <w:rFonts w:ascii="Cambria" w:hAnsi="Cambria"/>
            <w:b/>
            <w:noProof/>
          </w:rPr>
          <w:t>25</w:t>
        </w:r>
        <w:r w:rsidRPr="00CF787D">
          <w:rPr>
            <w:rFonts w:ascii="Cambria" w:hAnsi="Cambria"/>
            <w:noProof/>
          </w:rPr>
          <w:t>: 2183-2188.</w:t>
        </w:r>
      </w:ins>
    </w:p>
    <w:p w:rsidR="00CF787D" w:rsidRPr="00CF787D" w:rsidRDefault="00CF787D" w:rsidP="00CF787D">
      <w:pPr>
        <w:rPr>
          <w:ins w:id="905" w:author="Ram Shrestha" w:date="2014-04-29T02:40:00Z"/>
          <w:rFonts w:ascii="Cambria" w:hAnsi="Cambria"/>
          <w:noProof/>
          <w:rPrChange w:id="906" w:author="Ram Shrestha" w:date="2014-04-29T02:40:00Z">
            <w:rPr>
              <w:ins w:id="907" w:author="Ram Shrestha" w:date="2014-04-29T02:40:00Z"/>
            </w:rPr>
          </w:rPrChange>
        </w:rPr>
      </w:pPr>
      <w:ins w:id="908" w:author="Ram Shrestha" w:date="2014-04-29T02:40:00Z">
        <w:r w:rsidRPr="00CF787D">
          <w:rPr>
            <w:rFonts w:ascii="Cambria" w:hAnsi="Cambria"/>
            <w:noProof/>
          </w:rPr>
          <w:t xml:space="preserve">Archer, J, Braverman, MS, Taillon, BE, Desany, B, James, I, Harrigan, PR, Lewis, M, Robertson, DL (2009) Detection of low-frequency pretherapy chemokine (CXC motif) receptor 4 (CXCR4)-using HIV-1 with ultra-deep pyrosequencing. </w:t>
        </w:r>
        <w:r w:rsidRPr="00CF787D">
          <w:rPr>
            <w:rFonts w:ascii="Cambria" w:hAnsi="Cambria"/>
            <w:i/>
            <w:noProof/>
          </w:rPr>
          <w:t>AIDS</w:t>
        </w:r>
        <w:r w:rsidRPr="00CF787D">
          <w:rPr>
            <w:rFonts w:ascii="Cambria" w:hAnsi="Cambria"/>
            <w:noProof/>
            <w:rPrChange w:id="909" w:author="Ram Shrestha" w:date="2014-04-29T02:40:00Z">
              <w:rPr/>
            </w:rPrChange>
          </w:rPr>
          <w:t xml:space="preserve"> </w:t>
        </w:r>
        <w:r w:rsidRPr="00CF787D">
          <w:rPr>
            <w:rFonts w:ascii="Cambria" w:hAnsi="Cambria"/>
            <w:b/>
            <w:noProof/>
          </w:rPr>
          <w:t>23</w:t>
        </w:r>
        <w:r w:rsidRPr="00CF787D">
          <w:rPr>
            <w:rFonts w:ascii="Cambria" w:hAnsi="Cambria"/>
            <w:noProof/>
            <w:rPrChange w:id="910" w:author="Ram Shrestha" w:date="2014-04-29T02:40:00Z">
              <w:rPr/>
            </w:rPrChange>
          </w:rPr>
          <w:t>: 1209-1218.</w:t>
        </w:r>
      </w:ins>
    </w:p>
    <w:p w:rsidR="00CF787D" w:rsidRPr="00CF787D" w:rsidRDefault="00CF787D" w:rsidP="00CF787D">
      <w:pPr>
        <w:rPr>
          <w:ins w:id="911" w:author="Ram Shrestha" w:date="2014-04-29T02:40:00Z"/>
          <w:rFonts w:ascii="Cambria" w:hAnsi="Cambria"/>
          <w:noProof/>
          <w:rPrChange w:id="912" w:author="Ram Shrestha" w:date="2014-04-29T02:40:00Z">
            <w:rPr>
              <w:ins w:id="913" w:author="Ram Shrestha" w:date="2014-04-29T02:40:00Z"/>
            </w:rPr>
          </w:rPrChange>
        </w:rPr>
      </w:pPr>
      <w:ins w:id="914" w:author="Ram Shrestha" w:date="2014-04-29T02:40:00Z">
        <w:r w:rsidRPr="00CF787D">
          <w:rPr>
            <w:rFonts w:ascii="Cambria" w:hAnsi="Cambria"/>
            <w:noProof/>
            <w:rPrChange w:id="915" w:author="Ram Shrestha" w:date="2014-04-29T02:40: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CF787D">
          <w:rPr>
            <w:rFonts w:ascii="Cambria" w:hAnsi="Cambria"/>
            <w:i/>
            <w:noProof/>
            <w:rPrChange w:id="916" w:author="Ram Shrestha" w:date="2014-04-29T02:40:00Z">
              <w:rPr/>
            </w:rPrChange>
          </w:rPr>
          <w:t>Int J Epidemiol</w:t>
        </w:r>
        <w:r w:rsidRPr="00CF787D">
          <w:rPr>
            <w:rFonts w:ascii="Cambria" w:hAnsi="Cambria"/>
            <w:noProof/>
            <w:rPrChange w:id="917" w:author="Ram Shrestha" w:date="2014-04-29T02:40:00Z">
              <w:rPr/>
            </w:rPrChange>
          </w:rPr>
          <w:t xml:space="preserve"> </w:t>
        </w:r>
        <w:r w:rsidRPr="00CF787D">
          <w:rPr>
            <w:rFonts w:ascii="Cambria" w:hAnsi="Cambria"/>
            <w:b/>
            <w:noProof/>
            <w:rPrChange w:id="918" w:author="Ram Shrestha" w:date="2014-04-29T02:40:00Z">
              <w:rPr/>
            </w:rPrChange>
          </w:rPr>
          <w:t>36</w:t>
        </w:r>
        <w:r w:rsidRPr="00CF787D">
          <w:rPr>
            <w:rFonts w:ascii="Cambria" w:hAnsi="Cambria"/>
            <w:noProof/>
            <w:rPrChange w:id="919" w:author="Ram Shrestha" w:date="2014-04-29T02:40:00Z">
              <w:rPr/>
            </w:rPrChange>
          </w:rPr>
          <w:t>: 1009-1021.</w:t>
        </w:r>
      </w:ins>
    </w:p>
    <w:p w:rsidR="00CF787D" w:rsidRPr="00CF787D" w:rsidRDefault="00CF787D" w:rsidP="00CF787D">
      <w:pPr>
        <w:rPr>
          <w:ins w:id="920" w:author="Ram Shrestha" w:date="2014-04-29T02:40:00Z"/>
          <w:rFonts w:ascii="Cambria" w:hAnsi="Cambria"/>
          <w:noProof/>
          <w:rPrChange w:id="921" w:author="Ram Shrestha" w:date="2014-04-29T02:40:00Z">
            <w:rPr>
              <w:ins w:id="922" w:author="Ram Shrestha" w:date="2014-04-29T02:40:00Z"/>
            </w:rPr>
          </w:rPrChange>
        </w:rPr>
      </w:pPr>
      <w:ins w:id="923" w:author="Ram Shrestha" w:date="2014-04-29T02:40:00Z">
        <w:r w:rsidRPr="00CF787D">
          <w:rPr>
            <w:rFonts w:ascii="Cambria" w:hAnsi="Cambria"/>
            <w:noProof/>
            <w:rPrChange w:id="924" w:author="Ram Shrestha" w:date="2014-04-29T02:40: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CF787D">
          <w:rPr>
            <w:rFonts w:ascii="Cambria" w:hAnsi="Cambria"/>
            <w:i/>
            <w:noProof/>
            <w:rPrChange w:id="925" w:author="Ram Shrestha" w:date="2014-04-29T02:40:00Z">
              <w:rPr/>
            </w:rPrChange>
          </w:rPr>
          <w:t>BMC Public Health</w:t>
        </w:r>
        <w:r w:rsidRPr="00CF787D">
          <w:rPr>
            <w:rFonts w:ascii="Cambria" w:hAnsi="Cambria"/>
            <w:noProof/>
            <w:rPrChange w:id="926" w:author="Ram Shrestha" w:date="2014-04-29T02:40:00Z">
              <w:rPr/>
            </w:rPrChange>
          </w:rPr>
          <w:t xml:space="preserve"> </w:t>
        </w:r>
        <w:r w:rsidRPr="00CF787D">
          <w:rPr>
            <w:rFonts w:ascii="Cambria" w:hAnsi="Cambria"/>
            <w:b/>
            <w:noProof/>
            <w:rPrChange w:id="927" w:author="Ram Shrestha" w:date="2014-04-29T02:40:00Z">
              <w:rPr/>
            </w:rPrChange>
          </w:rPr>
          <w:t>13</w:t>
        </w:r>
        <w:r w:rsidRPr="00CF787D">
          <w:rPr>
            <w:rFonts w:ascii="Cambria" w:hAnsi="Cambria"/>
            <w:noProof/>
            <w:rPrChange w:id="928" w:author="Ram Shrestha" w:date="2014-04-29T02:40:00Z">
              <w:rPr/>
            </w:rPrChange>
          </w:rPr>
          <w:t>: 286.</w:t>
        </w:r>
      </w:ins>
    </w:p>
    <w:p w:rsidR="00CF787D" w:rsidRPr="00CF787D" w:rsidRDefault="00CF787D" w:rsidP="00CF787D">
      <w:pPr>
        <w:rPr>
          <w:ins w:id="929" w:author="Ram Shrestha" w:date="2014-04-29T02:40:00Z"/>
          <w:rFonts w:ascii="Cambria" w:hAnsi="Cambria"/>
          <w:noProof/>
          <w:rPrChange w:id="930" w:author="Ram Shrestha" w:date="2014-04-29T02:40:00Z">
            <w:rPr>
              <w:ins w:id="931" w:author="Ram Shrestha" w:date="2014-04-29T02:40:00Z"/>
            </w:rPr>
          </w:rPrChange>
        </w:rPr>
      </w:pPr>
      <w:ins w:id="932" w:author="Ram Shrestha" w:date="2014-04-29T02:40:00Z">
        <w:r w:rsidRPr="00CF787D">
          <w:rPr>
            <w:rFonts w:ascii="Cambria" w:hAnsi="Cambria"/>
            <w:noProof/>
            <w:rPrChange w:id="933" w:author="Ram Shrestha" w:date="2014-04-29T02:40:00Z">
              <w:rPr/>
            </w:rPrChange>
          </w:rPr>
          <w:t xml:space="preserve">Balduin M, KD (2011) Low-frequency hiv-1 drug resistance mutations and risk of nnrti-based antiretroviral treatment failure: A systematic review and pooled analysis. </w:t>
        </w:r>
        <w:r w:rsidRPr="00CF787D">
          <w:rPr>
            <w:rFonts w:ascii="Cambria" w:hAnsi="Cambria"/>
            <w:i/>
            <w:noProof/>
            <w:rPrChange w:id="934" w:author="Ram Shrestha" w:date="2014-04-29T02:40:00Z">
              <w:rPr/>
            </w:rPrChange>
          </w:rPr>
          <w:t>JAMA</w:t>
        </w:r>
        <w:r w:rsidRPr="00CF787D">
          <w:rPr>
            <w:rFonts w:ascii="Cambria" w:hAnsi="Cambria"/>
            <w:noProof/>
            <w:rPrChange w:id="935" w:author="Ram Shrestha" w:date="2014-04-29T02:40:00Z">
              <w:rPr/>
            </w:rPrChange>
          </w:rPr>
          <w:t xml:space="preserve"> </w:t>
        </w:r>
        <w:r w:rsidRPr="00CF787D">
          <w:rPr>
            <w:rFonts w:ascii="Cambria" w:hAnsi="Cambria"/>
            <w:b/>
            <w:noProof/>
            <w:rPrChange w:id="936" w:author="Ram Shrestha" w:date="2014-04-29T02:40:00Z">
              <w:rPr/>
            </w:rPrChange>
          </w:rPr>
          <w:t>305</w:t>
        </w:r>
        <w:r w:rsidRPr="00CF787D">
          <w:rPr>
            <w:rFonts w:ascii="Cambria" w:hAnsi="Cambria"/>
            <w:noProof/>
            <w:rPrChange w:id="937" w:author="Ram Shrestha" w:date="2014-04-29T02:40:00Z">
              <w:rPr/>
            </w:rPrChange>
          </w:rPr>
          <w:t>: 1327-1335.</w:t>
        </w:r>
      </w:ins>
    </w:p>
    <w:p w:rsidR="00CF787D" w:rsidRPr="00CF787D" w:rsidRDefault="00CF787D" w:rsidP="00CF787D">
      <w:pPr>
        <w:rPr>
          <w:ins w:id="938" w:author="Ram Shrestha" w:date="2014-04-29T02:40:00Z"/>
          <w:rFonts w:ascii="Cambria" w:hAnsi="Cambria"/>
          <w:noProof/>
          <w:rPrChange w:id="939" w:author="Ram Shrestha" w:date="2014-04-29T02:40:00Z">
            <w:rPr>
              <w:ins w:id="940" w:author="Ram Shrestha" w:date="2014-04-29T02:40:00Z"/>
            </w:rPr>
          </w:rPrChange>
        </w:rPr>
      </w:pPr>
      <w:ins w:id="941" w:author="Ram Shrestha" w:date="2014-04-29T02:40:00Z">
        <w:r w:rsidRPr="00CF787D">
          <w:rPr>
            <w:rFonts w:ascii="Cambria" w:hAnsi="Cambria"/>
            <w:noProof/>
            <w:rPrChange w:id="942" w:author="Ram Shrestha" w:date="2014-04-29T02:40:00Z">
              <w:rPr/>
            </w:rPrChange>
          </w:rPr>
          <w:t xml:space="preserve">Bansode, V, Drebert, ZJ, Travers, SA, Banda, E, Molesworth, A, Crampin, A, Ngwira, B, French, N, Glynn, JR, McCormack, GP (2011) Drug resistance mutations in drug-naive HIV type 1 subtype C-infected individuals from rural Malawi. </w:t>
        </w:r>
        <w:r w:rsidRPr="00CF787D">
          <w:rPr>
            <w:rFonts w:ascii="Cambria" w:hAnsi="Cambria"/>
            <w:i/>
            <w:noProof/>
            <w:rPrChange w:id="943" w:author="Ram Shrestha" w:date="2014-04-29T02:40:00Z">
              <w:rPr/>
            </w:rPrChange>
          </w:rPr>
          <w:t>AIDS Res Hum Retroviruses</w:t>
        </w:r>
        <w:r w:rsidRPr="00CF787D">
          <w:rPr>
            <w:rFonts w:ascii="Cambria" w:hAnsi="Cambria"/>
            <w:noProof/>
            <w:rPrChange w:id="944" w:author="Ram Shrestha" w:date="2014-04-29T02:40:00Z">
              <w:rPr/>
            </w:rPrChange>
          </w:rPr>
          <w:t xml:space="preserve"> </w:t>
        </w:r>
        <w:r w:rsidRPr="00CF787D">
          <w:rPr>
            <w:rFonts w:ascii="Cambria" w:hAnsi="Cambria"/>
            <w:b/>
            <w:noProof/>
            <w:rPrChange w:id="945" w:author="Ram Shrestha" w:date="2014-04-29T02:40:00Z">
              <w:rPr/>
            </w:rPrChange>
          </w:rPr>
          <w:t>27</w:t>
        </w:r>
        <w:r w:rsidRPr="00CF787D">
          <w:rPr>
            <w:rFonts w:ascii="Cambria" w:hAnsi="Cambria"/>
            <w:noProof/>
            <w:rPrChange w:id="946" w:author="Ram Shrestha" w:date="2014-04-29T02:40:00Z">
              <w:rPr/>
            </w:rPrChange>
          </w:rPr>
          <w:t>: 439-444.</w:t>
        </w:r>
      </w:ins>
    </w:p>
    <w:p w:rsidR="00CF787D" w:rsidRPr="00CF787D" w:rsidRDefault="00CF787D" w:rsidP="00CF787D">
      <w:pPr>
        <w:rPr>
          <w:ins w:id="947" w:author="Ram Shrestha" w:date="2014-04-29T02:40:00Z"/>
          <w:rFonts w:ascii="Cambria" w:hAnsi="Cambria"/>
          <w:noProof/>
          <w:rPrChange w:id="948" w:author="Ram Shrestha" w:date="2014-04-29T02:40:00Z">
            <w:rPr>
              <w:ins w:id="949" w:author="Ram Shrestha" w:date="2014-04-29T02:40:00Z"/>
            </w:rPr>
          </w:rPrChange>
        </w:rPr>
      </w:pPr>
      <w:ins w:id="950" w:author="Ram Shrestha" w:date="2014-04-29T02:40:00Z">
        <w:r w:rsidRPr="00CF787D">
          <w:rPr>
            <w:rFonts w:ascii="Cambria" w:hAnsi="Cambria"/>
            <w:noProof/>
            <w:rPrChange w:id="951" w:author="Ram Shrestha" w:date="2014-04-29T02:40: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CF787D">
          <w:rPr>
            <w:rFonts w:ascii="Cambria" w:hAnsi="Cambria"/>
            <w:i/>
            <w:noProof/>
            <w:rPrChange w:id="952" w:author="Ram Shrestha" w:date="2014-04-29T02:40:00Z">
              <w:rPr/>
            </w:rPrChange>
          </w:rPr>
          <w:t>BMC Infect Dis</w:t>
        </w:r>
        <w:r w:rsidRPr="00CF787D">
          <w:rPr>
            <w:rFonts w:ascii="Cambria" w:hAnsi="Cambria"/>
            <w:noProof/>
            <w:rPrChange w:id="953" w:author="Ram Shrestha" w:date="2014-04-29T02:40:00Z">
              <w:rPr/>
            </w:rPrChange>
          </w:rPr>
          <w:t xml:space="preserve"> </w:t>
        </w:r>
        <w:r w:rsidRPr="00CF787D">
          <w:rPr>
            <w:rFonts w:ascii="Cambria" w:hAnsi="Cambria"/>
            <w:b/>
            <w:noProof/>
            <w:rPrChange w:id="954" w:author="Ram Shrestha" w:date="2014-04-29T02:40:00Z">
              <w:rPr/>
            </w:rPrChange>
          </w:rPr>
          <w:t>13</w:t>
        </w:r>
        <w:r w:rsidRPr="00CF787D">
          <w:rPr>
            <w:rFonts w:ascii="Cambria" w:hAnsi="Cambria"/>
            <w:noProof/>
            <w:rPrChange w:id="955" w:author="Ram Shrestha" w:date="2014-04-29T02:40:00Z">
              <w:rPr/>
            </w:rPrChange>
          </w:rPr>
          <w:t>: 52.</w:t>
        </w:r>
      </w:ins>
    </w:p>
    <w:p w:rsidR="00CF787D" w:rsidRPr="00CF787D" w:rsidRDefault="00CF787D" w:rsidP="00CF787D">
      <w:pPr>
        <w:rPr>
          <w:ins w:id="956" w:author="Ram Shrestha" w:date="2014-04-29T02:40:00Z"/>
          <w:rFonts w:ascii="Cambria" w:hAnsi="Cambria"/>
          <w:noProof/>
          <w:rPrChange w:id="957" w:author="Ram Shrestha" w:date="2014-04-29T02:40:00Z">
            <w:rPr>
              <w:ins w:id="958" w:author="Ram Shrestha" w:date="2014-04-29T02:40:00Z"/>
            </w:rPr>
          </w:rPrChange>
        </w:rPr>
      </w:pPr>
      <w:ins w:id="959" w:author="Ram Shrestha" w:date="2014-04-29T02:40:00Z">
        <w:r w:rsidRPr="00CF787D">
          <w:rPr>
            <w:rFonts w:ascii="Cambria" w:hAnsi="Cambria"/>
            <w:noProof/>
            <w:rPrChange w:id="960" w:author="Ram Shrestha" w:date="2014-04-29T02:40:00Z">
              <w:rPr/>
            </w:rPrChange>
          </w:rPr>
          <w:t xml:space="preserve">Bebenek, K, Abbotts, J, Roberts, JD, Wilson, SH, Kunkel, TA (1989) Specificity and mechanism of error-prone replication by human immunodeficiency virus-1 reverse transcriptase. </w:t>
        </w:r>
        <w:r w:rsidRPr="00CF787D">
          <w:rPr>
            <w:rFonts w:ascii="Cambria" w:hAnsi="Cambria"/>
            <w:i/>
            <w:noProof/>
            <w:rPrChange w:id="961" w:author="Ram Shrestha" w:date="2014-04-29T02:40:00Z">
              <w:rPr/>
            </w:rPrChange>
          </w:rPr>
          <w:t>J Biol Chem</w:t>
        </w:r>
        <w:r w:rsidRPr="00CF787D">
          <w:rPr>
            <w:rFonts w:ascii="Cambria" w:hAnsi="Cambria"/>
            <w:noProof/>
            <w:rPrChange w:id="962" w:author="Ram Shrestha" w:date="2014-04-29T02:40:00Z">
              <w:rPr/>
            </w:rPrChange>
          </w:rPr>
          <w:t xml:space="preserve"> </w:t>
        </w:r>
        <w:r w:rsidRPr="00CF787D">
          <w:rPr>
            <w:rFonts w:ascii="Cambria" w:hAnsi="Cambria"/>
            <w:b/>
            <w:noProof/>
            <w:rPrChange w:id="963" w:author="Ram Shrestha" w:date="2014-04-29T02:40:00Z">
              <w:rPr/>
            </w:rPrChange>
          </w:rPr>
          <w:t>264</w:t>
        </w:r>
        <w:r w:rsidRPr="00CF787D">
          <w:rPr>
            <w:rFonts w:ascii="Cambria" w:hAnsi="Cambria"/>
            <w:noProof/>
            <w:rPrChange w:id="964" w:author="Ram Shrestha" w:date="2014-04-29T02:40:00Z">
              <w:rPr/>
            </w:rPrChange>
          </w:rPr>
          <w:t>: 16948-16956.</w:t>
        </w:r>
      </w:ins>
    </w:p>
    <w:p w:rsidR="00CF787D" w:rsidRPr="00CF787D" w:rsidRDefault="00CF787D" w:rsidP="00CF787D">
      <w:pPr>
        <w:rPr>
          <w:ins w:id="965" w:author="Ram Shrestha" w:date="2014-04-29T02:40:00Z"/>
          <w:rFonts w:ascii="Cambria" w:hAnsi="Cambria"/>
          <w:noProof/>
          <w:rPrChange w:id="966" w:author="Ram Shrestha" w:date="2014-04-29T02:40:00Z">
            <w:rPr>
              <w:ins w:id="967" w:author="Ram Shrestha" w:date="2014-04-29T02:40:00Z"/>
            </w:rPr>
          </w:rPrChange>
        </w:rPr>
      </w:pPr>
      <w:ins w:id="968" w:author="Ram Shrestha" w:date="2014-04-29T02:40:00Z">
        <w:r w:rsidRPr="00CF787D">
          <w:rPr>
            <w:rFonts w:ascii="Cambria" w:hAnsi="Cambria"/>
            <w:noProof/>
            <w:rPrChange w:id="969" w:author="Ram Shrestha" w:date="2014-04-29T02:40:00Z">
              <w:rPr/>
            </w:rPrChange>
          </w:rPr>
          <w:t xml:space="preserve">Bebenek, K, Abbotts, J, Wilson, SH, Kunkel, TA (1993) Error-prone polymerization by HIV-1 reverse transcriptase. Contribution of template-primer misalignment, miscoding, and termination probability to mutational hot spots. </w:t>
        </w:r>
        <w:r w:rsidRPr="00CF787D">
          <w:rPr>
            <w:rFonts w:ascii="Cambria" w:hAnsi="Cambria"/>
            <w:i/>
            <w:noProof/>
            <w:rPrChange w:id="970" w:author="Ram Shrestha" w:date="2014-04-29T02:40:00Z">
              <w:rPr/>
            </w:rPrChange>
          </w:rPr>
          <w:t>J Biol Chem</w:t>
        </w:r>
        <w:r w:rsidRPr="00CF787D">
          <w:rPr>
            <w:rFonts w:ascii="Cambria" w:hAnsi="Cambria"/>
            <w:noProof/>
            <w:rPrChange w:id="971" w:author="Ram Shrestha" w:date="2014-04-29T02:40:00Z">
              <w:rPr/>
            </w:rPrChange>
          </w:rPr>
          <w:t xml:space="preserve"> </w:t>
        </w:r>
        <w:r w:rsidRPr="00CF787D">
          <w:rPr>
            <w:rFonts w:ascii="Cambria" w:hAnsi="Cambria"/>
            <w:b/>
            <w:noProof/>
            <w:rPrChange w:id="972" w:author="Ram Shrestha" w:date="2014-04-29T02:40:00Z">
              <w:rPr/>
            </w:rPrChange>
          </w:rPr>
          <w:t>268</w:t>
        </w:r>
        <w:r w:rsidRPr="00CF787D">
          <w:rPr>
            <w:rFonts w:ascii="Cambria" w:hAnsi="Cambria"/>
            <w:noProof/>
            <w:rPrChange w:id="973" w:author="Ram Shrestha" w:date="2014-04-29T02:40:00Z">
              <w:rPr/>
            </w:rPrChange>
          </w:rPr>
          <w:t>: 10324-10334.</w:t>
        </w:r>
      </w:ins>
    </w:p>
    <w:p w:rsidR="00CF787D" w:rsidRPr="00CF787D" w:rsidRDefault="00CF787D" w:rsidP="00CF787D">
      <w:pPr>
        <w:rPr>
          <w:ins w:id="974" w:author="Ram Shrestha" w:date="2014-04-29T02:40:00Z"/>
          <w:rFonts w:ascii="Cambria" w:hAnsi="Cambria"/>
          <w:noProof/>
          <w:rPrChange w:id="975" w:author="Ram Shrestha" w:date="2014-04-29T02:40:00Z">
            <w:rPr>
              <w:ins w:id="976" w:author="Ram Shrestha" w:date="2014-04-29T02:40:00Z"/>
            </w:rPr>
          </w:rPrChange>
        </w:rPr>
      </w:pPr>
      <w:ins w:id="977" w:author="Ram Shrestha" w:date="2014-04-29T02:40:00Z">
        <w:r w:rsidRPr="00CF787D">
          <w:rPr>
            <w:rFonts w:ascii="Cambria" w:hAnsi="Cambria"/>
            <w:noProof/>
            <w:rPrChange w:id="978" w:author="Ram Shrestha" w:date="2014-04-29T02:40:00Z">
              <w:rPr/>
            </w:rPrChange>
          </w:rPr>
          <w:t xml:space="preserve">Beck, EJ, Vitoria, M, Mandalia, S, Crowley, S, Gilks, CF, Souteyrand, Y (2006) National adult antiretroviral therapy guidelines in resource-limited countries: concordance with 2003 WHO guidelines? </w:t>
        </w:r>
        <w:r w:rsidRPr="00CF787D">
          <w:rPr>
            <w:rFonts w:ascii="Cambria" w:hAnsi="Cambria"/>
            <w:i/>
            <w:noProof/>
            <w:rPrChange w:id="979" w:author="Ram Shrestha" w:date="2014-04-29T02:40:00Z">
              <w:rPr/>
            </w:rPrChange>
          </w:rPr>
          <w:t>AIDS</w:t>
        </w:r>
        <w:r w:rsidRPr="00CF787D">
          <w:rPr>
            <w:rFonts w:ascii="Cambria" w:hAnsi="Cambria"/>
            <w:noProof/>
            <w:rPrChange w:id="980" w:author="Ram Shrestha" w:date="2014-04-29T02:40:00Z">
              <w:rPr/>
            </w:rPrChange>
          </w:rPr>
          <w:t xml:space="preserve"> </w:t>
        </w:r>
        <w:r w:rsidRPr="00CF787D">
          <w:rPr>
            <w:rFonts w:ascii="Cambria" w:hAnsi="Cambria"/>
            <w:b/>
            <w:noProof/>
            <w:rPrChange w:id="981" w:author="Ram Shrestha" w:date="2014-04-29T02:40:00Z">
              <w:rPr/>
            </w:rPrChange>
          </w:rPr>
          <w:t>20</w:t>
        </w:r>
        <w:r w:rsidRPr="00CF787D">
          <w:rPr>
            <w:rFonts w:ascii="Cambria" w:hAnsi="Cambria"/>
            <w:noProof/>
            <w:rPrChange w:id="982" w:author="Ram Shrestha" w:date="2014-04-29T02:40:00Z">
              <w:rPr/>
            </w:rPrChange>
          </w:rPr>
          <w:t>: 1497-1502.</w:t>
        </w:r>
      </w:ins>
    </w:p>
    <w:p w:rsidR="00CF787D" w:rsidRPr="00CF787D" w:rsidRDefault="00CF787D" w:rsidP="00CF787D">
      <w:pPr>
        <w:rPr>
          <w:ins w:id="983" w:author="Ram Shrestha" w:date="2014-04-29T02:40:00Z"/>
          <w:rFonts w:ascii="Cambria" w:hAnsi="Cambria"/>
          <w:noProof/>
          <w:rPrChange w:id="984" w:author="Ram Shrestha" w:date="2014-04-29T02:40:00Z">
            <w:rPr>
              <w:ins w:id="985" w:author="Ram Shrestha" w:date="2014-04-29T02:40:00Z"/>
            </w:rPr>
          </w:rPrChange>
        </w:rPr>
      </w:pPr>
      <w:ins w:id="986" w:author="Ram Shrestha" w:date="2014-04-29T02:40:00Z">
        <w:r w:rsidRPr="00CF787D">
          <w:rPr>
            <w:rFonts w:ascii="Cambria" w:hAnsi="Cambria"/>
            <w:noProof/>
            <w:rPrChange w:id="987" w:author="Ram Shrestha" w:date="2014-04-29T02:40:00Z">
              <w:rPr/>
            </w:rPrChange>
          </w:rPr>
          <w:t xml:space="preserve">Berkhout, B, Das, AT, Beerens, N (2001) HIV-1 RNA editing, hypermutation, and error-prone reverse transcription. </w:t>
        </w:r>
        <w:r w:rsidRPr="00CF787D">
          <w:rPr>
            <w:rFonts w:ascii="Cambria" w:hAnsi="Cambria"/>
            <w:i/>
            <w:noProof/>
            <w:rPrChange w:id="988" w:author="Ram Shrestha" w:date="2014-04-29T02:40:00Z">
              <w:rPr/>
            </w:rPrChange>
          </w:rPr>
          <w:t>Science</w:t>
        </w:r>
        <w:r w:rsidRPr="00CF787D">
          <w:rPr>
            <w:rFonts w:ascii="Cambria" w:hAnsi="Cambria"/>
            <w:noProof/>
            <w:rPrChange w:id="989" w:author="Ram Shrestha" w:date="2014-04-29T02:40:00Z">
              <w:rPr/>
            </w:rPrChange>
          </w:rPr>
          <w:t xml:space="preserve"> </w:t>
        </w:r>
        <w:r w:rsidRPr="00CF787D">
          <w:rPr>
            <w:rFonts w:ascii="Cambria" w:hAnsi="Cambria"/>
            <w:b/>
            <w:noProof/>
            <w:rPrChange w:id="990" w:author="Ram Shrestha" w:date="2014-04-29T02:40:00Z">
              <w:rPr/>
            </w:rPrChange>
          </w:rPr>
          <w:t>292</w:t>
        </w:r>
        <w:r w:rsidRPr="00CF787D">
          <w:rPr>
            <w:rFonts w:ascii="Cambria" w:hAnsi="Cambria"/>
            <w:noProof/>
            <w:rPrChange w:id="991" w:author="Ram Shrestha" w:date="2014-04-29T02:40:00Z">
              <w:rPr/>
            </w:rPrChange>
          </w:rPr>
          <w:t>: 7.</w:t>
        </w:r>
      </w:ins>
    </w:p>
    <w:p w:rsidR="00CF787D" w:rsidRPr="00CF787D" w:rsidRDefault="00CF787D" w:rsidP="00CF787D">
      <w:pPr>
        <w:rPr>
          <w:ins w:id="992" w:author="Ram Shrestha" w:date="2014-04-29T02:40:00Z"/>
          <w:rFonts w:ascii="Cambria" w:hAnsi="Cambria"/>
          <w:noProof/>
          <w:rPrChange w:id="993" w:author="Ram Shrestha" w:date="2014-04-29T02:40:00Z">
            <w:rPr>
              <w:ins w:id="994" w:author="Ram Shrestha" w:date="2014-04-29T02:40:00Z"/>
            </w:rPr>
          </w:rPrChange>
        </w:rPr>
      </w:pPr>
      <w:ins w:id="995" w:author="Ram Shrestha" w:date="2014-04-29T02:40:00Z">
        <w:r w:rsidRPr="00CF787D">
          <w:rPr>
            <w:rFonts w:ascii="Cambria" w:hAnsi="Cambria"/>
            <w:noProof/>
            <w:rPrChange w:id="996" w:author="Ram Shrestha" w:date="2014-04-29T02:40: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CF787D">
          <w:rPr>
            <w:rFonts w:ascii="Cambria" w:hAnsi="Cambria"/>
            <w:i/>
            <w:noProof/>
            <w:rPrChange w:id="997" w:author="Ram Shrestha" w:date="2014-04-29T02:40:00Z">
              <w:rPr/>
            </w:rPrChange>
          </w:rPr>
          <w:t>Proc Natl Acad Sci U S A</w:t>
        </w:r>
        <w:r w:rsidRPr="00CF787D">
          <w:rPr>
            <w:rFonts w:ascii="Cambria" w:hAnsi="Cambria"/>
            <w:noProof/>
            <w:rPrChange w:id="998" w:author="Ram Shrestha" w:date="2014-04-29T02:40:00Z">
              <w:rPr/>
            </w:rPrChange>
          </w:rPr>
          <w:t xml:space="preserve"> </w:t>
        </w:r>
        <w:r w:rsidRPr="00CF787D">
          <w:rPr>
            <w:rFonts w:ascii="Cambria" w:hAnsi="Cambria"/>
            <w:b/>
            <w:noProof/>
            <w:rPrChange w:id="999" w:author="Ram Shrestha" w:date="2014-04-29T02:40:00Z">
              <w:rPr/>
            </w:rPrChange>
          </w:rPr>
          <w:t>108</w:t>
        </w:r>
        <w:r w:rsidRPr="00CF787D">
          <w:rPr>
            <w:rFonts w:ascii="Cambria" w:hAnsi="Cambria"/>
            <w:noProof/>
            <w:rPrChange w:id="1000" w:author="Ram Shrestha" w:date="2014-04-29T02:40:00Z">
              <w:rPr/>
            </w:rPrChange>
          </w:rPr>
          <w:t>: 9202-9207.</w:t>
        </w:r>
      </w:ins>
    </w:p>
    <w:p w:rsidR="00CF787D" w:rsidRPr="00CF787D" w:rsidRDefault="00CF787D" w:rsidP="00CF787D">
      <w:pPr>
        <w:rPr>
          <w:ins w:id="1001" w:author="Ram Shrestha" w:date="2014-04-29T02:40:00Z"/>
          <w:rFonts w:ascii="Cambria" w:hAnsi="Cambria"/>
          <w:noProof/>
          <w:rPrChange w:id="1002" w:author="Ram Shrestha" w:date="2014-04-29T02:40:00Z">
            <w:rPr>
              <w:ins w:id="1003" w:author="Ram Shrestha" w:date="2014-04-29T02:40:00Z"/>
            </w:rPr>
          </w:rPrChange>
        </w:rPr>
      </w:pPr>
      <w:ins w:id="1004" w:author="Ram Shrestha" w:date="2014-04-29T02:40:00Z">
        <w:r w:rsidRPr="00CF787D">
          <w:rPr>
            <w:rFonts w:ascii="Cambria" w:hAnsi="Cambria"/>
            <w:noProof/>
            <w:rPrChange w:id="1005" w:author="Ram Shrestha" w:date="2014-04-29T02:40:00Z">
              <w:rPr/>
            </w:rPrChange>
          </w:rPr>
          <w:t xml:space="preserve">Booth, CL, Geretti, AM (2007) Prevalence and determinants of transmitted antiretroviral drug resistance in HIV-1 infection. </w:t>
        </w:r>
        <w:r w:rsidRPr="00CF787D">
          <w:rPr>
            <w:rFonts w:ascii="Cambria" w:hAnsi="Cambria"/>
            <w:i/>
            <w:noProof/>
            <w:rPrChange w:id="1006" w:author="Ram Shrestha" w:date="2014-04-29T02:40:00Z">
              <w:rPr/>
            </w:rPrChange>
          </w:rPr>
          <w:t>J Antimicrob Chemother</w:t>
        </w:r>
        <w:r w:rsidRPr="00CF787D">
          <w:rPr>
            <w:rFonts w:ascii="Cambria" w:hAnsi="Cambria"/>
            <w:noProof/>
            <w:rPrChange w:id="1007" w:author="Ram Shrestha" w:date="2014-04-29T02:40:00Z">
              <w:rPr/>
            </w:rPrChange>
          </w:rPr>
          <w:t xml:space="preserve"> </w:t>
        </w:r>
        <w:r w:rsidRPr="00CF787D">
          <w:rPr>
            <w:rFonts w:ascii="Cambria" w:hAnsi="Cambria"/>
            <w:b/>
            <w:noProof/>
            <w:rPrChange w:id="1008" w:author="Ram Shrestha" w:date="2014-04-29T02:40:00Z">
              <w:rPr/>
            </w:rPrChange>
          </w:rPr>
          <w:t>59</w:t>
        </w:r>
        <w:r w:rsidRPr="00CF787D">
          <w:rPr>
            <w:rFonts w:ascii="Cambria" w:hAnsi="Cambria"/>
            <w:noProof/>
            <w:rPrChange w:id="1009" w:author="Ram Shrestha" w:date="2014-04-29T02:40:00Z">
              <w:rPr/>
            </w:rPrChange>
          </w:rPr>
          <w:t>: 1047-1056.</w:t>
        </w:r>
      </w:ins>
    </w:p>
    <w:p w:rsidR="00CF787D" w:rsidRPr="00CF787D" w:rsidRDefault="00CF787D" w:rsidP="00CF787D">
      <w:pPr>
        <w:rPr>
          <w:ins w:id="1010" w:author="Ram Shrestha" w:date="2014-04-29T02:40:00Z"/>
          <w:rFonts w:ascii="Cambria" w:hAnsi="Cambria"/>
          <w:noProof/>
          <w:rPrChange w:id="1011" w:author="Ram Shrestha" w:date="2014-04-29T02:40:00Z">
            <w:rPr>
              <w:ins w:id="1012" w:author="Ram Shrestha" w:date="2014-04-29T02:40:00Z"/>
            </w:rPr>
          </w:rPrChange>
        </w:rPr>
      </w:pPr>
      <w:ins w:id="1013" w:author="Ram Shrestha" w:date="2014-04-29T02:40:00Z">
        <w:r w:rsidRPr="00CF787D">
          <w:rPr>
            <w:rFonts w:ascii="Cambria" w:hAnsi="Cambria"/>
            <w:noProof/>
            <w:rPrChange w:id="1014" w:author="Ram Shrestha" w:date="2014-04-29T02:40: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CF787D">
          <w:rPr>
            <w:rFonts w:ascii="Cambria" w:hAnsi="Cambria"/>
            <w:i/>
            <w:noProof/>
            <w:rPrChange w:id="1015" w:author="Ram Shrestha" w:date="2014-04-29T02:40:00Z">
              <w:rPr/>
            </w:rPrChange>
          </w:rPr>
          <w:t>AIDS</w:t>
        </w:r>
        <w:r w:rsidRPr="00CF787D">
          <w:rPr>
            <w:rFonts w:ascii="Cambria" w:hAnsi="Cambria"/>
            <w:noProof/>
            <w:rPrChange w:id="1016" w:author="Ram Shrestha" w:date="2014-04-29T02:40:00Z">
              <w:rPr/>
            </w:rPrChange>
          </w:rPr>
          <w:t xml:space="preserve"> </w:t>
        </w:r>
        <w:r w:rsidRPr="00CF787D">
          <w:rPr>
            <w:rFonts w:ascii="Cambria" w:hAnsi="Cambria"/>
            <w:b/>
            <w:noProof/>
            <w:rPrChange w:id="1017" w:author="Ram Shrestha" w:date="2014-04-29T02:40:00Z">
              <w:rPr/>
            </w:rPrChange>
          </w:rPr>
          <w:t>14</w:t>
        </w:r>
        <w:r w:rsidRPr="00CF787D">
          <w:rPr>
            <w:rFonts w:ascii="Cambria" w:hAnsi="Cambria"/>
            <w:noProof/>
            <w:rPrChange w:id="1018" w:author="Ram Shrestha" w:date="2014-04-29T02:40:00Z">
              <w:rPr/>
            </w:rPrChange>
          </w:rPr>
          <w:t>: F1-7.</w:t>
        </w:r>
      </w:ins>
    </w:p>
    <w:p w:rsidR="00CF787D" w:rsidRPr="00CF787D" w:rsidRDefault="00CF787D" w:rsidP="00CF787D">
      <w:pPr>
        <w:rPr>
          <w:ins w:id="1019" w:author="Ram Shrestha" w:date="2014-04-29T02:40:00Z"/>
          <w:rFonts w:ascii="Cambria" w:hAnsi="Cambria"/>
          <w:noProof/>
          <w:rPrChange w:id="1020" w:author="Ram Shrestha" w:date="2014-04-29T02:40:00Z">
            <w:rPr>
              <w:ins w:id="1021" w:author="Ram Shrestha" w:date="2014-04-29T02:40:00Z"/>
            </w:rPr>
          </w:rPrChange>
        </w:rPr>
      </w:pPr>
      <w:ins w:id="1022" w:author="Ram Shrestha" w:date="2014-04-29T02:40:00Z">
        <w:r w:rsidRPr="00CF787D">
          <w:rPr>
            <w:rFonts w:ascii="Cambria" w:hAnsi="Cambria"/>
            <w:noProof/>
            <w:rPrChange w:id="1023" w:author="Ram Shrestha" w:date="2014-04-29T02:40: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CF787D">
          <w:rPr>
            <w:rFonts w:ascii="Cambria" w:hAnsi="Cambria"/>
            <w:i/>
            <w:noProof/>
            <w:rPrChange w:id="1024" w:author="Ram Shrestha" w:date="2014-04-29T02:40:00Z">
              <w:rPr/>
            </w:rPrChange>
          </w:rPr>
          <w:t>AIDS</w:t>
        </w:r>
        <w:r w:rsidRPr="00CF787D">
          <w:rPr>
            <w:rFonts w:ascii="Cambria" w:hAnsi="Cambria"/>
            <w:noProof/>
            <w:rPrChange w:id="1025" w:author="Ram Shrestha" w:date="2014-04-29T02:40:00Z">
              <w:rPr/>
            </w:rPrChange>
          </w:rPr>
          <w:t xml:space="preserve"> </w:t>
        </w:r>
        <w:r w:rsidRPr="00CF787D">
          <w:rPr>
            <w:rFonts w:ascii="Cambria" w:hAnsi="Cambria"/>
            <w:b/>
            <w:noProof/>
            <w:rPrChange w:id="1026" w:author="Ram Shrestha" w:date="2014-04-29T02:40:00Z">
              <w:rPr/>
            </w:rPrChange>
          </w:rPr>
          <w:t>21</w:t>
        </w:r>
        <w:r w:rsidRPr="00CF787D">
          <w:rPr>
            <w:rFonts w:ascii="Cambria" w:hAnsi="Cambria"/>
            <w:noProof/>
            <w:rPrChange w:id="1027" w:author="Ram Shrestha" w:date="2014-04-29T02:40:00Z">
              <w:rPr/>
            </w:rPrChange>
          </w:rPr>
          <w:t>: 957-964.</w:t>
        </w:r>
      </w:ins>
    </w:p>
    <w:p w:rsidR="00CF787D" w:rsidRPr="00CF787D" w:rsidRDefault="00CF787D" w:rsidP="00CF787D">
      <w:pPr>
        <w:rPr>
          <w:ins w:id="1028" w:author="Ram Shrestha" w:date="2014-04-29T02:40:00Z"/>
          <w:rFonts w:ascii="Cambria" w:hAnsi="Cambria"/>
          <w:noProof/>
          <w:rPrChange w:id="1029" w:author="Ram Shrestha" w:date="2014-04-29T02:40:00Z">
            <w:rPr>
              <w:ins w:id="1030" w:author="Ram Shrestha" w:date="2014-04-29T02:40:00Z"/>
            </w:rPr>
          </w:rPrChange>
        </w:rPr>
      </w:pPr>
      <w:ins w:id="1031" w:author="Ram Shrestha" w:date="2014-04-29T02:40:00Z">
        <w:r w:rsidRPr="00CF787D">
          <w:rPr>
            <w:rFonts w:ascii="Cambria" w:hAnsi="Cambria"/>
            <w:noProof/>
            <w:rPrChange w:id="1032" w:author="Ram Shrestha" w:date="2014-04-29T02:40:00Z">
              <w:rPr/>
            </w:rPrChange>
          </w:rPr>
          <w:t xml:space="preserve">Chi, BH, Stringer, JS, Moodley, D (2013) Antiretroviral drug regimens to prevent mother-to-child transmission of HIV: a review of scientific, program, and policy advances for sub-Saharan Africa. </w:t>
        </w:r>
        <w:r w:rsidRPr="00CF787D">
          <w:rPr>
            <w:rFonts w:ascii="Cambria" w:hAnsi="Cambria"/>
            <w:i/>
            <w:noProof/>
            <w:rPrChange w:id="1033" w:author="Ram Shrestha" w:date="2014-04-29T02:40:00Z">
              <w:rPr/>
            </w:rPrChange>
          </w:rPr>
          <w:t>Curr HIV/AIDS Rep</w:t>
        </w:r>
        <w:r w:rsidRPr="00CF787D">
          <w:rPr>
            <w:rFonts w:ascii="Cambria" w:hAnsi="Cambria"/>
            <w:noProof/>
            <w:rPrChange w:id="1034" w:author="Ram Shrestha" w:date="2014-04-29T02:40:00Z">
              <w:rPr/>
            </w:rPrChange>
          </w:rPr>
          <w:t xml:space="preserve"> </w:t>
        </w:r>
        <w:r w:rsidRPr="00CF787D">
          <w:rPr>
            <w:rFonts w:ascii="Cambria" w:hAnsi="Cambria"/>
            <w:b/>
            <w:noProof/>
            <w:rPrChange w:id="1035" w:author="Ram Shrestha" w:date="2014-04-29T02:40:00Z">
              <w:rPr/>
            </w:rPrChange>
          </w:rPr>
          <w:t>10</w:t>
        </w:r>
        <w:r w:rsidRPr="00CF787D">
          <w:rPr>
            <w:rFonts w:ascii="Cambria" w:hAnsi="Cambria"/>
            <w:noProof/>
            <w:rPrChange w:id="1036" w:author="Ram Shrestha" w:date="2014-04-29T02:40:00Z">
              <w:rPr/>
            </w:rPrChange>
          </w:rPr>
          <w:t>: 124-133.</w:t>
        </w:r>
      </w:ins>
    </w:p>
    <w:p w:rsidR="00CF787D" w:rsidRPr="00CF787D" w:rsidRDefault="00CF787D" w:rsidP="00CF787D">
      <w:pPr>
        <w:rPr>
          <w:ins w:id="1037" w:author="Ram Shrestha" w:date="2014-04-29T02:40:00Z"/>
          <w:rFonts w:ascii="Cambria" w:hAnsi="Cambria"/>
          <w:noProof/>
          <w:rPrChange w:id="1038" w:author="Ram Shrestha" w:date="2014-04-29T02:40:00Z">
            <w:rPr>
              <w:ins w:id="1039" w:author="Ram Shrestha" w:date="2014-04-29T02:40:00Z"/>
            </w:rPr>
          </w:rPrChange>
        </w:rPr>
      </w:pPr>
      <w:ins w:id="1040" w:author="Ram Shrestha" w:date="2014-04-29T02:40:00Z">
        <w:r w:rsidRPr="00CF787D">
          <w:rPr>
            <w:rFonts w:ascii="Cambria" w:hAnsi="Cambria"/>
            <w:noProof/>
            <w:rPrChange w:id="1041" w:author="Ram Shrestha" w:date="2014-04-29T02:40: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CF787D">
          <w:rPr>
            <w:rFonts w:ascii="Cambria" w:hAnsi="Cambria"/>
            <w:i/>
            <w:noProof/>
            <w:rPrChange w:id="1042" w:author="Ram Shrestha" w:date="2014-04-29T02:40:00Z">
              <w:rPr/>
            </w:rPrChange>
          </w:rPr>
          <w:t>AIDS</w:t>
        </w:r>
        <w:r w:rsidRPr="00CF787D">
          <w:rPr>
            <w:rFonts w:ascii="Cambria" w:hAnsi="Cambria"/>
            <w:noProof/>
            <w:rPrChange w:id="1043" w:author="Ram Shrestha" w:date="2014-04-29T02:40:00Z">
              <w:rPr/>
            </w:rPrChange>
          </w:rPr>
          <w:t xml:space="preserve"> </w:t>
        </w:r>
        <w:r w:rsidRPr="00CF787D">
          <w:rPr>
            <w:rFonts w:ascii="Cambria" w:hAnsi="Cambria"/>
            <w:b/>
            <w:noProof/>
            <w:rPrChange w:id="1044" w:author="Ram Shrestha" w:date="2014-04-29T02:40:00Z">
              <w:rPr/>
            </w:rPrChange>
          </w:rPr>
          <w:t>25</w:t>
        </w:r>
        <w:r w:rsidRPr="00CF787D">
          <w:rPr>
            <w:rFonts w:ascii="Cambria" w:hAnsi="Cambria"/>
            <w:noProof/>
            <w:rPrChange w:id="1045" w:author="Ram Shrestha" w:date="2014-04-29T02:40:00Z">
              <w:rPr/>
            </w:rPrChange>
          </w:rPr>
          <w:t>: 479-492.</w:t>
        </w:r>
      </w:ins>
    </w:p>
    <w:p w:rsidR="00CF787D" w:rsidRPr="00CF787D" w:rsidRDefault="00CF787D" w:rsidP="00CF787D">
      <w:pPr>
        <w:rPr>
          <w:ins w:id="1046" w:author="Ram Shrestha" w:date="2014-04-29T02:40:00Z"/>
          <w:rFonts w:ascii="Cambria" w:hAnsi="Cambria"/>
          <w:noProof/>
          <w:rPrChange w:id="1047" w:author="Ram Shrestha" w:date="2014-04-29T02:40:00Z">
            <w:rPr>
              <w:ins w:id="1048" w:author="Ram Shrestha" w:date="2014-04-29T02:40:00Z"/>
            </w:rPr>
          </w:rPrChange>
        </w:rPr>
      </w:pPr>
      <w:ins w:id="1049" w:author="Ram Shrestha" w:date="2014-04-29T02:40:00Z">
        <w:r w:rsidRPr="00CF787D">
          <w:rPr>
            <w:rFonts w:ascii="Cambria" w:hAnsi="Cambria"/>
            <w:noProof/>
            <w:rPrChange w:id="1050" w:author="Ram Shrestha" w:date="2014-04-29T02:40:00Z">
              <w:rPr/>
            </w:rPrChange>
          </w:rPr>
          <w:t xml:space="preserve">Clavel, F, Hance, AJ (2004) HIV Drug Resistance. </w:t>
        </w:r>
        <w:r w:rsidRPr="00CF787D">
          <w:rPr>
            <w:rFonts w:ascii="Cambria" w:hAnsi="Cambria"/>
            <w:i/>
            <w:noProof/>
            <w:rPrChange w:id="1051" w:author="Ram Shrestha" w:date="2014-04-29T02:40:00Z">
              <w:rPr/>
            </w:rPrChange>
          </w:rPr>
          <w:t>New England Journal of Medicine</w:t>
        </w:r>
        <w:r w:rsidRPr="00CF787D">
          <w:rPr>
            <w:rFonts w:ascii="Cambria" w:hAnsi="Cambria"/>
            <w:noProof/>
            <w:rPrChange w:id="1052" w:author="Ram Shrestha" w:date="2014-04-29T02:40:00Z">
              <w:rPr/>
            </w:rPrChange>
          </w:rPr>
          <w:t xml:space="preserve"> </w:t>
        </w:r>
        <w:r w:rsidRPr="00CF787D">
          <w:rPr>
            <w:rFonts w:ascii="Cambria" w:hAnsi="Cambria"/>
            <w:b/>
            <w:noProof/>
            <w:rPrChange w:id="1053" w:author="Ram Shrestha" w:date="2014-04-29T02:40:00Z">
              <w:rPr/>
            </w:rPrChange>
          </w:rPr>
          <w:t>350</w:t>
        </w:r>
        <w:r w:rsidRPr="00CF787D">
          <w:rPr>
            <w:rFonts w:ascii="Cambria" w:hAnsi="Cambria"/>
            <w:noProof/>
            <w:rPrChange w:id="1054" w:author="Ram Shrestha" w:date="2014-04-29T02:40:00Z">
              <w:rPr/>
            </w:rPrChange>
          </w:rPr>
          <w:t>: 1023-1035.</w:t>
        </w:r>
      </w:ins>
    </w:p>
    <w:p w:rsidR="00CF787D" w:rsidRPr="00CF787D" w:rsidRDefault="00CF787D" w:rsidP="00CF787D">
      <w:pPr>
        <w:rPr>
          <w:ins w:id="1055" w:author="Ram Shrestha" w:date="2014-04-29T02:40:00Z"/>
          <w:rFonts w:ascii="Cambria" w:hAnsi="Cambria"/>
          <w:noProof/>
          <w:rPrChange w:id="1056" w:author="Ram Shrestha" w:date="2014-04-29T02:40:00Z">
            <w:rPr>
              <w:ins w:id="1057" w:author="Ram Shrestha" w:date="2014-04-29T02:40:00Z"/>
            </w:rPr>
          </w:rPrChange>
        </w:rPr>
      </w:pPr>
      <w:ins w:id="1058" w:author="Ram Shrestha" w:date="2014-04-29T02:40:00Z">
        <w:r w:rsidRPr="00CF787D">
          <w:rPr>
            <w:rFonts w:ascii="Cambria" w:hAnsi="Cambria"/>
            <w:noProof/>
            <w:rPrChange w:id="1059" w:author="Ram Shrestha" w:date="2014-04-29T02:40:00Z">
              <w:rPr/>
            </w:rPrChange>
          </w:rPr>
          <w:t xml:space="preserve">Connor, EM, Sperling, RS, Gelber, R, Kiselev, P, Scott, G, O'Sullivan, MJ, VanDyke, R, Bey, M, Shearer, W, Jacobson, RL (1994a) Reduction of maternal-infant transmission of human immunodeficiency virus type 1 with zidovudine treatment. </w:t>
        </w:r>
        <w:r w:rsidRPr="00CF787D">
          <w:rPr>
            <w:rFonts w:ascii="Cambria" w:hAnsi="Cambria"/>
            <w:i/>
            <w:noProof/>
            <w:rPrChange w:id="1060" w:author="Ram Shrestha" w:date="2014-04-29T02:40:00Z">
              <w:rPr/>
            </w:rPrChange>
          </w:rPr>
          <w:t>New England Journal of Medicine</w:t>
        </w:r>
        <w:r w:rsidRPr="00CF787D">
          <w:rPr>
            <w:rFonts w:ascii="Cambria" w:hAnsi="Cambria"/>
            <w:noProof/>
            <w:rPrChange w:id="1061" w:author="Ram Shrestha" w:date="2014-04-29T02:40:00Z">
              <w:rPr/>
            </w:rPrChange>
          </w:rPr>
          <w:t xml:space="preserve"> </w:t>
        </w:r>
        <w:r w:rsidRPr="00CF787D">
          <w:rPr>
            <w:rFonts w:ascii="Cambria" w:hAnsi="Cambria"/>
            <w:b/>
            <w:noProof/>
            <w:rPrChange w:id="1062" w:author="Ram Shrestha" w:date="2014-04-29T02:40:00Z">
              <w:rPr/>
            </w:rPrChange>
          </w:rPr>
          <w:t>331</w:t>
        </w:r>
        <w:r w:rsidRPr="00CF787D">
          <w:rPr>
            <w:rFonts w:ascii="Cambria" w:hAnsi="Cambria"/>
            <w:noProof/>
            <w:rPrChange w:id="1063" w:author="Ram Shrestha" w:date="2014-04-29T02:40:00Z">
              <w:rPr/>
            </w:rPrChange>
          </w:rPr>
          <w:t>: 1173-1180.</w:t>
        </w:r>
      </w:ins>
    </w:p>
    <w:p w:rsidR="00CF787D" w:rsidRPr="00CF787D" w:rsidRDefault="00CF787D" w:rsidP="00CF787D">
      <w:pPr>
        <w:rPr>
          <w:ins w:id="1064" w:author="Ram Shrestha" w:date="2014-04-29T02:40:00Z"/>
          <w:rFonts w:ascii="Cambria" w:hAnsi="Cambria"/>
          <w:noProof/>
          <w:rPrChange w:id="1065" w:author="Ram Shrestha" w:date="2014-04-29T02:40:00Z">
            <w:rPr>
              <w:ins w:id="1066" w:author="Ram Shrestha" w:date="2014-04-29T02:40:00Z"/>
            </w:rPr>
          </w:rPrChange>
        </w:rPr>
      </w:pPr>
      <w:ins w:id="1067" w:author="Ram Shrestha" w:date="2014-04-29T02:40:00Z">
        <w:r w:rsidRPr="00CF787D">
          <w:rPr>
            <w:rFonts w:ascii="Cambria" w:hAnsi="Cambria"/>
            <w:noProof/>
            <w:rPrChange w:id="1068" w:author="Ram Shrestha" w:date="2014-04-29T02:40: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CF787D">
          <w:rPr>
            <w:rFonts w:ascii="Cambria" w:hAnsi="Cambria"/>
            <w:i/>
            <w:noProof/>
            <w:rPrChange w:id="1069" w:author="Ram Shrestha" w:date="2014-04-29T02:40:00Z">
              <w:rPr/>
            </w:rPrChange>
          </w:rPr>
          <w:t>N Engl J Med</w:t>
        </w:r>
        <w:r w:rsidRPr="00CF787D">
          <w:rPr>
            <w:rFonts w:ascii="Cambria" w:hAnsi="Cambria"/>
            <w:noProof/>
            <w:rPrChange w:id="1070" w:author="Ram Shrestha" w:date="2014-04-29T02:40:00Z">
              <w:rPr/>
            </w:rPrChange>
          </w:rPr>
          <w:t xml:space="preserve"> </w:t>
        </w:r>
        <w:r w:rsidRPr="00CF787D">
          <w:rPr>
            <w:rFonts w:ascii="Cambria" w:hAnsi="Cambria"/>
            <w:b/>
            <w:noProof/>
            <w:rPrChange w:id="1071" w:author="Ram Shrestha" w:date="2014-04-29T02:40:00Z">
              <w:rPr/>
            </w:rPrChange>
          </w:rPr>
          <w:t>331</w:t>
        </w:r>
        <w:r w:rsidRPr="00CF787D">
          <w:rPr>
            <w:rFonts w:ascii="Cambria" w:hAnsi="Cambria"/>
            <w:noProof/>
            <w:rPrChange w:id="1072" w:author="Ram Shrestha" w:date="2014-04-29T02:40:00Z">
              <w:rPr/>
            </w:rPrChange>
          </w:rPr>
          <w:t>: 1173-1180.</w:t>
        </w:r>
      </w:ins>
    </w:p>
    <w:p w:rsidR="00CF787D" w:rsidRPr="00CF787D" w:rsidRDefault="00CF787D" w:rsidP="00CF787D">
      <w:pPr>
        <w:rPr>
          <w:ins w:id="1073" w:author="Ram Shrestha" w:date="2014-04-29T02:40:00Z"/>
          <w:rFonts w:ascii="Cambria" w:hAnsi="Cambria"/>
          <w:noProof/>
          <w:rPrChange w:id="1074" w:author="Ram Shrestha" w:date="2014-04-29T02:40:00Z">
            <w:rPr>
              <w:ins w:id="1075" w:author="Ram Shrestha" w:date="2014-04-29T02:40:00Z"/>
            </w:rPr>
          </w:rPrChange>
        </w:rPr>
      </w:pPr>
      <w:ins w:id="1076" w:author="Ram Shrestha" w:date="2014-04-29T02:40:00Z">
        <w:r w:rsidRPr="00CF787D">
          <w:rPr>
            <w:rFonts w:ascii="Cambria" w:hAnsi="Cambria"/>
            <w:noProof/>
            <w:rPrChange w:id="1077" w:author="Ram Shrestha" w:date="2014-04-29T02:40: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CF787D">
          <w:rPr>
            <w:rFonts w:ascii="Cambria" w:hAnsi="Cambria"/>
            <w:i/>
            <w:noProof/>
            <w:rPrChange w:id="1078" w:author="Ram Shrestha" w:date="2014-04-29T02:40:00Z">
              <w:rPr/>
            </w:rPrChange>
          </w:rPr>
          <w:t>Clin Infect Dis</w:t>
        </w:r>
        <w:r w:rsidRPr="00CF787D">
          <w:rPr>
            <w:rFonts w:ascii="Cambria" w:hAnsi="Cambria"/>
            <w:noProof/>
            <w:rPrChange w:id="1079" w:author="Ram Shrestha" w:date="2014-04-29T02:40:00Z">
              <w:rPr/>
            </w:rPrChange>
          </w:rPr>
          <w:t xml:space="preserve"> </w:t>
        </w:r>
        <w:r w:rsidRPr="00CF787D">
          <w:rPr>
            <w:rFonts w:ascii="Cambria" w:hAnsi="Cambria"/>
            <w:b/>
            <w:noProof/>
            <w:rPrChange w:id="1080" w:author="Ram Shrestha" w:date="2014-04-29T02:40:00Z">
              <w:rPr/>
            </w:rPrChange>
          </w:rPr>
          <w:t>48</w:t>
        </w:r>
        <w:r w:rsidRPr="00CF787D">
          <w:rPr>
            <w:rFonts w:ascii="Cambria" w:hAnsi="Cambria"/>
            <w:noProof/>
            <w:rPrChange w:id="1081" w:author="Ram Shrestha" w:date="2014-04-29T02:40:00Z">
              <w:rPr/>
            </w:rPrChange>
          </w:rPr>
          <w:t>: 462-472.</w:t>
        </w:r>
      </w:ins>
    </w:p>
    <w:p w:rsidR="00CF787D" w:rsidRPr="00CF787D" w:rsidRDefault="00CF787D" w:rsidP="00CF787D">
      <w:pPr>
        <w:rPr>
          <w:ins w:id="1082" w:author="Ram Shrestha" w:date="2014-04-29T02:40:00Z"/>
          <w:rFonts w:ascii="Cambria" w:hAnsi="Cambria"/>
          <w:noProof/>
          <w:rPrChange w:id="1083" w:author="Ram Shrestha" w:date="2014-04-29T02:40:00Z">
            <w:rPr>
              <w:ins w:id="1084" w:author="Ram Shrestha" w:date="2014-04-29T02:40:00Z"/>
            </w:rPr>
          </w:rPrChange>
        </w:rPr>
      </w:pPr>
      <w:ins w:id="1085" w:author="Ram Shrestha" w:date="2014-04-29T02:40:00Z">
        <w:r w:rsidRPr="00CF787D">
          <w:rPr>
            <w:rFonts w:ascii="Cambria" w:hAnsi="Cambria"/>
            <w:noProof/>
            <w:rPrChange w:id="1086" w:author="Ram Shrestha" w:date="2014-04-29T02:40:00Z">
              <w:rPr/>
            </w:rPrChange>
          </w:rPr>
          <w:t xml:space="preserve">D’Aquila, RT, Schapiro, JM, Brun-Vézinet, Ft, Clotet, B, Conway, B, Demeter, LM, Grant, RM, Johnson, VA, Kuritzkes, DR, Loveday, C (2003) Drug resistance mutations in HIV-1. </w:t>
        </w:r>
        <w:r w:rsidRPr="00CF787D">
          <w:rPr>
            <w:rFonts w:ascii="Cambria" w:hAnsi="Cambria"/>
            <w:i/>
            <w:noProof/>
            <w:rPrChange w:id="1087" w:author="Ram Shrestha" w:date="2014-04-29T02:40:00Z">
              <w:rPr/>
            </w:rPrChange>
          </w:rPr>
          <w:t>Top HIV Med</w:t>
        </w:r>
        <w:r w:rsidRPr="00CF787D">
          <w:rPr>
            <w:rFonts w:ascii="Cambria" w:hAnsi="Cambria"/>
            <w:noProof/>
            <w:rPrChange w:id="1088" w:author="Ram Shrestha" w:date="2014-04-29T02:40:00Z">
              <w:rPr/>
            </w:rPrChange>
          </w:rPr>
          <w:t xml:space="preserve"> </w:t>
        </w:r>
        <w:r w:rsidRPr="00CF787D">
          <w:rPr>
            <w:rFonts w:ascii="Cambria" w:hAnsi="Cambria"/>
            <w:b/>
            <w:noProof/>
            <w:rPrChange w:id="1089" w:author="Ram Shrestha" w:date="2014-04-29T02:40:00Z">
              <w:rPr/>
            </w:rPrChange>
          </w:rPr>
          <w:t>11</w:t>
        </w:r>
        <w:r w:rsidRPr="00CF787D">
          <w:rPr>
            <w:rFonts w:ascii="Cambria" w:hAnsi="Cambria"/>
            <w:noProof/>
            <w:rPrChange w:id="1090" w:author="Ram Shrestha" w:date="2014-04-29T02:40:00Z">
              <w:rPr/>
            </w:rPrChange>
          </w:rPr>
          <w:t>: 92–96.</w:t>
        </w:r>
      </w:ins>
    </w:p>
    <w:p w:rsidR="00CF787D" w:rsidRPr="00CF787D" w:rsidRDefault="00CF787D" w:rsidP="00CF787D">
      <w:pPr>
        <w:rPr>
          <w:ins w:id="1091" w:author="Ram Shrestha" w:date="2014-04-29T02:40:00Z"/>
          <w:rFonts w:ascii="Cambria" w:hAnsi="Cambria"/>
          <w:noProof/>
          <w:rPrChange w:id="1092" w:author="Ram Shrestha" w:date="2014-04-29T02:40:00Z">
            <w:rPr>
              <w:ins w:id="1093" w:author="Ram Shrestha" w:date="2014-04-29T02:40:00Z"/>
            </w:rPr>
          </w:rPrChange>
        </w:rPr>
      </w:pPr>
      <w:ins w:id="1094" w:author="Ram Shrestha" w:date="2014-04-29T02:40:00Z">
        <w:r w:rsidRPr="00CF787D">
          <w:rPr>
            <w:rFonts w:ascii="Cambria" w:hAnsi="Cambria"/>
            <w:noProof/>
            <w:rPrChange w:id="1095" w:author="Ram Shrestha" w:date="2014-04-29T02:40:00Z">
              <w:rPr/>
            </w:rPrChange>
          </w:rPr>
          <w:t xml:space="preserve">Devereux, HL, Youle, M, Johnson, MA, Loveday, C (1999) Rapid decline in detectability of HIV-1 drug resistance mutations after stopping therapy. </w:t>
        </w:r>
        <w:r w:rsidRPr="00CF787D">
          <w:rPr>
            <w:rFonts w:ascii="Cambria" w:hAnsi="Cambria"/>
            <w:i/>
            <w:noProof/>
            <w:rPrChange w:id="1096" w:author="Ram Shrestha" w:date="2014-04-29T02:40:00Z">
              <w:rPr/>
            </w:rPrChange>
          </w:rPr>
          <w:t>AIDS</w:t>
        </w:r>
        <w:r w:rsidRPr="00CF787D">
          <w:rPr>
            <w:rFonts w:ascii="Cambria" w:hAnsi="Cambria"/>
            <w:noProof/>
            <w:rPrChange w:id="1097" w:author="Ram Shrestha" w:date="2014-04-29T02:40:00Z">
              <w:rPr/>
            </w:rPrChange>
          </w:rPr>
          <w:t xml:space="preserve"> </w:t>
        </w:r>
        <w:r w:rsidRPr="00CF787D">
          <w:rPr>
            <w:rFonts w:ascii="Cambria" w:hAnsi="Cambria"/>
            <w:b/>
            <w:noProof/>
            <w:rPrChange w:id="1098" w:author="Ram Shrestha" w:date="2014-04-29T02:40:00Z">
              <w:rPr/>
            </w:rPrChange>
          </w:rPr>
          <w:t>13</w:t>
        </w:r>
        <w:r w:rsidRPr="00CF787D">
          <w:rPr>
            <w:rFonts w:ascii="Cambria" w:hAnsi="Cambria"/>
            <w:noProof/>
            <w:rPrChange w:id="1099" w:author="Ram Shrestha" w:date="2014-04-29T02:40:00Z">
              <w:rPr/>
            </w:rPrChange>
          </w:rPr>
          <w:t>: F123-127.</w:t>
        </w:r>
      </w:ins>
    </w:p>
    <w:p w:rsidR="00CF787D" w:rsidRPr="00CF787D" w:rsidRDefault="00CF787D" w:rsidP="00CF787D">
      <w:pPr>
        <w:rPr>
          <w:ins w:id="1100" w:author="Ram Shrestha" w:date="2014-04-29T02:40:00Z"/>
          <w:rFonts w:ascii="Cambria" w:hAnsi="Cambria"/>
          <w:noProof/>
          <w:rPrChange w:id="1101" w:author="Ram Shrestha" w:date="2014-04-29T02:40:00Z">
            <w:rPr>
              <w:ins w:id="1102" w:author="Ram Shrestha" w:date="2014-04-29T02:40:00Z"/>
            </w:rPr>
          </w:rPrChange>
        </w:rPr>
      </w:pPr>
      <w:ins w:id="1103" w:author="Ram Shrestha" w:date="2014-04-29T02:40:00Z">
        <w:r w:rsidRPr="00CF787D">
          <w:rPr>
            <w:rFonts w:ascii="Cambria" w:hAnsi="Cambria"/>
            <w:noProof/>
            <w:rPrChange w:id="1104" w:author="Ram Shrestha" w:date="2014-04-29T02:40:00Z">
              <w:rPr/>
            </w:rPrChange>
          </w:rPr>
          <w:t xml:space="preserve">Dudley, DM, Chin, EN, Bimber, BN, Sanabani, SS, Tarosso, LF, Costa, PR, Sauer, MM, Kallas, EG, O'Connor, DH (2012) Low-cost ultra-wide genotyping using Roche/454 pyrosequencing for surveillance of HIV drug resistance. </w:t>
        </w:r>
        <w:r w:rsidRPr="00CF787D">
          <w:rPr>
            <w:rFonts w:ascii="Cambria" w:hAnsi="Cambria"/>
            <w:i/>
            <w:noProof/>
            <w:rPrChange w:id="1105" w:author="Ram Shrestha" w:date="2014-04-29T02:40:00Z">
              <w:rPr/>
            </w:rPrChange>
          </w:rPr>
          <w:t>PLoS One</w:t>
        </w:r>
        <w:r w:rsidRPr="00CF787D">
          <w:rPr>
            <w:rFonts w:ascii="Cambria" w:hAnsi="Cambria"/>
            <w:noProof/>
            <w:rPrChange w:id="1106" w:author="Ram Shrestha" w:date="2014-04-29T02:40:00Z">
              <w:rPr/>
            </w:rPrChange>
          </w:rPr>
          <w:t xml:space="preserve"> </w:t>
        </w:r>
        <w:r w:rsidRPr="00CF787D">
          <w:rPr>
            <w:rFonts w:ascii="Cambria" w:hAnsi="Cambria"/>
            <w:b/>
            <w:noProof/>
            <w:rPrChange w:id="1107" w:author="Ram Shrestha" w:date="2014-04-29T02:40:00Z">
              <w:rPr/>
            </w:rPrChange>
          </w:rPr>
          <w:t>7</w:t>
        </w:r>
        <w:r w:rsidRPr="00CF787D">
          <w:rPr>
            <w:rFonts w:ascii="Cambria" w:hAnsi="Cambria"/>
            <w:noProof/>
            <w:rPrChange w:id="1108" w:author="Ram Shrestha" w:date="2014-04-29T02:40:00Z">
              <w:rPr/>
            </w:rPrChange>
          </w:rPr>
          <w:t>: e36494.</w:t>
        </w:r>
      </w:ins>
    </w:p>
    <w:p w:rsidR="00CF787D" w:rsidRPr="00CF787D" w:rsidRDefault="00CF787D" w:rsidP="00CF787D">
      <w:pPr>
        <w:rPr>
          <w:ins w:id="1109" w:author="Ram Shrestha" w:date="2014-04-29T02:40:00Z"/>
          <w:rFonts w:ascii="Cambria" w:hAnsi="Cambria"/>
          <w:noProof/>
          <w:rPrChange w:id="1110" w:author="Ram Shrestha" w:date="2014-04-29T02:40:00Z">
            <w:rPr>
              <w:ins w:id="1111" w:author="Ram Shrestha" w:date="2014-04-29T02:40:00Z"/>
            </w:rPr>
          </w:rPrChange>
        </w:rPr>
      </w:pPr>
      <w:ins w:id="1112" w:author="Ram Shrestha" w:date="2014-04-29T02:40:00Z">
        <w:r w:rsidRPr="00CF787D">
          <w:rPr>
            <w:rFonts w:ascii="Cambria" w:hAnsi="Cambria"/>
            <w:noProof/>
            <w:rPrChange w:id="1113" w:author="Ram Shrestha" w:date="2014-04-29T02:40:00Z">
              <w:rPr/>
            </w:rPrChange>
          </w:rPr>
          <w:t xml:space="preserve">Eshleman, SH, Guay, LA, Mwatha, A, Brown, ER, Cunningham, SP, Musoke, P, Mmiro, F, Jackson, JB (2004a) Characterization of nevirapine resistance mutations in women with subtype A vs. D HIV-1 6-8 weeks after single-dose nevirapine (HIVNET 012). </w:t>
        </w:r>
        <w:r w:rsidRPr="00CF787D">
          <w:rPr>
            <w:rFonts w:ascii="Cambria" w:hAnsi="Cambria"/>
            <w:i/>
            <w:noProof/>
            <w:rPrChange w:id="1114" w:author="Ram Shrestha" w:date="2014-04-29T02:40:00Z">
              <w:rPr/>
            </w:rPrChange>
          </w:rPr>
          <w:t>J Acquir Immune Defic Syndr</w:t>
        </w:r>
        <w:r w:rsidRPr="00CF787D">
          <w:rPr>
            <w:rFonts w:ascii="Cambria" w:hAnsi="Cambria"/>
            <w:noProof/>
            <w:rPrChange w:id="1115" w:author="Ram Shrestha" w:date="2014-04-29T02:40:00Z">
              <w:rPr/>
            </w:rPrChange>
          </w:rPr>
          <w:t xml:space="preserve"> </w:t>
        </w:r>
        <w:r w:rsidRPr="00CF787D">
          <w:rPr>
            <w:rFonts w:ascii="Cambria" w:hAnsi="Cambria"/>
            <w:b/>
            <w:noProof/>
            <w:rPrChange w:id="1116" w:author="Ram Shrestha" w:date="2014-04-29T02:40:00Z">
              <w:rPr/>
            </w:rPrChange>
          </w:rPr>
          <w:t>35</w:t>
        </w:r>
        <w:r w:rsidRPr="00CF787D">
          <w:rPr>
            <w:rFonts w:ascii="Cambria" w:hAnsi="Cambria"/>
            <w:noProof/>
            <w:rPrChange w:id="1117" w:author="Ram Shrestha" w:date="2014-04-29T02:40:00Z">
              <w:rPr/>
            </w:rPrChange>
          </w:rPr>
          <w:t>: 126-130.</w:t>
        </w:r>
      </w:ins>
    </w:p>
    <w:p w:rsidR="00CF787D" w:rsidRPr="00CF787D" w:rsidRDefault="00CF787D" w:rsidP="00CF787D">
      <w:pPr>
        <w:rPr>
          <w:ins w:id="1118" w:author="Ram Shrestha" w:date="2014-04-29T02:40:00Z"/>
          <w:rFonts w:ascii="Cambria" w:hAnsi="Cambria"/>
          <w:noProof/>
          <w:rPrChange w:id="1119" w:author="Ram Shrestha" w:date="2014-04-29T02:40:00Z">
            <w:rPr>
              <w:ins w:id="1120" w:author="Ram Shrestha" w:date="2014-04-29T02:40:00Z"/>
            </w:rPr>
          </w:rPrChange>
        </w:rPr>
      </w:pPr>
      <w:ins w:id="1121" w:author="Ram Shrestha" w:date="2014-04-29T02:40:00Z">
        <w:r w:rsidRPr="00CF787D">
          <w:rPr>
            <w:rFonts w:ascii="Cambria" w:hAnsi="Cambria"/>
            <w:noProof/>
            <w:rPrChange w:id="1122" w:author="Ram Shrestha" w:date="2014-04-29T02:40:00Z">
              <w:rPr/>
            </w:rPrChange>
          </w:rPr>
          <w:t xml:space="preserve">Eshleman, SH, Guay, LA, Mwatha, A, Cunningham, SP, Brown, ER, Musoke, P, Mmiro, F, Jackson, JB (2004b) Comparison of nevirapine (NVP) resistance in Ugandan women 7 days vs. 6-8 weeks after single-dose nvp prophylaxis: HIVNET 012. </w:t>
        </w:r>
        <w:r w:rsidRPr="00CF787D">
          <w:rPr>
            <w:rFonts w:ascii="Cambria" w:hAnsi="Cambria"/>
            <w:i/>
            <w:noProof/>
            <w:rPrChange w:id="1123" w:author="Ram Shrestha" w:date="2014-04-29T02:40:00Z">
              <w:rPr/>
            </w:rPrChange>
          </w:rPr>
          <w:t>AIDS Res Hum Retroviruses</w:t>
        </w:r>
        <w:r w:rsidRPr="00CF787D">
          <w:rPr>
            <w:rFonts w:ascii="Cambria" w:hAnsi="Cambria"/>
            <w:noProof/>
            <w:rPrChange w:id="1124" w:author="Ram Shrestha" w:date="2014-04-29T02:40:00Z">
              <w:rPr/>
            </w:rPrChange>
          </w:rPr>
          <w:t xml:space="preserve"> </w:t>
        </w:r>
        <w:r w:rsidRPr="00CF787D">
          <w:rPr>
            <w:rFonts w:ascii="Cambria" w:hAnsi="Cambria"/>
            <w:b/>
            <w:noProof/>
            <w:rPrChange w:id="1125" w:author="Ram Shrestha" w:date="2014-04-29T02:40:00Z">
              <w:rPr/>
            </w:rPrChange>
          </w:rPr>
          <w:t>20</w:t>
        </w:r>
        <w:r w:rsidRPr="00CF787D">
          <w:rPr>
            <w:rFonts w:ascii="Cambria" w:hAnsi="Cambria"/>
            <w:noProof/>
            <w:rPrChange w:id="1126" w:author="Ram Shrestha" w:date="2014-04-29T02:40:00Z">
              <w:rPr/>
            </w:rPrChange>
          </w:rPr>
          <w:t>: 595-599.</w:t>
        </w:r>
      </w:ins>
    </w:p>
    <w:p w:rsidR="00CF787D" w:rsidRPr="00CF787D" w:rsidRDefault="00CF787D" w:rsidP="00CF787D">
      <w:pPr>
        <w:rPr>
          <w:ins w:id="1127" w:author="Ram Shrestha" w:date="2014-04-29T02:40:00Z"/>
          <w:rFonts w:ascii="Cambria" w:hAnsi="Cambria"/>
          <w:noProof/>
          <w:rPrChange w:id="1128" w:author="Ram Shrestha" w:date="2014-04-29T02:40:00Z">
            <w:rPr>
              <w:ins w:id="1129" w:author="Ram Shrestha" w:date="2014-04-29T02:40:00Z"/>
            </w:rPr>
          </w:rPrChange>
        </w:rPr>
      </w:pPr>
      <w:ins w:id="1130" w:author="Ram Shrestha" w:date="2014-04-29T02:40:00Z">
        <w:r w:rsidRPr="00CF787D">
          <w:rPr>
            <w:rFonts w:ascii="Cambria" w:hAnsi="Cambria"/>
            <w:noProof/>
            <w:rPrChange w:id="1131" w:author="Ram Shrestha" w:date="2014-04-29T02:40:00Z">
              <w:rPr/>
            </w:rPrChange>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CF787D">
          <w:rPr>
            <w:rFonts w:ascii="Cambria" w:hAnsi="Cambria"/>
            <w:i/>
            <w:noProof/>
            <w:rPrChange w:id="1132" w:author="Ram Shrestha" w:date="2014-04-29T02:40:00Z">
              <w:rPr/>
            </w:rPrChange>
          </w:rPr>
          <w:t>J Infect Dis</w:t>
        </w:r>
        <w:r w:rsidRPr="00CF787D">
          <w:rPr>
            <w:rFonts w:ascii="Cambria" w:hAnsi="Cambria"/>
            <w:noProof/>
            <w:rPrChange w:id="1133" w:author="Ram Shrestha" w:date="2014-04-29T02:40:00Z">
              <w:rPr/>
            </w:rPrChange>
          </w:rPr>
          <w:t xml:space="preserve"> </w:t>
        </w:r>
        <w:r w:rsidRPr="00CF787D">
          <w:rPr>
            <w:rFonts w:ascii="Cambria" w:hAnsi="Cambria"/>
            <w:b/>
            <w:noProof/>
            <w:rPrChange w:id="1134" w:author="Ram Shrestha" w:date="2014-04-29T02:40:00Z">
              <w:rPr/>
            </w:rPrChange>
          </w:rPr>
          <w:t>192</w:t>
        </w:r>
        <w:r w:rsidRPr="00CF787D">
          <w:rPr>
            <w:rFonts w:ascii="Cambria" w:hAnsi="Cambria"/>
            <w:noProof/>
            <w:rPrChange w:id="1135" w:author="Ram Shrestha" w:date="2014-04-29T02:40:00Z">
              <w:rPr/>
            </w:rPrChange>
          </w:rPr>
          <w:t>: 30-36.</w:t>
        </w:r>
      </w:ins>
    </w:p>
    <w:p w:rsidR="00CF787D" w:rsidRPr="00CF787D" w:rsidRDefault="00CF787D" w:rsidP="00CF787D">
      <w:pPr>
        <w:rPr>
          <w:ins w:id="1136" w:author="Ram Shrestha" w:date="2014-04-29T02:40:00Z"/>
          <w:rFonts w:ascii="Cambria" w:hAnsi="Cambria"/>
          <w:noProof/>
          <w:rPrChange w:id="1137" w:author="Ram Shrestha" w:date="2014-04-29T02:40:00Z">
            <w:rPr>
              <w:ins w:id="1138" w:author="Ram Shrestha" w:date="2014-04-29T02:40:00Z"/>
            </w:rPr>
          </w:rPrChange>
        </w:rPr>
      </w:pPr>
      <w:ins w:id="1139" w:author="Ram Shrestha" w:date="2014-04-29T02:40:00Z">
        <w:r w:rsidRPr="00CF787D">
          <w:rPr>
            <w:rFonts w:ascii="Cambria" w:hAnsi="Cambria"/>
            <w:noProof/>
            <w:rPrChange w:id="1140" w:author="Ram Shrestha" w:date="2014-04-29T02:40: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CF787D">
          <w:rPr>
            <w:rFonts w:ascii="Cambria" w:hAnsi="Cambria"/>
            <w:i/>
            <w:noProof/>
            <w:rPrChange w:id="1141" w:author="Ram Shrestha" w:date="2014-04-29T02:40:00Z">
              <w:rPr/>
            </w:rPrChange>
          </w:rPr>
          <w:t>AIDS</w:t>
        </w:r>
        <w:r w:rsidRPr="00CF787D">
          <w:rPr>
            <w:rFonts w:ascii="Cambria" w:hAnsi="Cambria"/>
            <w:noProof/>
            <w:rPrChange w:id="1142" w:author="Ram Shrestha" w:date="2014-04-29T02:40:00Z">
              <w:rPr/>
            </w:rPrChange>
          </w:rPr>
          <w:t xml:space="preserve"> </w:t>
        </w:r>
        <w:r w:rsidRPr="00CF787D">
          <w:rPr>
            <w:rFonts w:ascii="Cambria" w:hAnsi="Cambria"/>
            <w:b/>
            <w:noProof/>
            <w:rPrChange w:id="1143" w:author="Ram Shrestha" w:date="2014-04-29T02:40:00Z">
              <w:rPr/>
            </w:rPrChange>
          </w:rPr>
          <w:t>15</w:t>
        </w:r>
        <w:r w:rsidRPr="00CF787D">
          <w:rPr>
            <w:rFonts w:ascii="Cambria" w:hAnsi="Cambria"/>
            <w:noProof/>
            <w:rPrChange w:id="1144" w:author="Ram Shrestha" w:date="2014-04-29T02:40:00Z">
              <w:rPr/>
            </w:rPrChange>
          </w:rPr>
          <w:t>: 1951-1957.</w:t>
        </w:r>
      </w:ins>
    </w:p>
    <w:p w:rsidR="00CF787D" w:rsidRPr="00CF787D" w:rsidRDefault="00CF787D" w:rsidP="00CF787D">
      <w:pPr>
        <w:rPr>
          <w:ins w:id="1145" w:author="Ram Shrestha" w:date="2014-04-29T02:40:00Z"/>
          <w:rFonts w:ascii="Cambria" w:hAnsi="Cambria"/>
          <w:noProof/>
          <w:rPrChange w:id="1146" w:author="Ram Shrestha" w:date="2014-04-29T02:40:00Z">
            <w:rPr>
              <w:ins w:id="1147" w:author="Ram Shrestha" w:date="2014-04-29T02:40:00Z"/>
            </w:rPr>
          </w:rPrChange>
        </w:rPr>
      </w:pPr>
      <w:ins w:id="1148" w:author="Ram Shrestha" w:date="2014-04-29T02:40:00Z">
        <w:r w:rsidRPr="00CF787D">
          <w:rPr>
            <w:rFonts w:ascii="Cambria" w:hAnsi="Cambria"/>
            <w:noProof/>
            <w:rPrChange w:id="1149" w:author="Ram Shrestha" w:date="2014-04-29T02:40: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CF787D">
          <w:rPr>
            <w:rFonts w:ascii="Cambria" w:hAnsi="Cambria"/>
            <w:i/>
            <w:noProof/>
            <w:rPrChange w:id="1150" w:author="Ram Shrestha" w:date="2014-04-29T02:40:00Z">
              <w:rPr/>
            </w:rPrChange>
          </w:rPr>
          <w:t>Lancet</w:t>
        </w:r>
        <w:r w:rsidRPr="00CF787D">
          <w:rPr>
            <w:rFonts w:ascii="Cambria" w:hAnsi="Cambria"/>
            <w:noProof/>
            <w:rPrChange w:id="1151" w:author="Ram Shrestha" w:date="2014-04-29T02:40:00Z">
              <w:rPr/>
            </w:rPrChange>
          </w:rPr>
          <w:t xml:space="preserve"> </w:t>
        </w:r>
        <w:r w:rsidRPr="00CF787D">
          <w:rPr>
            <w:rFonts w:ascii="Cambria" w:hAnsi="Cambria"/>
            <w:b/>
            <w:noProof/>
            <w:rPrChange w:id="1152" w:author="Ram Shrestha" w:date="2014-04-29T02:40:00Z">
              <w:rPr/>
            </w:rPrChange>
          </w:rPr>
          <w:t>367</w:t>
        </w:r>
        <w:r w:rsidRPr="00CF787D">
          <w:rPr>
            <w:rFonts w:ascii="Cambria" w:hAnsi="Cambria"/>
            <w:noProof/>
            <w:rPrChange w:id="1153" w:author="Ram Shrestha" w:date="2014-04-29T02:40:00Z">
              <w:rPr/>
            </w:rPrChange>
          </w:rPr>
          <w:t>: 1335-1342.</w:t>
        </w:r>
      </w:ins>
    </w:p>
    <w:p w:rsidR="00CF787D" w:rsidRPr="00CF787D" w:rsidRDefault="00CF787D" w:rsidP="00CF787D">
      <w:pPr>
        <w:rPr>
          <w:ins w:id="1154" w:author="Ram Shrestha" w:date="2014-04-29T02:40:00Z"/>
          <w:rFonts w:ascii="Cambria" w:hAnsi="Cambria"/>
          <w:noProof/>
          <w:rPrChange w:id="1155" w:author="Ram Shrestha" w:date="2014-04-29T02:40:00Z">
            <w:rPr>
              <w:ins w:id="1156" w:author="Ram Shrestha" w:date="2014-04-29T02:40:00Z"/>
            </w:rPr>
          </w:rPrChange>
        </w:rPr>
      </w:pPr>
      <w:ins w:id="1157" w:author="Ram Shrestha" w:date="2014-04-29T02:40:00Z">
        <w:r w:rsidRPr="00CF787D">
          <w:rPr>
            <w:rFonts w:ascii="Cambria" w:hAnsi="Cambria"/>
            <w:noProof/>
            <w:rPrChange w:id="1158" w:author="Ram Shrestha" w:date="2014-04-29T02:40: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CF787D">
          <w:rPr>
            <w:rFonts w:ascii="Cambria" w:hAnsi="Cambria"/>
            <w:i/>
            <w:noProof/>
            <w:rPrChange w:id="1159" w:author="Ram Shrestha" w:date="2014-04-29T02:40:00Z">
              <w:rPr/>
            </w:rPrChange>
          </w:rPr>
          <w:t>J Infect Dis</w:t>
        </w:r>
        <w:r w:rsidRPr="00CF787D">
          <w:rPr>
            <w:rFonts w:ascii="Cambria" w:hAnsi="Cambria"/>
            <w:noProof/>
            <w:rPrChange w:id="1160" w:author="Ram Shrestha" w:date="2014-04-29T02:40:00Z">
              <w:rPr/>
            </w:rPrChange>
          </w:rPr>
          <w:t xml:space="preserve"> </w:t>
        </w:r>
        <w:r w:rsidRPr="00CF787D">
          <w:rPr>
            <w:rFonts w:ascii="Cambria" w:hAnsi="Cambria"/>
            <w:b/>
            <w:noProof/>
            <w:rPrChange w:id="1161" w:author="Ram Shrestha" w:date="2014-04-29T02:40:00Z">
              <w:rPr/>
            </w:rPrChange>
          </w:rPr>
          <w:t>192</w:t>
        </w:r>
        <w:r w:rsidRPr="00CF787D">
          <w:rPr>
            <w:rFonts w:ascii="Cambria" w:hAnsi="Cambria"/>
            <w:noProof/>
            <w:rPrChange w:id="1162" w:author="Ram Shrestha" w:date="2014-04-29T02:40:00Z">
              <w:rPr/>
            </w:rPrChange>
          </w:rPr>
          <w:t>: 24-29.</w:t>
        </w:r>
      </w:ins>
    </w:p>
    <w:p w:rsidR="00CF787D" w:rsidRPr="00CF787D" w:rsidRDefault="00CF787D" w:rsidP="00CF787D">
      <w:pPr>
        <w:rPr>
          <w:ins w:id="1163" w:author="Ram Shrestha" w:date="2014-04-29T02:40:00Z"/>
          <w:rFonts w:ascii="Cambria" w:hAnsi="Cambria"/>
          <w:noProof/>
          <w:rPrChange w:id="1164" w:author="Ram Shrestha" w:date="2014-04-29T02:40:00Z">
            <w:rPr>
              <w:ins w:id="1165" w:author="Ram Shrestha" w:date="2014-04-29T02:40:00Z"/>
            </w:rPr>
          </w:rPrChange>
        </w:rPr>
      </w:pPr>
      <w:ins w:id="1166" w:author="Ram Shrestha" w:date="2014-04-29T02:40:00Z">
        <w:r w:rsidRPr="00CF787D">
          <w:rPr>
            <w:rFonts w:ascii="Cambria" w:hAnsi="Cambria"/>
            <w:noProof/>
            <w:rPrChange w:id="1167" w:author="Ram Shrestha" w:date="2014-04-29T02:40:00Z">
              <w:rPr/>
            </w:rPrChange>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CF787D">
          <w:rPr>
            <w:rFonts w:ascii="Cambria" w:hAnsi="Cambria"/>
            <w:i/>
            <w:noProof/>
            <w:rPrChange w:id="1168" w:author="Ram Shrestha" w:date="2014-04-29T02:40:00Z">
              <w:rPr/>
            </w:rPrChange>
          </w:rPr>
          <w:t>J Acquir Immune Defic Syndr</w:t>
        </w:r>
        <w:r w:rsidRPr="00CF787D">
          <w:rPr>
            <w:rFonts w:ascii="Cambria" w:hAnsi="Cambria"/>
            <w:noProof/>
            <w:rPrChange w:id="1169" w:author="Ram Shrestha" w:date="2014-04-29T02:40:00Z">
              <w:rPr/>
            </w:rPrChange>
          </w:rPr>
          <w:t xml:space="preserve"> </w:t>
        </w:r>
        <w:r w:rsidRPr="00CF787D">
          <w:rPr>
            <w:rFonts w:ascii="Cambria" w:hAnsi="Cambria"/>
            <w:b/>
            <w:noProof/>
            <w:rPrChange w:id="1170" w:author="Ram Shrestha" w:date="2014-04-29T02:40:00Z">
              <w:rPr/>
            </w:rPrChange>
          </w:rPr>
          <w:t>42</w:t>
        </w:r>
        <w:r w:rsidRPr="00CF787D">
          <w:rPr>
            <w:rFonts w:ascii="Cambria" w:hAnsi="Cambria"/>
            <w:noProof/>
            <w:rPrChange w:id="1171" w:author="Ram Shrestha" w:date="2014-04-29T02:40:00Z">
              <w:rPr/>
            </w:rPrChange>
          </w:rPr>
          <w:t>: 610-613.</w:t>
        </w:r>
      </w:ins>
    </w:p>
    <w:p w:rsidR="00CF787D" w:rsidRPr="00CF787D" w:rsidRDefault="00CF787D" w:rsidP="00CF787D">
      <w:pPr>
        <w:rPr>
          <w:ins w:id="1172" w:author="Ram Shrestha" w:date="2014-04-29T02:40:00Z"/>
          <w:rFonts w:ascii="Cambria" w:hAnsi="Cambria"/>
          <w:noProof/>
          <w:rPrChange w:id="1173" w:author="Ram Shrestha" w:date="2014-04-29T02:40:00Z">
            <w:rPr>
              <w:ins w:id="1174" w:author="Ram Shrestha" w:date="2014-04-29T02:40:00Z"/>
            </w:rPr>
          </w:rPrChange>
        </w:rPr>
      </w:pPr>
      <w:ins w:id="1175" w:author="Ram Shrestha" w:date="2014-04-29T02:40:00Z">
        <w:r w:rsidRPr="00CF787D">
          <w:rPr>
            <w:rFonts w:ascii="Cambria" w:hAnsi="Cambria"/>
            <w:noProof/>
            <w:rPrChange w:id="1176" w:author="Ram Shrestha" w:date="2014-04-29T02:40:00Z">
              <w:rPr/>
            </w:rPrChange>
          </w:rPr>
          <w:t xml:space="preserve">Geretti, AM, Fox, ZV, Booth, CL, Smith, CJ, Phillips, AN, Johnson, M, Li, JF, Heneine, W, Johnson, JA (2009) Low-frequency K103N strengthens the impact of transmitted drug resistance on virologic responses to first-line efavirenz or nevirapine-based highly active antiretroviral therapy. </w:t>
        </w:r>
        <w:r w:rsidRPr="00CF787D">
          <w:rPr>
            <w:rFonts w:ascii="Cambria" w:hAnsi="Cambria"/>
            <w:i/>
            <w:noProof/>
            <w:rPrChange w:id="1177" w:author="Ram Shrestha" w:date="2014-04-29T02:40:00Z">
              <w:rPr/>
            </w:rPrChange>
          </w:rPr>
          <w:t>J Acquir Immune Defic Syndr</w:t>
        </w:r>
        <w:r w:rsidRPr="00CF787D">
          <w:rPr>
            <w:rFonts w:ascii="Cambria" w:hAnsi="Cambria"/>
            <w:noProof/>
            <w:rPrChange w:id="1178" w:author="Ram Shrestha" w:date="2014-04-29T02:40:00Z">
              <w:rPr/>
            </w:rPrChange>
          </w:rPr>
          <w:t xml:space="preserve"> </w:t>
        </w:r>
        <w:r w:rsidRPr="00CF787D">
          <w:rPr>
            <w:rFonts w:ascii="Cambria" w:hAnsi="Cambria"/>
            <w:b/>
            <w:noProof/>
            <w:rPrChange w:id="1179" w:author="Ram Shrestha" w:date="2014-04-29T02:40:00Z">
              <w:rPr/>
            </w:rPrChange>
          </w:rPr>
          <w:t>52</w:t>
        </w:r>
        <w:r w:rsidRPr="00CF787D">
          <w:rPr>
            <w:rFonts w:ascii="Cambria" w:hAnsi="Cambria"/>
            <w:noProof/>
            <w:rPrChange w:id="1180" w:author="Ram Shrestha" w:date="2014-04-29T02:40:00Z">
              <w:rPr/>
            </w:rPrChange>
          </w:rPr>
          <w:t>: 569-573.</w:t>
        </w:r>
      </w:ins>
    </w:p>
    <w:p w:rsidR="00CF787D" w:rsidRPr="00CF787D" w:rsidRDefault="00CF787D" w:rsidP="00CF787D">
      <w:pPr>
        <w:rPr>
          <w:ins w:id="1181" w:author="Ram Shrestha" w:date="2014-04-29T02:40:00Z"/>
          <w:rFonts w:ascii="Cambria" w:hAnsi="Cambria"/>
          <w:noProof/>
          <w:rPrChange w:id="1182" w:author="Ram Shrestha" w:date="2014-04-29T02:40:00Z">
            <w:rPr>
              <w:ins w:id="1183" w:author="Ram Shrestha" w:date="2014-04-29T02:40:00Z"/>
            </w:rPr>
          </w:rPrChange>
        </w:rPr>
      </w:pPr>
      <w:ins w:id="1184" w:author="Ram Shrestha" w:date="2014-04-29T02:40:00Z">
        <w:r w:rsidRPr="00CF787D">
          <w:rPr>
            <w:rFonts w:ascii="Cambria" w:hAnsi="Cambria"/>
            <w:noProof/>
            <w:rPrChange w:id="1185" w:author="Ram Shrestha" w:date="2014-04-29T02:40:00Z">
              <w:rPr/>
            </w:rPrChange>
          </w:rPr>
          <w:t xml:space="preserve">Gilks, CF, Crowley, S, Ekpini, R, Gove, S, Perriens, J, Souteyrand, Y, Sutherland, D, Vitoria, M, Guerma, T, De Cock, K (2006) The WHO public-health approach to antiretroviral treatment against HIV in resource-limited settings. </w:t>
        </w:r>
        <w:r w:rsidRPr="00CF787D">
          <w:rPr>
            <w:rFonts w:ascii="Cambria" w:hAnsi="Cambria"/>
            <w:i/>
            <w:noProof/>
            <w:rPrChange w:id="1186" w:author="Ram Shrestha" w:date="2014-04-29T02:40:00Z">
              <w:rPr/>
            </w:rPrChange>
          </w:rPr>
          <w:t>Lancet</w:t>
        </w:r>
        <w:r w:rsidRPr="00CF787D">
          <w:rPr>
            <w:rFonts w:ascii="Cambria" w:hAnsi="Cambria"/>
            <w:noProof/>
            <w:rPrChange w:id="1187" w:author="Ram Shrestha" w:date="2014-04-29T02:40:00Z">
              <w:rPr/>
            </w:rPrChange>
          </w:rPr>
          <w:t xml:space="preserve"> </w:t>
        </w:r>
        <w:r w:rsidRPr="00CF787D">
          <w:rPr>
            <w:rFonts w:ascii="Cambria" w:hAnsi="Cambria"/>
            <w:b/>
            <w:noProof/>
            <w:rPrChange w:id="1188" w:author="Ram Shrestha" w:date="2014-04-29T02:40:00Z">
              <w:rPr/>
            </w:rPrChange>
          </w:rPr>
          <w:t>368</w:t>
        </w:r>
        <w:r w:rsidRPr="00CF787D">
          <w:rPr>
            <w:rFonts w:ascii="Cambria" w:hAnsi="Cambria"/>
            <w:noProof/>
            <w:rPrChange w:id="1189" w:author="Ram Shrestha" w:date="2014-04-29T02:40:00Z">
              <w:rPr/>
            </w:rPrChange>
          </w:rPr>
          <w:t>: 505-510.</w:t>
        </w:r>
      </w:ins>
    </w:p>
    <w:p w:rsidR="00CF787D" w:rsidRPr="00CF787D" w:rsidRDefault="00CF787D" w:rsidP="00CF787D">
      <w:pPr>
        <w:rPr>
          <w:ins w:id="1190" w:author="Ram Shrestha" w:date="2014-04-29T02:40:00Z"/>
          <w:rFonts w:ascii="Cambria" w:hAnsi="Cambria"/>
          <w:noProof/>
          <w:rPrChange w:id="1191" w:author="Ram Shrestha" w:date="2014-04-29T02:40:00Z">
            <w:rPr>
              <w:ins w:id="1192" w:author="Ram Shrestha" w:date="2014-04-29T02:40:00Z"/>
            </w:rPr>
          </w:rPrChange>
        </w:rPr>
      </w:pPr>
      <w:ins w:id="1193" w:author="Ram Shrestha" w:date="2014-04-29T02:40:00Z">
        <w:r w:rsidRPr="00CF787D">
          <w:rPr>
            <w:rFonts w:ascii="Cambria" w:hAnsi="Cambria"/>
            <w:noProof/>
            <w:rPrChange w:id="1194" w:author="Ram Shrestha" w:date="2014-04-29T02:40:00Z">
              <w:rPr/>
            </w:rPrChange>
          </w:rPr>
          <w:t xml:space="preserve">Gilles, A, Meglecz, E, Pech, N, Ferreira, S, Malausa, T, Martin, JF (2011) Accuracy and quality assessment of 454 GS-FLX Titanium pyrosequencing. </w:t>
        </w:r>
        <w:r w:rsidRPr="00CF787D">
          <w:rPr>
            <w:rFonts w:ascii="Cambria" w:hAnsi="Cambria"/>
            <w:i/>
            <w:noProof/>
            <w:rPrChange w:id="1195" w:author="Ram Shrestha" w:date="2014-04-29T02:40:00Z">
              <w:rPr/>
            </w:rPrChange>
          </w:rPr>
          <w:t>BMC Genomics</w:t>
        </w:r>
        <w:r w:rsidRPr="00CF787D">
          <w:rPr>
            <w:rFonts w:ascii="Cambria" w:hAnsi="Cambria"/>
            <w:noProof/>
            <w:rPrChange w:id="1196" w:author="Ram Shrestha" w:date="2014-04-29T02:40:00Z">
              <w:rPr/>
            </w:rPrChange>
          </w:rPr>
          <w:t xml:space="preserve"> </w:t>
        </w:r>
        <w:r w:rsidRPr="00CF787D">
          <w:rPr>
            <w:rFonts w:ascii="Cambria" w:hAnsi="Cambria"/>
            <w:b/>
            <w:noProof/>
            <w:rPrChange w:id="1197" w:author="Ram Shrestha" w:date="2014-04-29T02:40:00Z">
              <w:rPr/>
            </w:rPrChange>
          </w:rPr>
          <w:t>12</w:t>
        </w:r>
        <w:r w:rsidRPr="00CF787D">
          <w:rPr>
            <w:rFonts w:ascii="Cambria" w:hAnsi="Cambria"/>
            <w:noProof/>
            <w:rPrChange w:id="1198" w:author="Ram Shrestha" w:date="2014-04-29T02:40:00Z">
              <w:rPr/>
            </w:rPrChange>
          </w:rPr>
          <w:t>: 245.</w:t>
        </w:r>
      </w:ins>
    </w:p>
    <w:p w:rsidR="00CF787D" w:rsidRPr="00CF787D" w:rsidRDefault="00CF787D" w:rsidP="00CF787D">
      <w:pPr>
        <w:rPr>
          <w:ins w:id="1199" w:author="Ram Shrestha" w:date="2014-04-29T02:40:00Z"/>
          <w:rFonts w:ascii="Cambria" w:hAnsi="Cambria"/>
          <w:noProof/>
          <w:rPrChange w:id="1200" w:author="Ram Shrestha" w:date="2014-04-29T02:40:00Z">
            <w:rPr>
              <w:ins w:id="1201" w:author="Ram Shrestha" w:date="2014-04-29T02:40:00Z"/>
            </w:rPr>
          </w:rPrChange>
        </w:rPr>
      </w:pPr>
      <w:ins w:id="1202" w:author="Ram Shrestha" w:date="2014-04-29T02:40:00Z">
        <w:r w:rsidRPr="00CF787D">
          <w:rPr>
            <w:rFonts w:ascii="Cambria" w:hAnsi="Cambria"/>
            <w:noProof/>
            <w:rPrChange w:id="1203" w:author="Ram Shrestha" w:date="2014-04-29T02:40: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CF787D">
          <w:rPr>
            <w:rFonts w:ascii="Cambria" w:hAnsi="Cambria"/>
            <w:i/>
            <w:noProof/>
            <w:rPrChange w:id="1204" w:author="Ram Shrestha" w:date="2014-04-29T02:40:00Z">
              <w:rPr/>
            </w:rPrChange>
          </w:rPr>
          <w:t>Lancet</w:t>
        </w:r>
        <w:r w:rsidRPr="00CF787D">
          <w:rPr>
            <w:rFonts w:ascii="Cambria" w:hAnsi="Cambria"/>
            <w:noProof/>
            <w:rPrChange w:id="1205" w:author="Ram Shrestha" w:date="2014-04-29T02:40:00Z">
              <w:rPr/>
            </w:rPrChange>
          </w:rPr>
          <w:t xml:space="preserve"> </w:t>
        </w:r>
        <w:r w:rsidRPr="00CF787D">
          <w:rPr>
            <w:rFonts w:ascii="Cambria" w:hAnsi="Cambria"/>
            <w:b/>
            <w:noProof/>
            <w:rPrChange w:id="1206" w:author="Ram Shrestha" w:date="2014-04-29T02:40:00Z">
              <w:rPr/>
            </w:rPrChange>
          </w:rPr>
          <w:t>354</w:t>
        </w:r>
        <w:r w:rsidRPr="00CF787D">
          <w:rPr>
            <w:rFonts w:ascii="Cambria" w:hAnsi="Cambria"/>
            <w:noProof/>
            <w:rPrChange w:id="1207" w:author="Ram Shrestha" w:date="2014-04-29T02:40:00Z">
              <w:rPr/>
            </w:rPrChange>
          </w:rPr>
          <w:t>: 795-802.</w:t>
        </w:r>
      </w:ins>
    </w:p>
    <w:p w:rsidR="00CF787D" w:rsidRPr="00CF787D" w:rsidRDefault="00CF787D" w:rsidP="00CF787D">
      <w:pPr>
        <w:rPr>
          <w:ins w:id="1208" w:author="Ram Shrestha" w:date="2014-04-29T02:40:00Z"/>
          <w:rFonts w:ascii="Cambria" w:hAnsi="Cambria"/>
          <w:noProof/>
          <w:rPrChange w:id="1209" w:author="Ram Shrestha" w:date="2014-04-29T02:40:00Z">
            <w:rPr>
              <w:ins w:id="1210" w:author="Ram Shrestha" w:date="2014-04-29T02:40:00Z"/>
            </w:rPr>
          </w:rPrChange>
        </w:rPr>
      </w:pPr>
      <w:ins w:id="1211" w:author="Ram Shrestha" w:date="2014-04-29T02:40:00Z">
        <w:r w:rsidRPr="00CF787D">
          <w:rPr>
            <w:rFonts w:ascii="Cambria" w:hAnsi="Cambria"/>
            <w:noProof/>
            <w:rPrChange w:id="1212" w:author="Ram Shrestha" w:date="2014-04-29T02:40: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CF787D">
          <w:rPr>
            <w:rFonts w:ascii="Cambria" w:hAnsi="Cambria"/>
            <w:i/>
            <w:noProof/>
            <w:rPrChange w:id="1213" w:author="Ram Shrestha" w:date="2014-04-29T02:40:00Z">
              <w:rPr/>
            </w:rPrChange>
          </w:rPr>
          <w:t>Lancet Infect Dis</w:t>
        </w:r>
        <w:r w:rsidRPr="00CF787D">
          <w:rPr>
            <w:rFonts w:ascii="Cambria" w:hAnsi="Cambria"/>
            <w:noProof/>
            <w:rPrChange w:id="1214" w:author="Ram Shrestha" w:date="2014-04-29T02:40:00Z">
              <w:rPr/>
            </w:rPrChange>
          </w:rPr>
          <w:t xml:space="preserve"> </w:t>
        </w:r>
        <w:r w:rsidRPr="00CF787D">
          <w:rPr>
            <w:rFonts w:ascii="Cambria" w:hAnsi="Cambria"/>
            <w:b/>
            <w:noProof/>
            <w:rPrChange w:id="1215" w:author="Ram Shrestha" w:date="2014-04-29T02:40:00Z">
              <w:rPr/>
            </w:rPrChange>
          </w:rPr>
          <w:t>9</w:t>
        </w:r>
        <w:r w:rsidRPr="00CF787D">
          <w:rPr>
            <w:rFonts w:ascii="Cambria" w:hAnsi="Cambria"/>
            <w:noProof/>
            <w:rPrChange w:id="1216" w:author="Ram Shrestha" w:date="2014-04-29T02:40:00Z">
              <w:rPr/>
            </w:rPrChange>
          </w:rPr>
          <w:t>: 409-417.</w:t>
        </w:r>
      </w:ins>
    </w:p>
    <w:p w:rsidR="00CF787D" w:rsidRPr="00CF787D" w:rsidRDefault="00CF787D" w:rsidP="00CF787D">
      <w:pPr>
        <w:rPr>
          <w:ins w:id="1217" w:author="Ram Shrestha" w:date="2014-04-29T02:40:00Z"/>
          <w:rFonts w:ascii="Cambria" w:hAnsi="Cambria"/>
          <w:noProof/>
          <w:rPrChange w:id="1218" w:author="Ram Shrestha" w:date="2014-04-29T02:40:00Z">
            <w:rPr>
              <w:ins w:id="1219" w:author="Ram Shrestha" w:date="2014-04-29T02:40:00Z"/>
            </w:rPr>
          </w:rPrChange>
        </w:rPr>
      </w:pPr>
      <w:ins w:id="1220" w:author="Ram Shrestha" w:date="2014-04-29T02:40:00Z">
        <w:r w:rsidRPr="00CF787D">
          <w:rPr>
            <w:rFonts w:ascii="Cambria" w:hAnsi="Cambria"/>
            <w:noProof/>
            <w:rPrChange w:id="1221" w:author="Ram Shrestha" w:date="2014-04-29T02:40:00Z">
              <w:rPr/>
            </w:rPrChange>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CF787D">
          <w:rPr>
            <w:rFonts w:ascii="Cambria" w:hAnsi="Cambria"/>
            <w:i/>
            <w:noProof/>
            <w:rPrChange w:id="1222" w:author="Ram Shrestha" w:date="2014-04-29T02:40:00Z">
              <w:rPr/>
            </w:rPrChange>
          </w:rPr>
          <w:t>Lancet</w:t>
        </w:r>
        <w:r w:rsidRPr="00CF787D">
          <w:rPr>
            <w:rFonts w:ascii="Cambria" w:hAnsi="Cambria"/>
            <w:noProof/>
            <w:rPrChange w:id="1223" w:author="Ram Shrestha" w:date="2014-04-29T02:40:00Z">
              <w:rPr/>
            </w:rPrChange>
          </w:rPr>
          <w:t xml:space="preserve"> </w:t>
        </w:r>
        <w:r w:rsidRPr="00CF787D">
          <w:rPr>
            <w:rFonts w:ascii="Cambria" w:hAnsi="Cambria"/>
            <w:b/>
            <w:noProof/>
            <w:rPrChange w:id="1224" w:author="Ram Shrestha" w:date="2014-04-29T02:40:00Z">
              <w:rPr/>
            </w:rPrChange>
          </w:rPr>
          <w:t>380</w:t>
        </w:r>
        <w:r w:rsidRPr="00CF787D">
          <w:rPr>
            <w:rFonts w:ascii="Cambria" w:hAnsi="Cambria"/>
            <w:noProof/>
            <w:rPrChange w:id="1225" w:author="Ram Shrestha" w:date="2014-04-29T02:40:00Z">
              <w:rPr/>
            </w:rPrChange>
          </w:rPr>
          <w:t>: 1250-1258.</w:t>
        </w:r>
      </w:ins>
    </w:p>
    <w:p w:rsidR="00CF787D" w:rsidRPr="00CF787D" w:rsidRDefault="00CF787D" w:rsidP="00CF787D">
      <w:pPr>
        <w:rPr>
          <w:ins w:id="1226" w:author="Ram Shrestha" w:date="2014-04-29T02:40:00Z"/>
          <w:rFonts w:ascii="Cambria" w:hAnsi="Cambria"/>
          <w:noProof/>
          <w:rPrChange w:id="1227" w:author="Ram Shrestha" w:date="2014-04-29T02:40:00Z">
            <w:rPr>
              <w:ins w:id="1228" w:author="Ram Shrestha" w:date="2014-04-29T02:40:00Z"/>
            </w:rPr>
          </w:rPrChange>
        </w:rPr>
      </w:pPr>
      <w:ins w:id="1229" w:author="Ram Shrestha" w:date="2014-04-29T02:40:00Z">
        <w:r w:rsidRPr="00CF787D">
          <w:rPr>
            <w:rFonts w:ascii="Cambria" w:hAnsi="Cambria"/>
            <w:noProof/>
            <w:rPrChange w:id="1230" w:author="Ram Shrestha" w:date="2014-04-29T02:40: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CF787D">
          <w:rPr>
            <w:rFonts w:ascii="Cambria" w:hAnsi="Cambria"/>
            <w:i/>
            <w:noProof/>
            <w:rPrChange w:id="1231" w:author="Ram Shrestha" w:date="2014-04-29T02:40:00Z">
              <w:rPr/>
            </w:rPrChange>
          </w:rPr>
          <w:t>Lancet Infect Dis</w:t>
        </w:r>
        <w:r w:rsidRPr="00CF787D">
          <w:rPr>
            <w:rFonts w:ascii="Cambria" w:hAnsi="Cambria"/>
            <w:noProof/>
            <w:rPrChange w:id="1232" w:author="Ram Shrestha" w:date="2014-04-29T02:40:00Z">
              <w:rPr/>
            </w:rPrChange>
          </w:rPr>
          <w:t xml:space="preserve"> </w:t>
        </w:r>
        <w:r w:rsidRPr="00CF787D">
          <w:rPr>
            <w:rFonts w:ascii="Cambria" w:hAnsi="Cambria"/>
            <w:b/>
            <w:noProof/>
            <w:rPrChange w:id="1233" w:author="Ram Shrestha" w:date="2014-04-29T02:40:00Z">
              <w:rPr/>
            </w:rPrChange>
          </w:rPr>
          <w:t>12</w:t>
        </w:r>
        <w:r w:rsidRPr="00CF787D">
          <w:rPr>
            <w:rFonts w:ascii="Cambria" w:hAnsi="Cambria"/>
            <w:noProof/>
            <w:rPrChange w:id="1234" w:author="Ram Shrestha" w:date="2014-04-29T02:40:00Z">
              <w:rPr/>
            </w:rPrChange>
          </w:rPr>
          <w:t>: 307-317.</w:t>
        </w:r>
      </w:ins>
    </w:p>
    <w:p w:rsidR="00CF787D" w:rsidRPr="00CF787D" w:rsidRDefault="00CF787D" w:rsidP="00CF787D">
      <w:pPr>
        <w:rPr>
          <w:ins w:id="1235" w:author="Ram Shrestha" w:date="2014-04-29T02:40:00Z"/>
          <w:rFonts w:ascii="Cambria" w:hAnsi="Cambria"/>
          <w:noProof/>
          <w:rPrChange w:id="1236" w:author="Ram Shrestha" w:date="2014-04-29T02:40:00Z">
            <w:rPr>
              <w:ins w:id="1237" w:author="Ram Shrestha" w:date="2014-04-29T02:40:00Z"/>
            </w:rPr>
          </w:rPrChange>
        </w:rPr>
      </w:pPr>
      <w:ins w:id="1238" w:author="Ram Shrestha" w:date="2014-04-29T02:40:00Z">
        <w:r w:rsidRPr="00CF787D">
          <w:rPr>
            <w:rFonts w:ascii="Cambria" w:hAnsi="Cambria"/>
            <w:noProof/>
            <w:rPrChange w:id="1239" w:author="Ram Shrestha" w:date="2014-04-29T02:40:00Z">
              <w:rPr/>
            </w:rPrChange>
          </w:rPr>
          <w:t xml:space="preserve">Hamers, RL, Wallis, CL, Kityo, C, Siwale, M, Mandaliya, K, Conradie, F, Botes, ME, Wellington, M, Osibogun, A, Sigaloff, KC, Nankya, I, Schuurman, R, Wit, FW, Stevens, WS, van Vugt, M, de Wit, TF (2011) HIV-1 drug resistance in antiretroviral-naive individuals in sub-Saharan Africa after rollout of antiretroviral therapy: a multicentre observational study. </w:t>
        </w:r>
        <w:r w:rsidRPr="00CF787D">
          <w:rPr>
            <w:rFonts w:ascii="Cambria" w:hAnsi="Cambria"/>
            <w:i/>
            <w:noProof/>
            <w:rPrChange w:id="1240" w:author="Ram Shrestha" w:date="2014-04-29T02:40:00Z">
              <w:rPr/>
            </w:rPrChange>
          </w:rPr>
          <w:t>Lancet Infect Dis</w:t>
        </w:r>
        <w:r w:rsidRPr="00CF787D">
          <w:rPr>
            <w:rFonts w:ascii="Cambria" w:hAnsi="Cambria"/>
            <w:noProof/>
            <w:rPrChange w:id="1241" w:author="Ram Shrestha" w:date="2014-04-29T02:40:00Z">
              <w:rPr/>
            </w:rPrChange>
          </w:rPr>
          <w:t xml:space="preserve"> </w:t>
        </w:r>
        <w:r w:rsidRPr="00CF787D">
          <w:rPr>
            <w:rFonts w:ascii="Cambria" w:hAnsi="Cambria"/>
            <w:b/>
            <w:noProof/>
            <w:rPrChange w:id="1242" w:author="Ram Shrestha" w:date="2014-04-29T02:40:00Z">
              <w:rPr/>
            </w:rPrChange>
          </w:rPr>
          <w:t>11</w:t>
        </w:r>
        <w:r w:rsidRPr="00CF787D">
          <w:rPr>
            <w:rFonts w:ascii="Cambria" w:hAnsi="Cambria"/>
            <w:noProof/>
            <w:rPrChange w:id="1243" w:author="Ram Shrestha" w:date="2014-04-29T02:40:00Z">
              <w:rPr/>
            </w:rPrChange>
          </w:rPr>
          <w:t>: 750-759.</w:t>
        </w:r>
      </w:ins>
    </w:p>
    <w:p w:rsidR="00CF787D" w:rsidRPr="00CF787D" w:rsidRDefault="00CF787D" w:rsidP="00CF787D">
      <w:pPr>
        <w:rPr>
          <w:ins w:id="1244" w:author="Ram Shrestha" w:date="2014-04-29T02:40:00Z"/>
          <w:rFonts w:ascii="Cambria" w:hAnsi="Cambria"/>
          <w:noProof/>
          <w:rPrChange w:id="1245" w:author="Ram Shrestha" w:date="2014-04-29T02:40:00Z">
            <w:rPr>
              <w:ins w:id="1246" w:author="Ram Shrestha" w:date="2014-04-29T02:40:00Z"/>
            </w:rPr>
          </w:rPrChange>
        </w:rPr>
      </w:pPr>
      <w:ins w:id="1247" w:author="Ram Shrestha" w:date="2014-04-29T02:40:00Z">
        <w:r w:rsidRPr="00CF787D">
          <w:rPr>
            <w:rFonts w:ascii="Cambria" w:hAnsi="Cambria"/>
            <w:noProof/>
            <w:rPrChange w:id="1248" w:author="Ram Shrestha" w:date="2014-04-29T02:40:00Z">
              <w:rPr/>
            </w:rPrChange>
          </w:rPr>
          <w:t xml:space="preserve">Hauser, A, Mugenyi, K, Kabasinguzi, R, Kuecherer, C, Harms, G, Kunz, A (2011) Emergence and persistence of minor drug-resistant HIV-1 variants in Ugandan women after nevirapine single-dose prophylaxis. </w:t>
        </w:r>
        <w:r w:rsidRPr="00CF787D">
          <w:rPr>
            <w:rFonts w:ascii="Cambria" w:hAnsi="Cambria"/>
            <w:i/>
            <w:noProof/>
            <w:rPrChange w:id="1249" w:author="Ram Shrestha" w:date="2014-04-29T02:40:00Z">
              <w:rPr/>
            </w:rPrChange>
          </w:rPr>
          <w:t>PLoS One</w:t>
        </w:r>
        <w:r w:rsidRPr="00CF787D">
          <w:rPr>
            <w:rFonts w:ascii="Cambria" w:hAnsi="Cambria"/>
            <w:noProof/>
            <w:rPrChange w:id="1250" w:author="Ram Shrestha" w:date="2014-04-29T02:40:00Z">
              <w:rPr/>
            </w:rPrChange>
          </w:rPr>
          <w:t xml:space="preserve"> </w:t>
        </w:r>
        <w:r w:rsidRPr="00CF787D">
          <w:rPr>
            <w:rFonts w:ascii="Cambria" w:hAnsi="Cambria"/>
            <w:b/>
            <w:noProof/>
            <w:rPrChange w:id="1251" w:author="Ram Shrestha" w:date="2014-04-29T02:40:00Z">
              <w:rPr/>
            </w:rPrChange>
          </w:rPr>
          <w:t>6</w:t>
        </w:r>
        <w:r w:rsidRPr="00CF787D">
          <w:rPr>
            <w:rFonts w:ascii="Cambria" w:hAnsi="Cambria"/>
            <w:noProof/>
            <w:rPrChange w:id="1252" w:author="Ram Shrestha" w:date="2014-04-29T02:40:00Z">
              <w:rPr/>
            </w:rPrChange>
          </w:rPr>
          <w:t>: e20357.</w:t>
        </w:r>
      </w:ins>
    </w:p>
    <w:p w:rsidR="00CF787D" w:rsidRPr="00CF787D" w:rsidRDefault="00CF787D" w:rsidP="00CF787D">
      <w:pPr>
        <w:rPr>
          <w:ins w:id="1253" w:author="Ram Shrestha" w:date="2014-04-29T02:40:00Z"/>
          <w:rFonts w:ascii="Cambria" w:hAnsi="Cambria"/>
          <w:noProof/>
          <w:rPrChange w:id="1254" w:author="Ram Shrestha" w:date="2014-04-29T02:40:00Z">
            <w:rPr>
              <w:ins w:id="1255" w:author="Ram Shrestha" w:date="2014-04-29T02:40:00Z"/>
            </w:rPr>
          </w:rPrChange>
        </w:rPr>
      </w:pPr>
      <w:ins w:id="1256" w:author="Ram Shrestha" w:date="2014-04-29T02:40:00Z">
        <w:r w:rsidRPr="00CF787D">
          <w:rPr>
            <w:rFonts w:ascii="Cambria" w:hAnsi="Cambria"/>
            <w:noProof/>
            <w:rPrChange w:id="1257" w:author="Ram Shrestha" w:date="2014-04-29T02:40:00Z">
              <w:rPr/>
            </w:rPrChange>
          </w:rPr>
          <w:t xml:space="preserve">Havlir, DV, Eastman, S, Gamst, A, Richman, DD (1996) Nevirapine-resistant human immunodeficiency virus: kinetics of replication and estimated prevalence in untreated patients. </w:t>
        </w:r>
        <w:r w:rsidRPr="00CF787D">
          <w:rPr>
            <w:rFonts w:ascii="Cambria" w:hAnsi="Cambria"/>
            <w:i/>
            <w:noProof/>
            <w:rPrChange w:id="1258" w:author="Ram Shrestha" w:date="2014-04-29T02:40:00Z">
              <w:rPr/>
            </w:rPrChange>
          </w:rPr>
          <w:t>J Virol</w:t>
        </w:r>
        <w:r w:rsidRPr="00CF787D">
          <w:rPr>
            <w:rFonts w:ascii="Cambria" w:hAnsi="Cambria"/>
            <w:noProof/>
            <w:rPrChange w:id="1259" w:author="Ram Shrestha" w:date="2014-04-29T02:40:00Z">
              <w:rPr/>
            </w:rPrChange>
          </w:rPr>
          <w:t xml:space="preserve"> </w:t>
        </w:r>
        <w:r w:rsidRPr="00CF787D">
          <w:rPr>
            <w:rFonts w:ascii="Cambria" w:hAnsi="Cambria"/>
            <w:b/>
            <w:noProof/>
            <w:rPrChange w:id="1260" w:author="Ram Shrestha" w:date="2014-04-29T02:40:00Z">
              <w:rPr/>
            </w:rPrChange>
          </w:rPr>
          <w:t>70</w:t>
        </w:r>
        <w:r w:rsidRPr="00CF787D">
          <w:rPr>
            <w:rFonts w:ascii="Cambria" w:hAnsi="Cambria"/>
            <w:noProof/>
            <w:rPrChange w:id="1261" w:author="Ram Shrestha" w:date="2014-04-29T02:40:00Z">
              <w:rPr/>
            </w:rPrChange>
          </w:rPr>
          <w:t>: 7894-7899.</w:t>
        </w:r>
      </w:ins>
    </w:p>
    <w:p w:rsidR="00CF787D" w:rsidRPr="00CF787D" w:rsidRDefault="00CF787D" w:rsidP="00CF787D">
      <w:pPr>
        <w:rPr>
          <w:ins w:id="1262" w:author="Ram Shrestha" w:date="2014-04-29T02:40:00Z"/>
          <w:rFonts w:ascii="Cambria" w:hAnsi="Cambria"/>
          <w:noProof/>
          <w:rPrChange w:id="1263" w:author="Ram Shrestha" w:date="2014-04-29T02:40:00Z">
            <w:rPr>
              <w:ins w:id="1264" w:author="Ram Shrestha" w:date="2014-04-29T02:40:00Z"/>
            </w:rPr>
          </w:rPrChange>
        </w:rPr>
      </w:pPr>
      <w:ins w:id="1265" w:author="Ram Shrestha" w:date="2014-04-29T02:40:00Z">
        <w:r w:rsidRPr="00CF787D">
          <w:rPr>
            <w:rFonts w:ascii="Cambria" w:hAnsi="Cambria"/>
            <w:noProof/>
            <w:rPrChange w:id="1266" w:author="Ram Shrestha" w:date="2014-04-29T02:40:00Z">
              <w:rPr/>
            </w:rPrChange>
          </w:rPr>
          <w:t xml:space="preserve">Hedskog, C, Mild, M, Jernberg, J, Sherwood, E, Bratt, G, Leitner, T, Lundeberg, J, Andersson, B, Albert, J (2010) Dynamics of HIV-1 quasispecies during antiviral treatment dissected using ultra-deep pyrosequencing. </w:t>
        </w:r>
        <w:r w:rsidRPr="00CF787D">
          <w:rPr>
            <w:rFonts w:ascii="Cambria" w:hAnsi="Cambria"/>
            <w:i/>
            <w:noProof/>
            <w:rPrChange w:id="1267" w:author="Ram Shrestha" w:date="2014-04-29T02:40:00Z">
              <w:rPr/>
            </w:rPrChange>
          </w:rPr>
          <w:t>PLoS One</w:t>
        </w:r>
        <w:r w:rsidRPr="00CF787D">
          <w:rPr>
            <w:rFonts w:ascii="Cambria" w:hAnsi="Cambria"/>
            <w:noProof/>
            <w:rPrChange w:id="1268" w:author="Ram Shrestha" w:date="2014-04-29T02:40:00Z">
              <w:rPr/>
            </w:rPrChange>
          </w:rPr>
          <w:t xml:space="preserve"> </w:t>
        </w:r>
        <w:r w:rsidRPr="00CF787D">
          <w:rPr>
            <w:rFonts w:ascii="Cambria" w:hAnsi="Cambria"/>
            <w:b/>
            <w:noProof/>
            <w:rPrChange w:id="1269" w:author="Ram Shrestha" w:date="2014-04-29T02:40:00Z">
              <w:rPr/>
            </w:rPrChange>
          </w:rPr>
          <w:t>5</w:t>
        </w:r>
        <w:r w:rsidRPr="00CF787D">
          <w:rPr>
            <w:rFonts w:ascii="Cambria" w:hAnsi="Cambria"/>
            <w:noProof/>
            <w:rPrChange w:id="1270" w:author="Ram Shrestha" w:date="2014-04-29T02:40:00Z">
              <w:rPr/>
            </w:rPrChange>
          </w:rPr>
          <w:t>: e11345.</w:t>
        </w:r>
      </w:ins>
    </w:p>
    <w:p w:rsidR="00CF787D" w:rsidRPr="00CF787D" w:rsidRDefault="00CF787D" w:rsidP="00CF787D">
      <w:pPr>
        <w:rPr>
          <w:ins w:id="1271" w:author="Ram Shrestha" w:date="2014-04-29T02:40:00Z"/>
          <w:rFonts w:ascii="Cambria" w:hAnsi="Cambria"/>
          <w:noProof/>
          <w:rPrChange w:id="1272" w:author="Ram Shrestha" w:date="2014-04-29T02:40:00Z">
            <w:rPr>
              <w:ins w:id="1273" w:author="Ram Shrestha" w:date="2014-04-29T02:40:00Z"/>
            </w:rPr>
          </w:rPrChange>
        </w:rPr>
      </w:pPr>
      <w:ins w:id="1274" w:author="Ram Shrestha" w:date="2014-04-29T02:40:00Z">
        <w:r w:rsidRPr="00CF787D">
          <w:rPr>
            <w:rFonts w:ascii="Cambria" w:hAnsi="Cambria"/>
            <w:noProof/>
            <w:rPrChange w:id="1275" w:author="Ram Shrestha" w:date="2014-04-29T02:40:00Z">
              <w:rPr/>
            </w:rPrChange>
          </w:rPr>
          <w:t xml:space="preserve">Hoffmann, C, Minkah, N, Leipzig, J, Wang, G, Arens, MQ, Tebas, P, Bushman, FD (2007) DNA bar coding and pyrosequencing to identify rare HIV drug resistance mutations. </w:t>
        </w:r>
        <w:r w:rsidRPr="00CF787D">
          <w:rPr>
            <w:rFonts w:ascii="Cambria" w:hAnsi="Cambria"/>
            <w:i/>
            <w:noProof/>
            <w:rPrChange w:id="1276" w:author="Ram Shrestha" w:date="2014-04-29T02:40:00Z">
              <w:rPr/>
            </w:rPrChange>
          </w:rPr>
          <w:t>Nucleic Acids Res</w:t>
        </w:r>
        <w:r w:rsidRPr="00CF787D">
          <w:rPr>
            <w:rFonts w:ascii="Cambria" w:hAnsi="Cambria"/>
            <w:noProof/>
            <w:rPrChange w:id="1277" w:author="Ram Shrestha" w:date="2014-04-29T02:40:00Z">
              <w:rPr/>
            </w:rPrChange>
          </w:rPr>
          <w:t xml:space="preserve"> </w:t>
        </w:r>
        <w:r w:rsidRPr="00CF787D">
          <w:rPr>
            <w:rFonts w:ascii="Cambria" w:hAnsi="Cambria"/>
            <w:b/>
            <w:noProof/>
            <w:rPrChange w:id="1278" w:author="Ram Shrestha" w:date="2014-04-29T02:40:00Z">
              <w:rPr/>
            </w:rPrChange>
          </w:rPr>
          <w:t>35</w:t>
        </w:r>
        <w:r w:rsidRPr="00CF787D">
          <w:rPr>
            <w:rFonts w:ascii="Cambria" w:hAnsi="Cambria"/>
            <w:noProof/>
            <w:rPrChange w:id="1279" w:author="Ram Shrestha" w:date="2014-04-29T02:40:00Z">
              <w:rPr/>
            </w:rPrChange>
          </w:rPr>
          <w:t>: e91.</w:t>
        </w:r>
      </w:ins>
    </w:p>
    <w:p w:rsidR="00CF787D" w:rsidRPr="00CF787D" w:rsidRDefault="00CF787D" w:rsidP="00CF787D">
      <w:pPr>
        <w:rPr>
          <w:ins w:id="1280" w:author="Ram Shrestha" w:date="2014-04-29T02:40:00Z"/>
          <w:rFonts w:ascii="Cambria" w:hAnsi="Cambria"/>
          <w:noProof/>
          <w:rPrChange w:id="1281" w:author="Ram Shrestha" w:date="2014-04-29T02:40:00Z">
            <w:rPr>
              <w:ins w:id="1282" w:author="Ram Shrestha" w:date="2014-04-29T02:40:00Z"/>
            </w:rPr>
          </w:rPrChange>
        </w:rPr>
      </w:pPr>
      <w:ins w:id="1283" w:author="Ram Shrestha" w:date="2014-04-29T02:40:00Z">
        <w:r w:rsidRPr="00CF787D">
          <w:rPr>
            <w:rFonts w:ascii="Cambria" w:hAnsi="Cambria"/>
            <w:noProof/>
            <w:rPrChange w:id="1284" w:author="Ram Shrestha" w:date="2014-04-29T02:40: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CF787D">
          <w:rPr>
            <w:rFonts w:ascii="Cambria" w:hAnsi="Cambria"/>
            <w:i/>
            <w:noProof/>
            <w:rPrChange w:id="1285" w:author="Ram Shrestha" w:date="2014-04-29T02:40:00Z">
              <w:rPr/>
            </w:rPrChange>
          </w:rPr>
          <w:t>AIDS</w:t>
        </w:r>
        <w:r w:rsidRPr="00CF787D">
          <w:rPr>
            <w:rFonts w:ascii="Cambria" w:hAnsi="Cambria"/>
            <w:noProof/>
            <w:rPrChange w:id="1286" w:author="Ram Shrestha" w:date="2014-04-29T02:40:00Z">
              <w:rPr/>
            </w:rPrChange>
          </w:rPr>
          <w:t xml:space="preserve"> </w:t>
        </w:r>
        <w:r w:rsidRPr="00CF787D">
          <w:rPr>
            <w:rFonts w:ascii="Cambria" w:hAnsi="Cambria"/>
            <w:b/>
            <w:noProof/>
            <w:rPrChange w:id="1287" w:author="Ram Shrestha" w:date="2014-04-29T02:40:00Z">
              <w:rPr/>
            </w:rPrChange>
          </w:rPr>
          <w:t>24</w:t>
        </w:r>
        <w:r w:rsidRPr="00CF787D">
          <w:rPr>
            <w:rFonts w:ascii="Cambria" w:hAnsi="Cambria"/>
            <w:noProof/>
            <w:rPrChange w:id="1288" w:author="Ram Shrestha" w:date="2014-04-29T02:40:00Z">
              <w:rPr/>
            </w:rPrChange>
          </w:rPr>
          <w:t>: 557-561.</w:t>
        </w:r>
      </w:ins>
    </w:p>
    <w:p w:rsidR="00CF787D" w:rsidRPr="00CF787D" w:rsidRDefault="00CF787D" w:rsidP="00CF787D">
      <w:pPr>
        <w:rPr>
          <w:ins w:id="1289" w:author="Ram Shrestha" w:date="2014-04-29T02:40:00Z"/>
          <w:rFonts w:ascii="Cambria" w:hAnsi="Cambria"/>
          <w:noProof/>
          <w:rPrChange w:id="1290" w:author="Ram Shrestha" w:date="2014-04-29T02:40:00Z">
            <w:rPr>
              <w:ins w:id="1291" w:author="Ram Shrestha" w:date="2014-04-29T02:40:00Z"/>
            </w:rPr>
          </w:rPrChange>
        </w:rPr>
      </w:pPr>
      <w:ins w:id="1292" w:author="Ram Shrestha" w:date="2014-04-29T02:40:00Z">
        <w:r w:rsidRPr="00CF787D">
          <w:rPr>
            <w:rFonts w:ascii="Cambria" w:hAnsi="Cambria"/>
            <w:noProof/>
            <w:rPrChange w:id="1293" w:author="Ram Shrestha" w:date="2014-04-29T02:40:00Z">
              <w:rPr/>
            </w:rPrChange>
          </w:rPr>
          <w:t xml:space="preserve">Huse, SM, Huber, JA, Morrison, HG, Sogin, ML, Welch, DM (2007) Accuracy and quality of massively parallel DNA pyrosequencing. </w:t>
        </w:r>
        <w:r w:rsidRPr="00CF787D">
          <w:rPr>
            <w:rFonts w:ascii="Cambria" w:hAnsi="Cambria"/>
            <w:i/>
            <w:noProof/>
            <w:rPrChange w:id="1294" w:author="Ram Shrestha" w:date="2014-04-29T02:40:00Z">
              <w:rPr/>
            </w:rPrChange>
          </w:rPr>
          <w:t>Genome biol</w:t>
        </w:r>
        <w:r w:rsidRPr="00CF787D">
          <w:rPr>
            <w:rFonts w:ascii="Cambria" w:hAnsi="Cambria"/>
            <w:noProof/>
            <w:rPrChange w:id="1295" w:author="Ram Shrestha" w:date="2014-04-29T02:40:00Z">
              <w:rPr/>
            </w:rPrChange>
          </w:rPr>
          <w:t xml:space="preserve"> </w:t>
        </w:r>
        <w:r w:rsidRPr="00CF787D">
          <w:rPr>
            <w:rFonts w:ascii="Cambria" w:hAnsi="Cambria"/>
            <w:b/>
            <w:noProof/>
            <w:rPrChange w:id="1296" w:author="Ram Shrestha" w:date="2014-04-29T02:40:00Z">
              <w:rPr/>
            </w:rPrChange>
          </w:rPr>
          <w:t>8</w:t>
        </w:r>
        <w:r w:rsidRPr="00CF787D">
          <w:rPr>
            <w:rFonts w:ascii="Cambria" w:hAnsi="Cambria"/>
            <w:noProof/>
            <w:rPrChange w:id="1297" w:author="Ram Shrestha" w:date="2014-04-29T02:40:00Z">
              <w:rPr/>
            </w:rPrChange>
          </w:rPr>
          <w:t>: R143.</w:t>
        </w:r>
      </w:ins>
    </w:p>
    <w:p w:rsidR="00CF787D" w:rsidRPr="00CF787D" w:rsidRDefault="00CF787D" w:rsidP="00CF787D">
      <w:pPr>
        <w:rPr>
          <w:ins w:id="1298" w:author="Ram Shrestha" w:date="2014-04-29T02:40:00Z"/>
          <w:rFonts w:ascii="Cambria" w:hAnsi="Cambria"/>
          <w:noProof/>
          <w:rPrChange w:id="1299" w:author="Ram Shrestha" w:date="2014-04-29T02:40:00Z">
            <w:rPr>
              <w:ins w:id="1300" w:author="Ram Shrestha" w:date="2014-04-29T02:40:00Z"/>
            </w:rPr>
          </w:rPrChange>
        </w:rPr>
      </w:pPr>
      <w:ins w:id="1301" w:author="Ram Shrestha" w:date="2014-04-29T02:40:00Z">
        <w:r w:rsidRPr="00CF787D">
          <w:rPr>
            <w:rFonts w:ascii="Cambria" w:hAnsi="Cambria"/>
            <w:noProof/>
            <w:rPrChange w:id="1302" w:author="Ram Shrestha" w:date="2014-04-29T02:40: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CF787D">
          <w:rPr>
            <w:rFonts w:ascii="Cambria" w:hAnsi="Cambria"/>
            <w:i/>
            <w:noProof/>
            <w:rPrChange w:id="1303" w:author="Ram Shrestha" w:date="2014-04-29T02:40:00Z">
              <w:rPr/>
            </w:rPrChange>
          </w:rPr>
          <w:t>AIDS</w:t>
        </w:r>
        <w:r w:rsidRPr="00CF787D">
          <w:rPr>
            <w:rFonts w:ascii="Cambria" w:hAnsi="Cambria"/>
            <w:noProof/>
            <w:rPrChange w:id="1304" w:author="Ram Shrestha" w:date="2014-04-29T02:40:00Z">
              <w:rPr/>
            </w:rPrChange>
          </w:rPr>
          <w:t xml:space="preserve"> </w:t>
        </w:r>
        <w:r w:rsidRPr="00CF787D">
          <w:rPr>
            <w:rFonts w:ascii="Cambria" w:hAnsi="Cambria"/>
            <w:b/>
            <w:noProof/>
            <w:rPrChange w:id="1305" w:author="Ram Shrestha" w:date="2014-04-29T02:40:00Z">
              <w:rPr/>
            </w:rPrChange>
          </w:rPr>
          <w:t>14</w:t>
        </w:r>
        <w:r w:rsidRPr="00CF787D">
          <w:rPr>
            <w:rFonts w:ascii="Cambria" w:hAnsi="Cambria"/>
            <w:noProof/>
            <w:rPrChange w:id="1306" w:author="Ram Shrestha" w:date="2014-04-29T02:40:00Z">
              <w:rPr/>
            </w:rPrChange>
          </w:rPr>
          <w:t>: F111-115.</w:t>
        </w:r>
      </w:ins>
    </w:p>
    <w:p w:rsidR="00CF787D" w:rsidRPr="00CF787D" w:rsidRDefault="00CF787D" w:rsidP="00CF787D">
      <w:pPr>
        <w:rPr>
          <w:ins w:id="1307" w:author="Ram Shrestha" w:date="2014-04-29T02:40:00Z"/>
          <w:rFonts w:ascii="Cambria" w:hAnsi="Cambria"/>
          <w:noProof/>
          <w:rPrChange w:id="1308" w:author="Ram Shrestha" w:date="2014-04-29T02:40:00Z">
            <w:rPr>
              <w:ins w:id="1309" w:author="Ram Shrestha" w:date="2014-04-29T02:40:00Z"/>
            </w:rPr>
          </w:rPrChange>
        </w:rPr>
      </w:pPr>
      <w:ins w:id="1310" w:author="Ram Shrestha" w:date="2014-04-29T02:40:00Z">
        <w:r w:rsidRPr="00CF787D">
          <w:rPr>
            <w:rFonts w:ascii="Cambria" w:hAnsi="Cambria"/>
            <w:noProof/>
            <w:rPrChange w:id="1311" w:author="Ram Shrestha" w:date="2014-04-29T02:40: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CF787D">
          <w:rPr>
            <w:rFonts w:ascii="Cambria" w:hAnsi="Cambria"/>
            <w:i/>
            <w:noProof/>
            <w:rPrChange w:id="1312" w:author="Ram Shrestha" w:date="2014-04-29T02:40:00Z">
              <w:rPr/>
            </w:rPrChange>
          </w:rPr>
          <w:t>Lancet</w:t>
        </w:r>
        <w:r w:rsidRPr="00CF787D">
          <w:rPr>
            <w:rFonts w:ascii="Cambria" w:hAnsi="Cambria"/>
            <w:noProof/>
            <w:rPrChange w:id="1313" w:author="Ram Shrestha" w:date="2014-04-29T02:40:00Z">
              <w:rPr/>
            </w:rPrChange>
          </w:rPr>
          <w:t xml:space="preserve"> </w:t>
        </w:r>
        <w:r w:rsidRPr="00CF787D">
          <w:rPr>
            <w:rFonts w:ascii="Cambria" w:hAnsi="Cambria"/>
            <w:b/>
            <w:noProof/>
            <w:rPrChange w:id="1314" w:author="Ram Shrestha" w:date="2014-04-29T02:40:00Z">
              <w:rPr/>
            </w:rPrChange>
          </w:rPr>
          <w:t>362</w:t>
        </w:r>
        <w:r w:rsidRPr="00CF787D">
          <w:rPr>
            <w:rFonts w:ascii="Cambria" w:hAnsi="Cambria"/>
            <w:noProof/>
            <w:rPrChange w:id="1315" w:author="Ram Shrestha" w:date="2014-04-29T02:40:00Z">
              <w:rPr/>
            </w:rPrChange>
          </w:rPr>
          <w:t>: 859-868.</w:t>
        </w:r>
      </w:ins>
    </w:p>
    <w:p w:rsidR="00CF787D" w:rsidRPr="00CF787D" w:rsidRDefault="00CF787D" w:rsidP="00CF787D">
      <w:pPr>
        <w:rPr>
          <w:ins w:id="1316" w:author="Ram Shrestha" w:date="2014-04-29T02:40:00Z"/>
          <w:rFonts w:ascii="Cambria" w:hAnsi="Cambria"/>
          <w:noProof/>
          <w:rPrChange w:id="1317" w:author="Ram Shrestha" w:date="2014-04-29T02:40:00Z">
            <w:rPr>
              <w:ins w:id="1318" w:author="Ram Shrestha" w:date="2014-04-29T02:40:00Z"/>
            </w:rPr>
          </w:rPrChange>
        </w:rPr>
      </w:pPr>
      <w:ins w:id="1319" w:author="Ram Shrestha" w:date="2014-04-29T02:40:00Z">
        <w:r w:rsidRPr="00CF787D">
          <w:rPr>
            <w:rFonts w:ascii="Cambria" w:hAnsi="Cambria"/>
            <w:noProof/>
            <w:rPrChange w:id="1320" w:author="Ram Shrestha" w:date="2014-04-29T02:40: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CF787D">
          <w:rPr>
            <w:rFonts w:ascii="Cambria" w:hAnsi="Cambria"/>
            <w:i/>
            <w:noProof/>
            <w:rPrChange w:id="1321" w:author="Ram Shrestha" w:date="2014-04-29T02:40:00Z">
              <w:rPr/>
            </w:rPrChange>
          </w:rPr>
          <w:t>J Virol Methods</w:t>
        </w:r>
        <w:r w:rsidRPr="00CF787D">
          <w:rPr>
            <w:rFonts w:ascii="Cambria" w:hAnsi="Cambria"/>
            <w:noProof/>
            <w:rPrChange w:id="1322" w:author="Ram Shrestha" w:date="2014-04-29T02:40:00Z">
              <w:rPr/>
            </w:rPrChange>
          </w:rPr>
          <w:t xml:space="preserve"> </w:t>
        </w:r>
        <w:r w:rsidRPr="00CF787D">
          <w:rPr>
            <w:rFonts w:ascii="Cambria" w:hAnsi="Cambria"/>
            <w:b/>
            <w:noProof/>
            <w:rPrChange w:id="1323" w:author="Ram Shrestha" w:date="2014-04-29T02:40:00Z">
              <w:rPr/>
            </w:rPrChange>
          </w:rPr>
          <w:t>187</w:t>
        </w:r>
        <w:r w:rsidRPr="00CF787D">
          <w:rPr>
            <w:rFonts w:ascii="Cambria" w:hAnsi="Cambria"/>
            <w:noProof/>
            <w:rPrChange w:id="1324" w:author="Ram Shrestha" w:date="2014-04-29T02:40:00Z">
              <w:rPr/>
            </w:rPrChange>
          </w:rPr>
          <w:t>: 314-320.</w:t>
        </w:r>
      </w:ins>
    </w:p>
    <w:p w:rsidR="00CF787D" w:rsidRPr="00CF787D" w:rsidRDefault="00CF787D" w:rsidP="00CF787D">
      <w:pPr>
        <w:rPr>
          <w:ins w:id="1325" w:author="Ram Shrestha" w:date="2014-04-29T02:40:00Z"/>
          <w:rFonts w:ascii="Cambria" w:hAnsi="Cambria"/>
          <w:noProof/>
          <w:rPrChange w:id="1326" w:author="Ram Shrestha" w:date="2014-04-29T02:40:00Z">
            <w:rPr>
              <w:ins w:id="1327" w:author="Ram Shrestha" w:date="2014-04-29T02:40:00Z"/>
            </w:rPr>
          </w:rPrChange>
        </w:rPr>
      </w:pPr>
      <w:ins w:id="1328" w:author="Ram Shrestha" w:date="2014-04-29T02:40:00Z">
        <w:r w:rsidRPr="00CF787D">
          <w:rPr>
            <w:rFonts w:ascii="Cambria" w:hAnsi="Cambria"/>
            <w:noProof/>
            <w:rPrChange w:id="1329" w:author="Ram Shrestha" w:date="2014-04-29T02:40:00Z">
              <w:rPr/>
            </w:rPrChange>
          </w:rPr>
          <w:t xml:space="preserve">Ji, H, Masse, N, Tyler, S, Liang, B, Li, Y, Merks, H, Graham, M, Sandstrom, P, Brooks, J (2010) HIV drug resistance surveillance using pooled pyrosequencing. </w:t>
        </w:r>
        <w:r w:rsidRPr="00CF787D">
          <w:rPr>
            <w:rFonts w:ascii="Cambria" w:hAnsi="Cambria"/>
            <w:i/>
            <w:noProof/>
            <w:rPrChange w:id="1330" w:author="Ram Shrestha" w:date="2014-04-29T02:40:00Z">
              <w:rPr/>
            </w:rPrChange>
          </w:rPr>
          <w:t>PLoS One</w:t>
        </w:r>
        <w:r w:rsidRPr="00CF787D">
          <w:rPr>
            <w:rFonts w:ascii="Cambria" w:hAnsi="Cambria"/>
            <w:noProof/>
            <w:rPrChange w:id="1331" w:author="Ram Shrestha" w:date="2014-04-29T02:40:00Z">
              <w:rPr/>
            </w:rPrChange>
          </w:rPr>
          <w:t xml:space="preserve"> </w:t>
        </w:r>
        <w:r w:rsidRPr="00CF787D">
          <w:rPr>
            <w:rFonts w:ascii="Cambria" w:hAnsi="Cambria"/>
            <w:b/>
            <w:noProof/>
            <w:rPrChange w:id="1332" w:author="Ram Shrestha" w:date="2014-04-29T02:40:00Z">
              <w:rPr/>
            </w:rPrChange>
          </w:rPr>
          <w:t>5</w:t>
        </w:r>
        <w:r w:rsidRPr="00CF787D">
          <w:rPr>
            <w:rFonts w:ascii="Cambria" w:hAnsi="Cambria"/>
            <w:noProof/>
            <w:rPrChange w:id="1333" w:author="Ram Shrestha" w:date="2014-04-29T02:40:00Z">
              <w:rPr/>
            </w:rPrChange>
          </w:rPr>
          <w:t>: e9263.</w:t>
        </w:r>
      </w:ins>
    </w:p>
    <w:p w:rsidR="00CF787D" w:rsidRPr="00CF787D" w:rsidRDefault="00CF787D" w:rsidP="00CF787D">
      <w:pPr>
        <w:rPr>
          <w:ins w:id="1334" w:author="Ram Shrestha" w:date="2014-04-29T02:40:00Z"/>
          <w:rFonts w:ascii="Cambria" w:hAnsi="Cambria"/>
          <w:noProof/>
          <w:rPrChange w:id="1335" w:author="Ram Shrestha" w:date="2014-04-29T02:40:00Z">
            <w:rPr>
              <w:ins w:id="1336" w:author="Ram Shrestha" w:date="2014-04-29T02:40:00Z"/>
            </w:rPr>
          </w:rPrChange>
        </w:rPr>
      </w:pPr>
      <w:ins w:id="1337" w:author="Ram Shrestha" w:date="2014-04-29T02:40:00Z">
        <w:r w:rsidRPr="00CF787D">
          <w:rPr>
            <w:rFonts w:ascii="Cambria" w:hAnsi="Cambria"/>
            <w:noProof/>
            <w:rPrChange w:id="1338" w:author="Ram Shrestha" w:date="2014-04-29T02:40:00Z">
              <w:rPr/>
            </w:rPrChange>
          </w:rPr>
          <w:t xml:space="preserve">Ji, JP, Loeb, LA (1992) Fidelity of HIV-1 reverse transcriptase copying RNA in vitro. </w:t>
        </w:r>
        <w:r w:rsidRPr="00CF787D">
          <w:rPr>
            <w:rFonts w:ascii="Cambria" w:hAnsi="Cambria"/>
            <w:i/>
            <w:noProof/>
            <w:rPrChange w:id="1339" w:author="Ram Shrestha" w:date="2014-04-29T02:40:00Z">
              <w:rPr/>
            </w:rPrChange>
          </w:rPr>
          <w:t>Biochemistry</w:t>
        </w:r>
        <w:r w:rsidRPr="00CF787D">
          <w:rPr>
            <w:rFonts w:ascii="Cambria" w:hAnsi="Cambria"/>
            <w:noProof/>
            <w:rPrChange w:id="1340" w:author="Ram Shrestha" w:date="2014-04-29T02:40:00Z">
              <w:rPr/>
            </w:rPrChange>
          </w:rPr>
          <w:t xml:space="preserve"> </w:t>
        </w:r>
        <w:r w:rsidRPr="00CF787D">
          <w:rPr>
            <w:rFonts w:ascii="Cambria" w:hAnsi="Cambria"/>
            <w:b/>
            <w:noProof/>
            <w:rPrChange w:id="1341" w:author="Ram Shrestha" w:date="2014-04-29T02:40:00Z">
              <w:rPr/>
            </w:rPrChange>
          </w:rPr>
          <w:t>31</w:t>
        </w:r>
        <w:r w:rsidRPr="00CF787D">
          <w:rPr>
            <w:rFonts w:ascii="Cambria" w:hAnsi="Cambria"/>
            <w:noProof/>
            <w:rPrChange w:id="1342" w:author="Ram Shrestha" w:date="2014-04-29T02:40:00Z">
              <w:rPr/>
            </w:rPrChange>
          </w:rPr>
          <w:t>: 954-958.</w:t>
        </w:r>
      </w:ins>
    </w:p>
    <w:p w:rsidR="00CF787D" w:rsidRPr="00CF787D" w:rsidRDefault="00CF787D" w:rsidP="00CF787D">
      <w:pPr>
        <w:rPr>
          <w:ins w:id="1343" w:author="Ram Shrestha" w:date="2014-04-29T02:40:00Z"/>
          <w:rFonts w:ascii="Cambria" w:hAnsi="Cambria"/>
          <w:noProof/>
          <w:rPrChange w:id="1344" w:author="Ram Shrestha" w:date="2014-04-29T02:40:00Z">
            <w:rPr>
              <w:ins w:id="1345" w:author="Ram Shrestha" w:date="2014-04-29T02:40:00Z"/>
            </w:rPr>
          </w:rPrChange>
        </w:rPr>
      </w:pPr>
      <w:ins w:id="1346" w:author="Ram Shrestha" w:date="2014-04-29T02:40:00Z">
        <w:r w:rsidRPr="00CF787D">
          <w:rPr>
            <w:rFonts w:ascii="Cambria" w:hAnsi="Cambria"/>
            <w:noProof/>
            <w:rPrChange w:id="1347" w:author="Ram Shrestha" w:date="2014-04-29T02:40: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CF787D">
          <w:rPr>
            <w:rFonts w:ascii="Cambria" w:hAnsi="Cambria"/>
            <w:i/>
            <w:noProof/>
            <w:rPrChange w:id="1348" w:author="Ram Shrestha" w:date="2014-04-29T02:40:00Z">
              <w:rPr/>
            </w:rPrChange>
          </w:rPr>
          <w:t>PLoS Med</w:t>
        </w:r>
        <w:r w:rsidRPr="00CF787D">
          <w:rPr>
            <w:rFonts w:ascii="Cambria" w:hAnsi="Cambria"/>
            <w:noProof/>
            <w:rPrChange w:id="1349" w:author="Ram Shrestha" w:date="2014-04-29T02:40:00Z">
              <w:rPr/>
            </w:rPrChange>
          </w:rPr>
          <w:t xml:space="preserve"> </w:t>
        </w:r>
        <w:r w:rsidRPr="00CF787D">
          <w:rPr>
            <w:rFonts w:ascii="Cambria" w:hAnsi="Cambria"/>
            <w:b/>
            <w:noProof/>
            <w:rPrChange w:id="1350" w:author="Ram Shrestha" w:date="2014-04-29T02:40:00Z">
              <w:rPr/>
            </w:rPrChange>
          </w:rPr>
          <w:t>5</w:t>
        </w:r>
        <w:r w:rsidRPr="00CF787D">
          <w:rPr>
            <w:rFonts w:ascii="Cambria" w:hAnsi="Cambria"/>
            <w:noProof/>
            <w:rPrChange w:id="1351" w:author="Ram Shrestha" w:date="2014-04-29T02:40:00Z">
              <w:rPr/>
            </w:rPrChange>
          </w:rPr>
          <w:t>: e158.</w:t>
        </w:r>
      </w:ins>
    </w:p>
    <w:p w:rsidR="00CF787D" w:rsidRPr="00CF787D" w:rsidRDefault="00CF787D" w:rsidP="00CF787D">
      <w:pPr>
        <w:rPr>
          <w:ins w:id="1352" w:author="Ram Shrestha" w:date="2014-04-29T02:40:00Z"/>
          <w:rFonts w:ascii="Cambria" w:hAnsi="Cambria"/>
          <w:noProof/>
          <w:rPrChange w:id="1353" w:author="Ram Shrestha" w:date="2014-04-29T02:40:00Z">
            <w:rPr>
              <w:ins w:id="1354" w:author="Ram Shrestha" w:date="2014-04-29T02:40:00Z"/>
            </w:rPr>
          </w:rPrChange>
        </w:rPr>
      </w:pPr>
      <w:ins w:id="1355" w:author="Ram Shrestha" w:date="2014-04-29T02:40:00Z">
        <w:r w:rsidRPr="00CF787D">
          <w:rPr>
            <w:rFonts w:ascii="Cambria" w:hAnsi="Cambria"/>
            <w:noProof/>
            <w:rPrChange w:id="1356" w:author="Ram Shrestha" w:date="2014-04-29T02:40:00Z">
              <w:rPr/>
            </w:rPrChange>
          </w:rPr>
          <w:t xml:space="preserve">Johnson, JA, Li, JF, Morris, L, Martinson, N, Gray, G, McIntyre, J, Heneine, W (2005) Emergence of drug-resistant HIV-1 after intrapartum administration of single-dose nevirapine is substantially underestimated. </w:t>
        </w:r>
        <w:r w:rsidRPr="00CF787D">
          <w:rPr>
            <w:rFonts w:ascii="Cambria" w:hAnsi="Cambria"/>
            <w:i/>
            <w:noProof/>
            <w:rPrChange w:id="1357" w:author="Ram Shrestha" w:date="2014-04-29T02:40:00Z">
              <w:rPr/>
            </w:rPrChange>
          </w:rPr>
          <w:t>J Infect Dis</w:t>
        </w:r>
        <w:r w:rsidRPr="00CF787D">
          <w:rPr>
            <w:rFonts w:ascii="Cambria" w:hAnsi="Cambria"/>
            <w:noProof/>
            <w:rPrChange w:id="1358" w:author="Ram Shrestha" w:date="2014-04-29T02:40:00Z">
              <w:rPr/>
            </w:rPrChange>
          </w:rPr>
          <w:t xml:space="preserve"> </w:t>
        </w:r>
        <w:r w:rsidRPr="00CF787D">
          <w:rPr>
            <w:rFonts w:ascii="Cambria" w:hAnsi="Cambria"/>
            <w:b/>
            <w:noProof/>
            <w:rPrChange w:id="1359" w:author="Ram Shrestha" w:date="2014-04-29T02:40:00Z">
              <w:rPr/>
            </w:rPrChange>
          </w:rPr>
          <w:t>192</w:t>
        </w:r>
        <w:r w:rsidRPr="00CF787D">
          <w:rPr>
            <w:rFonts w:ascii="Cambria" w:hAnsi="Cambria"/>
            <w:noProof/>
            <w:rPrChange w:id="1360" w:author="Ram Shrestha" w:date="2014-04-29T02:40:00Z">
              <w:rPr/>
            </w:rPrChange>
          </w:rPr>
          <w:t>: 16-23.</w:t>
        </w:r>
      </w:ins>
    </w:p>
    <w:p w:rsidR="00CF787D" w:rsidRPr="00CF787D" w:rsidRDefault="00CF787D" w:rsidP="00CF787D">
      <w:pPr>
        <w:rPr>
          <w:ins w:id="1361" w:author="Ram Shrestha" w:date="2014-04-29T02:40:00Z"/>
          <w:rFonts w:ascii="Cambria" w:hAnsi="Cambria"/>
          <w:noProof/>
          <w:rPrChange w:id="1362" w:author="Ram Shrestha" w:date="2014-04-29T02:40:00Z">
            <w:rPr>
              <w:ins w:id="1363" w:author="Ram Shrestha" w:date="2014-04-29T02:40:00Z"/>
            </w:rPr>
          </w:rPrChange>
        </w:rPr>
      </w:pPr>
      <w:ins w:id="1364" w:author="Ram Shrestha" w:date="2014-04-29T02:40:00Z">
        <w:r w:rsidRPr="00CF787D">
          <w:rPr>
            <w:rFonts w:ascii="Cambria" w:hAnsi="Cambria"/>
            <w:noProof/>
            <w:rPrChange w:id="1365" w:author="Ram Shrestha" w:date="2014-04-29T02:40:00Z">
              <w:rPr/>
            </w:rPrChange>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CF787D">
          <w:rPr>
            <w:rFonts w:ascii="Cambria" w:hAnsi="Cambria"/>
            <w:i/>
            <w:noProof/>
            <w:rPrChange w:id="1366" w:author="Ram Shrestha" w:date="2014-04-29T02:40:00Z">
              <w:rPr/>
            </w:rPrChange>
          </w:rPr>
          <w:t>N Engl J Med</w:t>
        </w:r>
        <w:r w:rsidRPr="00CF787D">
          <w:rPr>
            <w:rFonts w:ascii="Cambria" w:hAnsi="Cambria"/>
            <w:noProof/>
            <w:rPrChange w:id="1367" w:author="Ram Shrestha" w:date="2014-04-29T02:40:00Z">
              <w:rPr/>
            </w:rPrChange>
          </w:rPr>
          <w:t xml:space="preserve"> </w:t>
        </w:r>
        <w:r w:rsidRPr="00CF787D">
          <w:rPr>
            <w:rFonts w:ascii="Cambria" w:hAnsi="Cambria"/>
            <w:b/>
            <w:noProof/>
            <w:rPrChange w:id="1368" w:author="Ram Shrestha" w:date="2014-04-29T02:40:00Z">
              <w:rPr/>
            </w:rPrChange>
          </w:rPr>
          <w:t>351</w:t>
        </w:r>
        <w:r w:rsidRPr="00CF787D">
          <w:rPr>
            <w:rFonts w:ascii="Cambria" w:hAnsi="Cambria"/>
            <w:noProof/>
            <w:rPrChange w:id="1369" w:author="Ram Shrestha" w:date="2014-04-29T02:40:00Z">
              <w:rPr/>
            </w:rPrChange>
          </w:rPr>
          <w:t>: 229-240.</w:t>
        </w:r>
      </w:ins>
    </w:p>
    <w:p w:rsidR="00CF787D" w:rsidRPr="00CF787D" w:rsidRDefault="00CF787D" w:rsidP="00CF787D">
      <w:pPr>
        <w:rPr>
          <w:ins w:id="1370" w:author="Ram Shrestha" w:date="2014-04-29T02:40:00Z"/>
          <w:rFonts w:ascii="Cambria" w:hAnsi="Cambria"/>
          <w:noProof/>
          <w:rPrChange w:id="1371" w:author="Ram Shrestha" w:date="2014-04-29T02:40:00Z">
            <w:rPr>
              <w:ins w:id="1372" w:author="Ram Shrestha" w:date="2014-04-29T02:40:00Z"/>
            </w:rPr>
          </w:rPrChange>
        </w:rPr>
      </w:pPr>
      <w:ins w:id="1373" w:author="Ram Shrestha" w:date="2014-04-29T02:40:00Z">
        <w:r w:rsidRPr="00CF787D">
          <w:rPr>
            <w:rFonts w:ascii="Cambria" w:hAnsi="Cambria"/>
            <w:noProof/>
            <w:rPrChange w:id="1374" w:author="Ram Shrestha" w:date="2014-04-29T02:40:00Z">
              <w:rPr/>
            </w:rPrChange>
          </w:rPr>
          <w:t xml:space="preserve">Kantor, R, Katzenstein, D (2004) Drug resistance in non-subtype B HIV-1. </w:t>
        </w:r>
        <w:r w:rsidRPr="00CF787D">
          <w:rPr>
            <w:rFonts w:ascii="Cambria" w:hAnsi="Cambria"/>
            <w:i/>
            <w:noProof/>
            <w:rPrChange w:id="1375" w:author="Ram Shrestha" w:date="2014-04-29T02:40:00Z">
              <w:rPr/>
            </w:rPrChange>
          </w:rPr>
          <w:t>Journal of Clinical Virology</w:t>
        </w:r>
        <w:r w:rsidRPr="00CF787D">
          <w:rPr>
            <w:rFonts w:ascii="Cambria" w:hAnsi="Cambria"/>
            <w:noProof/>
            <w:rPrChange w:id="1376" w:author="Ram Shrestha" w:date="2014-04-29T02:40:00Z">
              <w:rPr/>
            </w:rPrChange>
          </w:rPr>
          <w:t xml:space="preserve"> </w:t>
        </w:r>
        <w:r w:rsidRPr="00CF787D">
          <w:rPr>
            <w:rFonts w:ascii="Cambria" w:hAnsi="Cambria"/>
            <w:b/>
            <w:noProof/>
            <w:rPrChange w:id="1377" w:author="Ram Shrestha" w:date="2014-04-29T02:40:00Z">
              <w:rPr/>
            </w:rPrChange>
          </w:rPr>
          <w:t>29</w:t>
        </w:r>
        <w:r w:rsidRPr="00CF787D">
          <w:rPr>
            <w:rFonts w:ascii="Cambria" w:hAnsi="Cambria"/>
            <w:noProof/>
            <w:rPrChange w:id="1378" w:author="Ram Shrestha" w:date="2014-04-29T02:40:00Z">
              <w:rPr/>
            </w:rPrChange>
          </w:rPr>
          <w:t>: 152-159.</w:t>
        </w:r>
      </w:ins>
    </w:p>
    <w:p w:rsidR="00CF787D" w:rsidRPr="00CF787D" w:rsidRDefault="00CF787D" w:rsidP="00CF787D">
      <w:pPr>
        <w:rPr>
          <w:ins w:id="1379" w:author="Ram Shrestha" w:date="2014-04-29T02:40:00Z"/>
          <w:rFonts w:ascii="Cambria" w:hAnsi="Cambria"/>
          <w:noProof/>
          <w:rPrChange w:id="1380" w:author="Ram Shrestha" w:date="2014-04-29T02:40:00Z">
            <w:rPr>
              <w:ins w:id="1381" w:author="Ram Shrestha" w:date="2014-04-29T02:40:00Z"/>
            </w:rPr>
          </w:rPrChange>
        </w:rPr>
      </w:pPr>
      <w:ins w:id="1382" w:author="Ram Shrestha" w:date="2014-04-29T02:40:00Z">
        <w:r w:rsidRPr="00CF787D">
          <w:rPr>
            <w:rFonts w:ascii="Cambria" w:hAnsi="Cambria"/>
            <w:noProof/>
            <w:rPrChange w:id="1383" w:author="Ram Shrestha" w:date="2014-04-29T02:40:00Z">
              <w:rPr/>
            </w:rPrChange>
          </w:rPr>
          <w:t xml:space="preserve">Kassaye, S, Lee, E, Kantor, R, Johnston, E, Winters, M, Zijenah, L, Mateta, P, Katzenstein, D (2007) Drug resistance in plasma and breast milk after single-dose nevirapine in subtype C HIV type 1: population and clonal sequence analysis. </w:t>
        </w:r>
        <w:r w:rsidRPr="00CF787D">
          <w:rPr>
            <w:rFonts w:ascii="Cambria" w:hAnsi="Cambria"/>
            <w:i/>
            <w:noProof/>
            <w:rPrChange w:id="1384" w:author="Ram Shrestha" w:date="2014-04-29T02:40:00Z">
              <w:rPr/>
            </w:rPrChange>
          </w:rPr>
          <w:t>AIDS Res Hum Retroviruses</w:t>
        </w:r>
        <w:r w:rsidRPr="00CF787D">
          <w:rPr>
            <w:rFonts w:ascii="Cambria" w:hAnsi="Cambria"/>
            <w:noProof/>
            <w:rPrChange w:id="1385" w:author="Ram Shrestha" w:date="2014-04-29T02:40:00Z">
              <w:rPr/>
            </w:rPrChange>
          </w:rPr>
          <w:t xml:space="preserve"> </w:t>
        </w:r>
        <w:r w:rsidRPr="00CF787D">
          <w:rPr>
            <w:rFonts w:ascii="Cambria" w:hAnsi="Cambria"/>
            <w:b/>
            <w:noProof/>
            <w:rPrChange w:id="1386" w:author="Ram Shrestha" w:date="2014-04-29T02:40:00Z">
              <w:rPr/>
            </w:rPrChange>
          </w:rPr>
          <w:t>23</w:t>
        </w:r>
        <w:r w:rsidRPr="00CF787D">
          <w:rPr>
            <w:rFonts w:ascii="Cambria" w:hAnsi="Cambria"/>
            <w:noProof/>
            <w:rPrChange w:id="1387" w:author="Ram Shrestha" w:date="2014-04-29T02:40:00Z">
              <w:rPr/>
            </w:rPrChange>
          </w:rPr>
          <w:t>: 1055-1061.</w:t>
        </w:r>
      </w:ins>
    </w:p>
    <w:p w:rsidR="00CF787D" w:rsidRPr="00CF787D" w:rsidRDefault="00CF787D" w:rsidP="00CF787D">
      <w:pPr>
        <w:rPr>
          <w:ins w:id="1388" w:author="Ram Shrestha" w:date="2014-04-29T02:40:00Z"/>
          <w:rFonts w:ascii="Cambria" w:hAnsi="Cambria"/>
          <w:noProof/>
          <w:rPrChange w:id="1389" w:author="Ram Shrestha" w:date="2014-04-29T02:40:00Z">
            <w:rPr>
              <w:ins w:id="1390" w:author="Ram Shrestha" w:date="2014-04-29T02:40:00Z"/>
            </w:rPr>
          </w:rPrChange>
        </w:rPr>
      </w:pPr>
      <w:ins w:id="1391" w:author="Ram Shrestha" w:date="2014-04-29T02:40:00Z">
        <w:r w:rsidRPr="00CF787D">
          <w:rPr>
            <w:rFonts w:ascii="Cambria" w:hAnsi="Cambria"/>
            <w:noProof/>
            <w:rPrChange w:id="1392" w:author="Ram Shrestha" w:date="2014-04-29T02:40:00Z">
              <w:rPr/>
            </w:rPrChange>
          </w:rPr>
          <w:t xml:space="preserve">Kellam, P, Boucher, CA, Tijnagel, JM, Larder, BA (1994) Zidovudine treatment results in the selection of human immunodeficiency virus type 1 variants whose genotypes confer increasing levels of drug resistance. </w:t>
        </w:r>
        <w:r w:rsidRPr="00CF787D">
          <w:rPr>
            <w:rFonts w:ascii="Cambria" w:hAnsi="Cambria"/>
            <w:i/>
            <w:noProof/>
            <w:rPrChange w:id="1393" w:author="Ram Shrestha" w:date="2014-04-29T02:40:00Z">
              <w:rPr/>
            </w:rPrChange>
          </w:rPr>
          <w:t>J Gen Virol</w:t>
        </w:r>
        <w:r w:rsidRPr="00CF787D">
          <w:rPr>
            <w:rFonts w:ascii="Cambria" w:hAnsi="Cambria"/>
            <w:noProof/>
            <w:rPrChange w:id="1394" w:author="Ram Shrestha" w:date="2014-04-29T02:40:00Z">
              <w:rPr/>
            </w:rPrChange>
          </w:rPr>
          <w:t xml:space="preserve"> </w:t>
        </w:r>
        <w:r w:rsidRPr="00CF787D">
          <w:rPr>
            <w:rFonts w:ascii="Cambria" w:hAnsi="Cambria"/>
            <w:b/>
            <w:noProof/>
            <w:rPrChange w:id="1395" w:author="Ram Shrestha" w:date="2014-04-29T02:40:00Z">
              <w:rPr/>
            </w:rPrChange>
          </w:rPr>
          <w:t>75 ( Pt 2)</w:t>
        </w:r>
        <w:r w:rsidRPr="00CF787D">
          <w:rPr>
            <w:rFonts w:ascii="Cambria" w:hAnsi="Cambria"/>
            <w:noProof/>
            <w:rPrChange w:id="1396" w:author="Ram Shrestha" w:date="2014-04-29T02:40:00Z">
              <w:rPr/>
            </w:rPrChange>
          </w:rPr>
          <w:t>: 341-351.</w:t>
        </w:r>
      </w:ins>
    </w:p>
    <w:p w:rsidR="00CF787D" w:rsidRPr="00CF787D" w:rsidRDefault="00CF787D" w:rsidP="00CF787D">
      <w:pPr>
        <w:rPr>
          <w:ins w:id="1397" w:author="Ram Shrestha" w:date="2014-04-29T02:40:00Z"/>
          <w:rFonts w:ascii="Cambria" w:hAnsi="Cambria"/>
          <w:noProof/>
          <w:rPrChange w:id="1398" w:author="Ram Shrestha" w:date="2014-04-29T02:40:00Z">
            <w:rPr>
              <w:ins w:id="1399" w:author="Ram Shrestha" w:date="2014-04-29T02:40:00Z"/>
            </w:rPr>
          </w:rPrChange>
        </w:rPr>
      </w:pPr>
      <w:ins w:id="1400" w:author="Ram Shrestha" w:date="2014-04-29T02:40:00Z">
        <w:r w:rsidRPr="00CF787D">
          <w:rPr>
            <w:rFonts w:ascii="Cambria" w:hAnsi="Cambria"/>
            <w:noProof/>
            <w:rPrChange w:id="1401" w:author="Ram Shrestha" w:date="2014-04-29T02:40:00Z">
              <w:rPr/>
            </w:rPrChange>
          </w:rPr>
          <w:t xml:space="preserve">Kozal, MJ, Chiarella, J, St John, EP, Moreno, EA, Simen, BB, Arnold, TE, Lataillade, M (2011) Prevalence of low-level HIV-1 variants with reverse transcriptase mutation K65R and the effect of antiretroviral drug exposure on variant levels. </w:t>
        </w:r>
        <w:r w:rsidRPr="00CF787D">
          <w:rPr>
            <w:rFonts w:ascii="Cambria" w:hAnsi="Cambria"/>
            <w:i/>
            <w:noProof/>
            <w:rPrChange w:id="1402" w:author="Ram Shrestha" w:date="2014-04-29T02:40:00Z">
              <w:rPr/>
            </w:rPrChange>
          </w:rPr>
          <w:t>Antivir Ther</w:t>
        </w:r>
        <w:r w:rsidRPr="00CF787D">
          <w:rPr>
            <w:rFonts w:ascii="Cambria" w:hAnsi="Cambria"/>
            <w:noProof/>
            <w:rPrChange w:id="1403" w:author="Ram Shrestha" w:date="2014-04-29T02:40:00Z">
              <w:rPr/>
            </w:rPrChange>
          </w:rPr>
          <w:t xml:space="preserve"> </w:t>
        </w:r>
        <w:r w:rsidRPr="00CF787D">
          <w:rPr>
            <w:rFonts w:ascii="Cambria" w:hAnsi="Cambria"/>
            <w:b/>
            <w:noProof/>
            <w:rPrChange w:id="1404" w:author="Ram Shrestha" w:date="2014-04-29T02:40:00Z">
              <w:rPr/>
            </w:rPrChange>
          </w:rPr>
          <w:t>16</w:t>
        </w:r>
        <w:r w:rsidRPr="00CF787D">
          <w:rPr>
            <w:rFonts w:ascii="Cambria" w:hAnsi="Cambria"/>
            <w:noProof/>
            <w:rPrChange w:id="1405" w:author="Ram Shrestha" w:date="2014-04-29T02:40:00Z">
              <w:rPr/>
            </w:rPrChange>
          </w:rPr>
          <w:t>: 925-929.</w:t>
        </w:r>
      </w:ins>
    </w:p>
    <w:p w:rsidR="00CF787D" w:rsidRPr="00CF787D" w:rsidRDefault="00CF787D" w:rsidP="00CF787D">
      <w:pPr>
        <w:rPr>
          <w:ins w:id="1406" w:author="Ram Shrestha" w:date="2014-04-29T02:40:00Z"/>
          <w:rFonts w:ascii="Cambria" w:hAnsi="Cambria"/>
          <w:noProof/>
          <w:rPrChange w:id="1407" w:author="Ram Shrestha" w:date="2014-04-29T02:40:00Z">
            <w:rPr>
              <w:ins w:id="1408" w:author="Ram Shrestha" w:date="2014-04-29T02:40:00Z"/>
            </w:rPr>
          </w:rPrChange>
        </w:rPr>
      </w:pPr>
      <w:ins w:id="1409" w:author="Ram Shrestha" w:date="2014-04-29T02:40:00Z">
        <w:r w:rsidRPr="00CF787D">
          <w:rPr>
            <w:rFonts w:ascii="Cambria" w:hAnsi="Cambria"/>
            <w:noProof/>
            <w:rPrChange w:id="1410" w:author="Ram Shrestha" w:date="2014-04-29T02:40: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CF787D">
          <w:rPr>
            <w:rFonts w:ascii="Cambria" w:hAnsi="Cambria"/>
            <w:i/>
            <w:noProof/>
            <w:rPrChange w:id="1411" w:author="Ram Shrestha" w:date="2014-04-29T02:40:00Z">
              <w:rPr/>
            </w:rPrChange>
          </w:rPr>
          <w:t>N Engl J Med</w:t>
        </w:r>
        <w:r w:rsidRPr="00CF787D">
          <w:rPr>
            <w:rFonts w:ascii="Cambria" w:hAnsi="Cambria"/>
            <w:noProof/>
            <w:rPrChange w:id="1412" w:author="Ram Shrestha" w:date="2014-04-29T02:40:00Z">
              <w:rPr/>
            </w:rPrChange>
          </w:rPr>
          <w:t xml:space="preserve"> </w:t>
        </w:r>
        <w:r w:rsidRPr="00CF787D">
          <w:rPr>
            <w:rFonts w:ascii="Cambria" w:hAnsi="Cambria"/>
            <w:b/>
            <w:noProof/>
            <w:rPrChange w:id="1413" w:author="Ram Shrestha" w:date="2014-04-29T02:40:00Z">
              <w:rPr/>
            </w:rPrChange>
          </w:rPr>
          <w:t>351</w:t>
        </w:r>
        <w:r w:rsidRPr="00CF787D">
          <w:rPr>
            <w:rFonts w:ascii="Cambria" w:hAnsi="Cambria"/>
            <w:noProof/>
            <w:rPrChange w:id="1414" w:author="Ram Shrestha" w:date="2014-04-29T02:40:00Z">
              <w:rPr/>
            </w:rPrChange>
          </w:rPr>
          <w:t>: 217-228.</w:t>
        </w:r>
      </w:ins>
    </w:p>
    <w:p w:rsidR="00CF787D" w:rsidRPr="00CF787D" w:rsidRDefault="00CF787D" w:rsidP="00CF787D">
      <w:pPr>
        <w:rPr>
          <w:ins w:id="1415" w:author="Ram Shrestha" w:date="2014-04-29T02:40:00Z"/>
          <w:rFonts w:ascii="Cambria" w:hAnsi="Cambria"/>
          <w:noProof/>
          <w:rPrChange w:id="1416" w:author="Ram Shrestha" w:date="2014-04-29T02:40:00Z">
            <w:rPr>
              <w:ins w:id="1417" w:author="Ram Shrestha" w:date="2014-04-29T02:40:00Z"/>
            </w:rPr>
          </w:rPrChange>
        </w:rPr>
      </w:pPr>
      <w:ins w:id="1418" w:author="Ram Shrestha" w:date="2014-04-29T02:40:00Z">
        <w:r w:rsidRPr="00CF787D">
          <w:rPr>
            <w:rFonts w:ascii="Cambria" w:hAnsi="Cambria"/>
            <w:noProof/>
            <w:rPrChange w:id="1419" w:author="Ram Shrestha" w:date="2014-04-29T02:40:00Z">
              <w:rPr/>
            </w:rPrChange>
          </w:rPr>
          <w:t xml:space="preserve">Larder, BA, Darby, G, Richman, DD (1989) HIV with reduced sensitivity to zidovudine (AZT) isolated during prolonged therapy. </w:t>
        </w:r>
        <w:r w:rsidRPr="00CF787D">
          <w:rPr>
            <w:rFonts w:ascii="Cambria" w:hAnsi="Cambria"/>
            <w:i/>
            <w:noProof/>
            <w:rPrChange w:id="1420" w:author="Ram Shrestha" w:date="2014-04-29T02:40:00Z">
              <w:rPr/>
            </w:rPrChange>
          </w:rPr>
          <w:t>Science</w:t>
        </w:r>
        <w:r w:rsidRPr="00CF787D">
          <w:rPr>
            <w:rFonts w:ascii="Cambria" w:hAnsi="Cambria"/>
            <w:noProof/>
            <w:rPrChange w:id="1421" w:author="Ram Shrestha" w:date="2014-04-29T02:40:00Z">
              <w:rPr/>
            </w:rPrChange>
          </w:rPr>
          <w:t xml:space="preserve"> </w:t>
        </w:r>
        <w:r w:rsidRPr="00CF787D">
          <w:rPr>
            <w:rFonts w:ascii="Cambria" w:hAnsi="Cambria"/>
            <w:b/>
            <w:noProof/>
            <w:rPrChange w:id="1422" w:author="Ram Shrestha" w:date="2014-04-29T02:40:00Z">
              <w:rPr/>
            </w:rPrChange>
          </w:rPr>
          <w:t>243</w:t>
        </w:r>
        <w:r w:rsidRPr="00CF787D">
          <w:rPr>
            <w:rFonts w:ascii="Cambria" w:hAnsi="Cambria"/>
            <w:noProof/>
            <w:rPrChange w:id="1423" w:author="Ram Shrestha" w:date="2014-04-29T02:40:00Z">
              <w:rPr/>
            </w:rPrChange>
          </w:rPr>
          <w:t>: 1731-1734.</w:t>
        </w:r>
      </w:ins>
    </w:p>
    <w:p w:rsidR="00CF787D" w:rsidRPr="00CF787D" w:rsidRDefault="00CF787D" w:rsidP="00CF787D">
      <w:pPr>
        <w:rPr>
          <w:ins w:id="1424" w:author="Ram Shrestha" w:date="2014-04-29T02:40:00Z"/>
          <w:rFonts w:ascii="Cambria" w:hAnsi="Cambria"/>
          <w:noProof/>
          <w:rPrChange w:id="1425" w:author="Ram Shrestha" w:date="2014-04-29T02:40:00Z">
            <w:rPr>
              <w:ins w:id="1426" w:author="Ram Shrestha" w:date="2014-04-29T02:40:00Z"/>
            </w:rPr>
          </w:rPrChange>
        </w:rPr>
      </w:pPr>
      <w:ins w:id="1427" w:author="Ram Shrestha" w:date="2014-04-29T02:40:00Z">
        <w:r w:rsidRPr="00CF787D">
          <w:rPr>
            <w:rFonts w:ascii="Cambria" w:hAnsi="Cambria"/>
            <w:noProof/>
            <w:rPrChange w:id="1428" w:author="Ram Shrestha" w:date="2014-04-29T02:40:00Z">
              <w:rPr/>
            </w:rPrChange>
          </w:rPr>
          <w:t xml:space="preserve">Larder, BA, Kellam, P, Kemp, SD (1991) Zidovudine resistance predicted by direct detection of mutations in DNA from HIV-infected lymphocytes. </w:t>
        </w:r>
        <w:r w:rsidRPr="00CF787D">
          <w:rPr>
            <w:rFonts w:ascii="Cambria" w:hAnsi="Cambria"/>
            <w:i/>
            <w:noProof/>
            <w:rPrChange w:id="1429" w:author="Ram Shrestha" w:date="2014-04-29T02:40:00Z">
              <w:rPr/>
            </w:rPrChange>
          </w:rPr>
          <w:t>AIDS</w:t>
        </w:r>
        <w:r w:rsidRPr="00CF787D">
          <w:rPr>
            <w:rFonts w:ascii="Cambria" w:hAnsi="Cambria"/>
            <w:noProof/>
            <w:rPrChange w:id="1430" w:author="Ram Shrestha" w:date="2014-04-29T02:40:00Z">
              <w:rPr/>
            </w:rPrChange>
          </w:rPr>
          <w:t xml:space="preserve"> </w:t>
        </w:r>
        <w:r w:rsidRPr="00CF787D">
          <w:rPr>
            <w:rFonts w:ascii="Cambria" w:hAnsi="Cambria"/>
            <w:b/>
            <w:noProof/>
            <w:rPrChange w:id="1431" w:author="Ram Shrestha" w:date="2014-04-29T02:40:00Z">
              <w:rPr/>
            </w:rPrChange>
          </w:rPr>
          <w:t>5</w:t>
        </w:r>
        <w:r w:rsidRPr="00CF787D">
          <w:rPr>
            <w:rFonts w:ascii="Cambria" w:hAnsi="Cambria"/>
            <w:noProof/>
            <w:rPrChange w:id="1432" w:author="Ram Shrestha" w:date="2014-04-29T02:40:00Z">
              <w:rPr/>
            </w:rPrChange>
          </w:rPr>
          <w:t>: 137-144.</w:t>
        </w:r>
      </w:ins>
    </w:p>
    <w:p w:rsidR="00CF787D" w:rsidRPr="00CF787D" w:rsidRDefault="00CF787D" w:rsidP="00CF787D">
      <w:pPr>
        <w:rPr>
          <w:ins w:id="1433" w:author="Ram Shrestha" w:date="2014-04-29T02:40:00Z"/>
          <w:rFonts w:ascii="Cambria" w:hAnsi="Cambria"/>
          <w:noProof/>
          <w:rPrChange w:id="1434" w:author="Ram Shrestha" w:date="2014-04-29T02:40:00Z">
            <w:rPr>
              <w:ins w:id="1435" w:author="Ram Shrestha" w:date="2014-04-29T02:40:00Z"/>
            </w:rPr>
          </w:rPrChange>
        </w:rPr>
      </w:pPr>
      <w:ins w:id="1436" w:author="Ram Shrestha" w:date="2014-04-29T02:40:00Z">
        <w:r w:rsidRPr="00CF787D">
          <w:rPr>
            <w:rFonts w:ascii="Cambria" w:hAnsi="Cambria"/>
            <w:noProof/>
            <w:rPrChange w:id="1437" w:author="Ram Shrestha" w:date="2014-04-29T02:40:00Z">
              <w:rPr/>
            </w:rPrChange>
          </w:rPr>
          <w:t xml:space="preserve">Larder, BA, Kemp, SD (1989) Multiple mutations in HIV-1 reverse transcriptase confer high-level resistance to zidovudine (AZT). </w:t>
        </w:r>
        <w:r w:rsidRPr="00CF787D">
          <w:rPr>
            <w:rFonts w:ascii="Cambria" w:hAnsi="Cambria"/>
            <w:i/>
            <w:noProof/>
            <w:rPrChange w:id="1438" w:author="Ram Shrestha" w:date="2014-04-29T02:40:00Z">
              <w:rPr/>
            </w:rPrChange>
          </w:rPr>
          <w:t>Science</w:t>
        </w:r>
        <w:r w:rsidRPr="00CF787D">
          <w:rPr>
            <w:rFonts w:ascii="Cambria" w:hAnsi="Cambria"/>
            <w:noProof/>
            <w:rPrChange w:id="1439" w:author="Ram Shrestha" w:date="2014-04-29T02:40:00Z">
              <w:rPr/>
            </w:rPrChange>
          </w:rPr>
          <w:t xml:space="preserve"> </w:t>
        </w:r>
        <w:r w:rsidRPr="00CF787D">
          <w:rPr>
            <w:rFonts w:ascii="Cambria" w:hAnsi="Cambria"/>
            <w:b/>
            <w:noProof/>
            <w:rPrChange w:id="1440" w:author="Ram Shrestha" w:date="2014-04-29T02:40:00Z">
              <w:rPr/>
            </w:rPrChange>
          </w:rPr>
          <w:t>246</w:t>
        </w:r>
        <w:r w:rsidRPr="00CF787D">
          <w:rPr>
            <w:rFonts w:ascii="Cambria" w:hAnsi="Cambria"/>
            <w:noProof/>
            <w:rPrChange w:id="1441" w:author="Ram Shrestha" w:date="2014-04-29T02:40:00Z">
              <w:rPr/>
            </w:rPrChange>
          </w:rPr>
          <w:t>: 1155-1158.</w:t>
        </w:r>
      </w:ins>
    </w:p>
    <w:p w:rsidR="00CF787D" w:rsidRPr="00CF787D" w:rsidRDefault="00CF787D" w:rsidP="00CF787D">
      <w:pPr>
        <w:rPr>
          <w:ins w:id="1442" w:author="Ram Shrestha" w:date="2014-04-29T02:40:00Z"/>
          <w:rFonts w:ascii="Cambria" w:hAnsi="Cambria"/>
          <w:noProof/>
          <w:rPrChange w:id="1443" w:author="Ram Shrestha" w:date="2014-04-29T02:40:00Z">
            <w:rPr>
              <w:ins w:id="1444" w:author="Ram Shrestha" w:date="2014-04-29T02:40:00Z"/>
            </w:rPr>
          </w:rPrChange>
        </w:rPr>
      </w:pPr>
      <w:ins w:id="1445" w:author="Ram Shrestha" w:date="2014-04-29T02:40:00Z">
        <w:r w:rsidRPr="00CF787D">
          <w:rPr>
            <w:rFonts w:ascii="Cambria" w:hAnsi="Cambria"/>
            <w:noProof/>
            <w:rPrChange w:id="1446" w:author="Ram Shrestha" w:date="2014-04-29T02:40:00Z">
              <w:rPr/>
            </w:rPrChange>
          </w:rPr>
          <w:t xml:space="preserve">Larder, BA, Kohli, A, Kellam, P, Kemp, SD, Kronick, M, Henfrey, RD (1993) Quantitative detection of HIV-1 drug resistance mutations by automated DNA sequencing. </w:t>
        </w:r>
        <w:r w:rsidRPr="00CF787D">
          <w:rPr>
            <w:rFonts w:ascii="Cambria" w:hAnsi="Cambria"/>
            <w:i/>
            <w:noProof/>
            <w:rPrChange w:id="1447" w:author="Ram Shrestha" w:date="2014-04-29T02:40:00Z">
              <w:rPr/>
            </w:rPrChange>
          </w:rPr>
          <w:t>Nature</w:t>
        </w:r>
        <w:r w:rsidRPr="00CF787D">
          <w:rPr>
            <w:rFonts w:ascii="Cambria" w:hAnsi="Cambria"/>
            <w:noProof/>
            <w:rPrChange w:id="1448" w:author="Ram Shrestha" w:date="2014-04-29T02:40:00Z">
              <w:rPr/>
            </w:rPrChange>
          </w:rPr>
          <w:t xml:space="preserve"> </w:t>
        </w:r>
        <w:r w:rsidRPr="00CF787D">
          <w:rPr>
            <w:rFonts w:ascii="Cambria" w:hAnsi="Cambria"/>
            <w:b/>
            <w:noProof/>
            <w:rPrChange w:id="1449" w:author="Ram Shrestha" w:date="2014-04-29T02:40:00Z">
              <w:rPr/>
            </w:rPrChange>
          </w:rPr>
          <w:t>365</w:t>
        </w:r>
        <w:r w:rsidRPr="00CF787D">
          <w:rPr>
            <w:rFonts w:ascii="Cambria" w:hAnsi="Cambria"/>
            <w:noProof/>
            <w:rPrChange w:id="1450" w:author="Ram Shrestha" w:date="2014-04-29T02:40:00Z">
              <w:rPr/>
            </w:rPrChange>
          </w:rPr>
          <w:t>: 671-673.</w:t>
        </w:r>
      </w:ins>
    </w:p>
    <w:p w:rsidR="00CF787D" w:rsidRPr="00CF787D" w:rsidRDefault="00CF787D" w:rsidP="00CF787D">
      <w:pPr>
        <w:rPr>
          <w:ins w:id="1451" w:author="Ram Shrestha" w:date="2014-04-29T02:40:00Z"/>
          <w:rFonts w:ascii="Cambria" w:hAnsi="Cambria"/>
          <w:noProof/>
          <w:rPrChange w:id="1452" w:author="Ram Shrestha" w:date="2014-04-29T02:40:00Z">
            <w:rPr>
              <w:ins w:id="1453" w:author="Ram Shrestha" w:date="2014-04-29T02:40:00Z"/>
            </w:rPr>
          </w:rPrChange>
        </w:rPr>
      </w:pPr>
      <w:ins w:id="1454" w:author="Ram Shrestha" w:date="2014-04-29T02:40:00Z">
        <w:r w:rsidRPr="00CF787D">
          <w:rPr>
            <w:rFonts w:ascii="Cambria" w:hAnsi="Cambria"/>
            <w:noProof/>
            <w:rPrChange w:id="1455" w:author="Ram Shrestha" w:date="2014-04-29T02:40:00Z">
              <w:rPr/>
            </w:rPrChange>
          </w:rPr>
          <w:t xml:space="preserve">Larder, BA, Purifoy, DJM, Powell, KL, Darby, G (1987) Site-specific mutagenesis of AIDS virus reverse transcriptase.  </w:t>
        </w:r>
        <w:r w:rsidRPr="00CF787D">
          <w:rPr>
            <w:rFonts w:ascii="Cambria" w:hAnsi="Cambria"/>
            <w:b/>
            <w:noProof/>
            <w:rPrChange w:id="1456" w:author="Ram Shrestha" w:date="2014-04-29T02:40:00Z">
              <w:rPr/>
            </w:rPrChange>
          </w:rPr>
          <w:t>327</w:t>
        </w:r>
        <w:r w:rsidRPr="00CF787D">
          <w:rPr>
            <w:rFonts w:ascii="Cambria" w:hAnsi="Cambria"/>
            <w:noProof/>
            <w:rPrChange w:id="1457" w:author="Ram Shrestha" w:date="2014-04-29T02:40:00Z">
              <w:rPr/>
            </w:rPrChange>
          </w:rPr>
          <w:t>: 716-717.</w:t>
        </w:r>
      </w:ins>
    </w:p>
    <w:p w:rsidR="00CF787D" w:rsidRPr="00CF787D" w:rsidRDefault="00CF787D" w:rsidP="00CF787D">
      <w:pPr>
        <w:rPr>
          <w:ins w:id="1458" w:author="Ram Shrestha" w:date="2014-04-29T02:40:00Z"/>
          <w:rFonts w:ascii="Cambria" w:hAnsi="Cambria"/>
          <w:noProof/>
          <w:rPrChange w:id="1459" w:author="Ram Shrestha" w:date="2014-04-29T02:40:00Z">
            <w:rPr>
              <w:ins w:id="1460" w:author="Ram Shrestha" w:date="2014-04-29T02:40:00Z"/>
            </w:rPr>
          </w:rPrChange>
        </w:rPr>
      </w:pPr>
      <w:ins w:id="1461" w:author="Ram Shrestha" w:date="2014-04-29T02:40:00Z">
        <w:r w:rsidRPr="00CF787D">
          <w:rPr>
            <w:rFonts w:ascii="Cambria" w:hAnsi="Cambria"/>
            <w:noProof/>
            <w:rPrChange w:id="1462" w:author="Ram Shrestha" w:date="2014-04-29T02:40: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CF787D">
          <w:rPr>
            <w:rFonts w:ascii="Cambria" w:hAnsi="Cambria"/>
            <w:i/>
            <w:noProof/>
            <w:rPrChange w:id="1463" w:author="Ram Shrestha" w:date="2014-04-29T02:40:00Z">
              <w:rPr/>
            </w:rPrChange>
          </w:rPr>
          <w:t>PLoS One</w:t>
        </w:r>
        <w:r w:rsidRPr="00CF787D">
          <w:rPr>
            <w:rFonts w:ascii="Cambria" w:hAnsi="Cambria"/>
            <w:noProof/>
            <w:rPrChange w:id="1464" w:author="Ram Shrestha" w:date="2014-04-29T02:40:00Z">
              <w:rPr/>
            </w:rPrChange>
          </w:rPr>
          <w:t xml:space="preserve"> </w:t>
        </w:r>
        <w:r w:rsidRPr="00CF787D">
          <w:rPr>
            <w:rFonts w:ascii="Cambria" w:hAnsi="Cambria"/>
            <w:b/>
            <w:noProof/>
            <w:rPrChange w:id="1465" w:author="Ram Shrestha" w:date="2014-04-29T02:40:00Z">
              <w:rPr/>
            </w:rPrChange>
          </w:rPr>
          <w:t>5</w:t>
        </w:r>
        <w:r w:rsidRPr="00CF787D">
          <w:rPr>
            <w:rFonts w:ascii="Cambria" w:hAnsi="Cambria"/>
            <w:noProof/>
            <w:rPrChange w:id="1466" w:author="Ram Shrestha" w:date="2014-04-29T02:40:00Z">
              <w:rPr/>
            </w:rPrChange>
          </w:rPr>
          <w:t>: e10952.</w:t>
        </w:r>
      </w:ins>
    </w:p>
    <w:p w:rsidR="00CF787D" w:rsidRPr="00CF787D" w:rsidRDefault="00CF787D" w:rsidP="00CF787D">
      <w:pPr>
        <w:rPr>
          <w:ins w:id="1467" w:author="Ram Shrestha" w:date="2014-04-29T02:40:00Z"/>
          <w:rFonts w:ascii="Cambria" w:hAnsi="Cambria"/>
          <w:noProof/>
          <w:rPrChange w:id="1468" w:author="Ram Shrestha" w:date="2014-04-29T02:40:00Z">
            <w:rPr>
              <w:ins w:id="1469" w:author="Ram Shrestha" w:date="2014-04-29T02:40:00Z"/>
            </w:rPr>
          </w:rPrChange>
        </w:rPr>
      </w:pPr>
      <w:ins w:id="1470" w:author="Ram Shrestha" w:date="2014-04-29T02:40:00Z">
        <w:r w:rsidRPr="00CF787D">
          <w:rPr>
            <w:rFonts w:ascii="Cambria" w:hAnsi="Cambria"/>
            <w:noProof/>
            <w:rPrChange w:id="1471" w:author="Ram Shrestha" w:date="2014-04-29T02:40:00Z">
              <w:rPr/>
            </w:rPrChange>
          </w:rPr>
          <w:t xml:space="preserve">Le, T, Chiarella, J, Simen, BB, Hanczaruk, B, Egholm, M, Landry, ML, Dieckhaus, K, Rosen, MI, Kozal, MJ (2009) Low-abundance HIV drug-resistant viral variants in treatment-experienced persons correlate with historical antiretroviral use. </w:t>
        </w:r>
        <w:r w:rsidRPr="00CF787D">
          <w:rPr>
            <w:rFonts w:ascii="Cambria" w:hAnsi="Cambria"/>
            <w:i/>
            <w:noProof/>
            <w:rPrChange w:id="1472" w:author="Ram Shrestha" w:date="2014-04-29T02:40:00Z">
              <w:rPr/>
            </w:rPrChange>
          </w:rPr>
          <w:t>PLoS One</w:t>
        </w:r>
        <w:r w:rsidRPr="00CF787D">
          <w:rPr>
            <w:rFonts w:ascii="Cambria" w:hAnsi="Cambria"/>
            <w:noProof/>
            <w:rPrChange w:id="1473" w:author="Ram Shrestha" w:date="2014-04-29T02:40:00Z">
              <w:rPr/>
            </w:rPrChange>
          </w:rPr>
          <w:t xml:space="preserve"> </w:t>
        </w:r>
        <w:r w:rsidRPr="00CF787D">
          <w:rPr>
            <w:rFonts w:ascii="Cambria" w:hAnsi="Cambria"/>
            <w:b/>
            <w:noProof/>
            <w:rPrChange w:id="1474" w:author="Ram Shrestha" w:date="2014-04-29T02:40:00Z">
              <w:rPr/>
            </w:rPrChange>
          </w:rPr>
          <w:t>4</w:t>
        </w:r>
        <w:r w:rsidRPr="00CF787D">
          <w:rPr>
            <w:rFonts w:ascii="Cambria" w:hAnsi="Cambria"/>
            <w:noProof/>
            <w:rPrChange w:id="1475" w:author="Ram Shrestha" w:date="2014-04-29T02:40:00Z">
              <w:rPr/>
            </w:rPrChange>
          </w:rPr>
          <w:t>: e6079.</w:t>
        </w:r>
      </w:ins>
    </w:p>
    <w:p w:rsidR="00CF787D" w:rsidRPr="00CF787D" w:rsidRDefault="00CF787D" w:rsidP="00CF787D">
      <w:pPr>
        <w:rPr>
          <w:ins w:id="1476" w:author="Ram Shrestha" w:date="2014-04-29T02:40:00Z"/>
          <w:rFonts w:ascii="Cambria" w:hAnsi="Cambria"/>
          <w:noProof/>
          <w:rPrChange w:id="1477" w:author="Ram Shrestha" w:date="2014-04-29T02:40:00Z">
            <w:rPr>
              <w:ins w:id="1478" w:author="Ram Shrestha" w:date="2014-04-29T02:40:00Z"/>
            </w:rPr>
          </w:rPrChange>
        </w:rPr>
      </w:pPr>
      <w:ins w:id="1479" w:author="Ram Shrestha" w:date="2014-04-29T02:40:00Z">
        <w:r w:rsidRPr="00CF787D">
          <w:rPr>
            <w:rFonts w:ascii="Cambria" w:hAnsi="Cambria"/>
            <w:noProof/>
            <w:rPrChange w:id="1480" w:author="Ram Shrestha" w:date="2014-04-29T02:40:00Z">
              <w:rPr/>
            </w:rPrChange>
          </w:rPr>
          <w:t xml:space="preserve">Lecossier, D, Shulman, NS, Morand-Joubert, L, Shafer, RW, Joly, V, Zolopa, AR, Clavel, F, Hance, AJ (2005) Detection of minority populations of HIV-1 expressing the K103N resistance mutation in patients failing nevirapine. </w:t>
        </w:r>
        <w:r w:rsidRPr="00CF787D">
          <w:rPr>
            <w:rFonts w:ascii="Cambria" w:hAnsi="Cambria"/>
            <w:i/>
            <w:noProof/>
            <w:rPrChange w:id="1481" w:author="Ram Shrestha" w:date="2014-04-29T02:40:00Z">
              <w:rPr/>
            </w:rPrChange>
          </w:rPr>
          <w:t>J Acquir Immune Defic Syndr</w:t>
        </w:r>
        <w:r w:rsidRPr="00CF787D">
          <w:rPr>
            <w:rFonts w:ascii="Cambria" w:hAnsi="Cambria"/>
            <w:noProof/>
            <w:rPrChange w:id="1482" w:author="Ram Shrestha" w:date="2014-04-29T02:40:00Z">
              <w:rPr/>
            </w:rPrChange>
          </w:rPr>
          <w:t xml:space="preserve"> </w:t>
        </w:r>
        <w:r w:rsidRPr="00CF787D">
          <w:rPr>
            <w:rFonts w:ascii="Cambria" w:hAnsi="Cambria"/>
            <w:b/>
            <w:noProof/>
            <w:rPrChange w:id="1483" w:author="Ram Shrestha" w:date="2014-04-29T02:40:00Z">
              <w:rPr/>
            </w:rPrChange>
          </w:rPr>
          <w:t>38</w:t>
        </w:r>
        <w:r w:rsidRPr="00CF787D">
          <w:rPr>
            <w:rFonts w:ascii="Cambria" w:hAnsi="Cambria"/>
            <w:noProof/>
            <w:rPrChange w:id="1484" w:author="Ram Shrestha" w:date="2014-04-29T02:40:00Z">
              <w:rPr/>
            </w:rPrChange>
          </w:rPr>
          <w:t>: 37-42.</w:t>
        </w:r>
      </w:ins>
    </w:p>
    <w:p w:rsidR="00CF787D" w:rsidRPr="00CF787D" w:rsidRDefault="00CF787D" w:rsidP="00CF787D">
      <w:pPr>
        <w:rPr>
          <w:ins w:id="1485" w:author="Ram Shrestha" w:date="2014-04-29T02:40:00Z"/>
          <w:rFonts w:ascii="Cambria" w:hAnsi="Cambria"/>
          <w:noProof/>
          <w:rPrChange w:id="1486" w:author="Ram Shrestha" w:date="2014-04-29T02:40:00Z">
            <w:rPr>
              <w:ins w:id="1487" w:author="Ram Shrestha" w:date="2014-04-29T02:40:00Z"/>
            </w:rPr>
          </w:rPrChange>
        </w:rPr>
      </w:pPr>
      <w:ins w:id="1488" w:author="Ram Shrestha" w:date="2014-04-29T02:40:00Z">
        <w:r w:rsidRPr="00CF787D">
          <w:rPr>
            <w:rFonts w:ascii="Cambria" w:hAnsi="Cambria"/>
            <w:noProof/>
            <w:rPrChange w:id="1489" w:author="Ram Shrestha" w:date="2014-04-29T02:40: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CF787D">
          <w:rPr>
            <w:rFonts w:ascii="Cambria" w:hAnsi="Cambria"/>
            <w:i/>
            <w:noProof/>
            <w:rPrChange w:id="1490" w:author="Ram Shrestha" w:date="2014-04-29T02:40:00Z">
              <w:rPr/>
            </w:rPrChange>
          </w:rPr>
          <w:t>J Acquir Immune Defic Syndr</w:t>
        </w:r>
        <w:r w:rsidRPr="00CF787D">
          <w:rPr>
            <w:rFonts w:ascii="Cambria" w:hAnsi="Cambria"/>
            <w:noProof/>
            <w:rPrChange w:id="1491" w:author="Ram Shrestha" w:date="2014-04-29T02:40:00Z">
              <w:rPr/>
            </w:rPrChange>
          </w:rPr>
          <w:t xml:space="preserve"> </w:t>
        </w:r>
        <w:r w:rsidRPr="00CF787D">
          <w:rPr>
            <w:rFonts w:ascii="Cambria" w:hAnsi="Cambria"/>
            <w:b/>
            <w:noProof/>
            <w:rPrChange w:id="1492" w:author="Ram Shrestha" w:date="2014-04-29T02:40:00Z">
              <w:rPr/>
            </w:rPrChange>
          </w:rPr>
          <w:t>60</w:t>
        </w:r>
        <w:r w:rsidRPr="00CF787D">
          <w:rPr>
            <w:rFonts w:ascii="Cambria" w:hAnsi="Cambria"/>
            <w:noProof/>
            <w:rPrChange w:id="1493" w:author="Ram Shrestha" w:date="2014-04-29T02:40:00Z">
              <w:rPr/>
            </w:rPrChange>
          </w:rPr>
          <w:t>: 225-233.</w:t>
        </w:r>
      </w:ins>
    </w:p>
    <w:p w:rsidR="00CF787D" w:rsidRPr="00CF787D" w:rsidRDefault="00CF787D" w:rsidP="00CF787D">
      <w:pPr>
        <w:rPr>
          <w:ins w:id="1494" w:author="Ram Shrestha" w:date="2014-04-29T02:40:00Z"/>
          <w:rFonts w:ascii="Cambria" w:hAnsi="Cambria"/>
          <w:noProof/>
          <w:rPrChange w:id="1495" w:author="Ram Shrestha" w:date="2014-04-29T02:40:00Z">
            <w:rPr>
              <w:ins w:id="1496" w:author="Ram Shrestha" w:date="2014-04-29T02:40:00Z"/>
            </w:rPr>
          </w:rPrChange>
        </w:rPr>
      </w:pPr>
      <w:ins w:id="1497" w:author="Ram Shrestha" w:date="2014-04-29T02:40:00Z">
        <w:r w:rsidRPr="00CF787D">
          <w:rPr>
            <w:rFonts w:ascii="Cambria" w:hAnsi="Cambria"/>
            <w:noProof/>
            <w:rPrChange w:id="1498" w:author="Ram Shrestha" w:date="2014-04-29T02:40:00Z">
              <w:rPr/>
            </w:rPrChange>
          </w:rPr>
          <w:t xml:space="preserve">Leitner, T, Halapi, E, Scarlatti, G, Rossi, P, Albert, J, Fenyo, EM, Uhlen, M (1993) Analysis of heterogeneous viral populations by direct DNA sequencing. </w:t>
        </w:r>
        <w:r w:rsidRPr="00CF787D">
          <w:rPr>
            <w:rFonts w:ascii="Cambria" w:hAnsi="Cambria"/>
            <w:i/>
            <w:noProof/>
            <w:rPrChange w:id="1499" w:author="Ram Shrestha" w:date="2014-04-29T02:40:00Z">
              <w:rPr/>
            </w:rPrChange>
          </w:rPr>
          <w:t>Biotechniques</w:t>
        </w:r>
        <w:r w:rsidRPr="00CF787D">
          <w:rPr>
            <w:rFonts w:ascii="Cambria" w:hAnsi="Cambria"/>
            <w:noProof/>
            <w:rPrChange w:id="1500" w:author="Ram Shrestha" w:date="2014-04-29T02:40:00Z">
              <w:rPr/>
            </w:rPrChange>
          </w:rPr>
          <w:t xml:space="preserve"> </w:t>
        </w:r>
        <w:r w:rsidRPr="00CF787D">
          <w:rPr>
            <w:rFonts w:ascii="Cambria" w:hAnsi="Cambria"/>
            <w:b/>
            <w:noProof/>
            <w:rPrChange w:id="1501" w:author="Ram Shrestha" w:date="2014-04-29T02:40:00Z">
              <w:rPr/>
            </w:rPrChange>
          </w:rPr>
          <w:t>15</w:t>
        </w:r>
        <w:r w:rsidRPr="00CF787D">
          <w:rPr>
            <w:rFonts w:ascii="Cambria" w:hAnsi="Cambria"/>
            <w:noProof/>
            <w:rPrChange w:id="1502" w:author="Ram Shrestha" w:date="2014-04-29T02:40:00Z">
              <w:rPr/>
            </w:rPrChange>
          </w:rPr>
          <w:t>: 120-127.</w:t>
        </w:r>
      </w:ins>
    </w:p>
    <w:p w:rsidR="00CF787D" w:rsidRPr="00CF787D" w:rsidRDefault="00CF787D" w:rsidP="00CF787D">
      <w:pPr>
        <w:rPr>
          <w:ins w:id="1503" w:author="Ram Shrestha" w:date="2014-04-29T02:40:00Z"/>
          <w:rFonts w:ascii="Cambria" w:hAnsi="Cambria"/>
          <w:noProof/>
          <w:rPrChange w:id="1504" w:author="Ram Shrestha" w:date="2014-04-29T02:40:00Z">
            <w:rPr>
              <w:ins w:id="1505" w:author="Ram Shrestha" w:date="2014-04-29T02:40:00Z"/>
            </w:rPr>
          </w:rPrChange>
        </w:rPr>
      </w:pPr>
      <w:ins w:id="1506" w:author="Ram Shrestha" w:date="2014-04-29T02:40:00Z">
        <w:r w:rsidRPr="00CF787D">
          <w:rPr>
            <w:rFonts w:ascii="Cambria" w:hAnsi="Cambria"/>
            <w:noProof/>
            <w:rPrChange w:id="1507" w:author="Ram Shrestha" w:date="2014-04-29T02:40: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CF787D">
          <w:rPr>
            <w:rFonts w:ascii="Cambria" w:hAnsi="Cambria"/>
            <w:i/>
            <w:noProof/>
            <w:rPrChange w:id="1508" w:author="Ram Shrestha" w:date="2014-04-29T02:40:00Z">
              <w:rPr/>
            </w:rPrChange>
          </w:rPr>
          <w:t>PLoS One</w:t>
        </w:r>
        <w:r w:rsidRPr="00CF787D">
          <w:rPr>
            <w:rFonts w:ascii="Cambria" w:hAnsi="Cambria"/>
            <w:noProof/>
            <w:rPrChange w:id="1509" w:author="Ram Shrestha" w:date="2014-04-29T02:40:00Z">
              <w:rPr/>
            </w:rPrChange>
          </w:rPr>
          <w:t xml:space="preserve"> </w:t>
        </w:r>
        <w:r w:rsidRPr="00CF787D">
          <w:rPr>
            <w:rFonts w:ascii="Cambria" w:hAnsi="Cambria"/>
            <w:b/>
            <w:noProof/>
            <w:rPrChange w:id="1510" w:author="Ram Shrestha" w:date="2014-04-29T02:40:00Z">
              <w:rPr/>
            </w:rPrChange>
          </w:rPr>
          <w:t>6</w:t>
        </w:r>
        <w:r w:rsidRPr="00CF787D">
          <w:rPr>
            <w:rFonts w:ascii="Cambria" w:hAnsi="Cambria"/>
            <w:noProof/>
            <w:rPrChange w:id="1511" w:author="Ram Shrestha" w:date="2014-04-29T02:40:00Z">
              <w:rPr/>
            </w:rPrChange>
          </w:rPr>
          <w:t>: e26745.</w:t>
        </w:r>
      </w:ins>
    </w:p>
    <w:p w:rsidR="00CF787D" w:rsidRPr="00CF787D" w:rsidRDefault="00CF787D" w:rsidP="00CF787D">
      <w:pPr>
        <w:rPr>
          <w:ins w:id="1512" w:author="Ram Shrestha" w:date="2014-04-29T02:40:00Z"/>
          <w:rFonts w:ascii="Cambria" w:hAnsi="Cambria"/>
          <w:noProof/>
          <w:rPrChange w:id="1513" w:author="Ram Shrestha" w:date="2014-04-29T02:40:00Z">
            <w:rPr>
              <w:ins w:id="1514" w:author="Ram Shrestha" w:date="2014-04-29T02:40:00Z"/>
            </w:rPr>
          </w:rPrChange>
        </w:rPr>
      </w:pPr>
      <w:ins w:id="1515" w:author="Ram Shrestha" w:date="2014-04-29T02:40:00Z">
        <w:r w:rsidRPr="00CF787D">
          <w:rPr>
            <w:rFonts w:ascii="Cambria" w:hAnsi="Cambria"/>
            <w:noProof/>
            <w:rPrChange w:id="1516" w:author="Ram Shrestha" w:date="2014-04-29T02:40:00Z">
              <w:rPr/>
            </w:rPrChange>
          </w:rPr>
          <w:t xml:space="preserve">Liu, TF, Shafer, RW (2006) Web resources for HIV type 1 genotypic-resistance test interpretation. </w:t>
        </w:r>
        <w:r w:rsidRPr="00CF787D">
          <w:rPr>
            <w:rFonts w:ascii="Cambria" w:hAnsi="Cambria"/>
            <w:i/>
            <w:noProof/>
            <w:rPrChange w:id="1517" w:author="Ram Shrestha" w:date="2014-04-29T02:40:00Z">
              <w:rPr/>
            </w:rPrChange>
          </w:rPr>
          <w:t>Clin Infect Dis</w:t>
        </w:r>
        <w:r w:rsidRPr="00CF787D">
          <w:rPr>
            <w:rFonts w:ascii="Cambria" w:hAnsi="Cambria"/>
            <w:noProof/>
            <w:rPrChange w:id="1518" w:author="Ram Shrestha" w:date="2014-04-29T02:40:00Z">
              <w:rPr/>
            </w:rPrChange>
          </w:rPr>
          <w:t xml:space="preserve"> </w:t>
        </w:r>
        <w:r w:rsidRPr="00CF787D">
          <w:rPr>
            <w:rFonts w:ascii="Cambria" w:hAnsi="Cambria"/>
            <w:b/>
            <w:noProof/>
            <w:rPrChange w:id="1519" w:author="Ram Shrestha" w:date="2014-04-29T02:40:00Z">
              <w:rPr/>
            </w:rPrChange>
          </w:rPr>
          <w:t>42</w:t>
        </w:r>
        <w:r w:rsidRPr="00CF787D">
          <w:rPr>
            <w:rFonts w:ascii="Cambria" w:hAnsi="Cambria"/>
            <w:noProof/>
            <w:rPrChange w:id="1520" w:author="Ram Shrestha" w:date="2014-04-29T02:40:00Z">
              <w:rPr/>
            </w:rPrChange>
          </w:rPr>
          <w:t>: 1608-1618.</w:t>
        </w:r>
      </w:ins>
    </w:p>
    <w:p w:rsidR="00CF787D" w:rsidRPr="00CF787D" w:rsidRDefault="00CF787D" w:rsidP="00CF787D">
      <w:pPr>
        <w:rPr>
          <w:ins w:id="1521" w:author="Ram Shrestha" w:date="2014-04-29T02:40:00Z"/>
          <w:rFonts w:ascii="Cambria" w:hAnsi="Cambria"/>
          <w:noProof/>
          <w:rPrChange w:id="1522" w:author="Ram Shrestha" w:date="2014-04-29T02:40:00Z">
            <w:rPr>
              <w:ins w:id="1523" w:author="Ram Shrestha" w:date="2014-04-29T02:40:00Z"/>
            </w:rPr>
          </w:rPrChange>
        </w:rPr>
      </w:pPr>
      <w:ins w:id="1524" w:author="Ram Shrestha" w:date="2014-04-29T02:40:00Z">
        <w:r w:rsidRPr="00CF787D">
          <w:rPr>
            <w:rFonts w:ascii="Cambria" w:hAnsi="Cambria"/>
            <w:noProof/>
            <w:rPrChange w:id="1525" w:author="Ram Shrestha" w:date="2014-04-29T02:40: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CF787D">
          <w:rPr>
            <w:rFonts w:ascii="Cambria" w:hAnsi="Cambria"/>
            <w:i/>
            <w:noProof/>
            <w:rPrChange w:id="1526" w:author="Ram Shrestha" w:date="2014-04-29T02:40:00Z">
              <w:rPr/>
            </w:rPrChange>
          </w:rPr>
          <w:t>N Engl J Med</w:t>
        </w:r>
        <w:r w:rsidRPr="00CF787D">
          <w:rPr>
            <w:rFonts w:ascii="Cambria" w:hAnsi="Cambria"/>
            <w:noProof/>
            <w:rPrChange w:id="1527" w:author="Ram Shrestha" w:date="2014-04-29T02:40:00Z">
              <w:rPr/>
            </w:rPrChange>
          </w:rPr>
          <w:t xml:space="preserve"> </w:t>
        </w:r>
        <w:r w:rsidRPr="00CF787D">
          <w:rPr>
            <w:rFonts w:ascii="Cambria" w:hAnsi="Cambria"/>
            <w:b/>
            <w:noProof/>
            <w:rPrChange w:id="1528" w:author="Ram Shrestha" w:date="2014-04-29T02:40:00Z">
              <w:rPr/>
            </w:rPrChange>
          </w:rPr>
          <w:t>356</w:t>
        </w:r>
        <w:r w:rsidRPr="00CF787D">
          <w:rPr>
            <w:rFonts w:ascii="Cambria" w:hAnsi="Cambria"/>
            <w:noProof/>
            <w:rPrChange w:id="1529" w:author="Ram Shrestha" w:date="2014-04-29T02:40:00Z">
              <w:rPr/>
            </w:rPrChange>
          </w:rPr>
          <w:t>: 135-147.</w:t>
        </w:r>
      </w:ins>
    </w:p>
    <w:p w:rsidR="00CF787D" w:rsidRPr="00CF787D" w:rsidRDefault="00CF787D" w:rsidP="00CF787D">
      <w:pPr>
        <w:rPr>
          <w:ins w:id="1530" w:author="Ram Shrestha" w:date="2014-04-29T02:40:00Z"/>
          <w:rFonts w:ascii="Cambria" w:hAnsi="Cambria"/>
          <w:noProof/>
          <w:rPrChange w:id="1531" w:author="Ram Shrestha" w:date="2014-04-29T02:40:00Z">
            <w:rPr>
              <w:ins w:id="1532" w:author="Ram Shrestha" w:date="2014-04-29T02:40:00Z"/>
            </w:rPr>
          </w:rPrChange>
        </w:rPr>
      </w:pPr>
      <w:ins w:id="1533" w:author="Ram Shrestha" w:date="2014-04-29T02:40:00Z">
        <w:r w:rsidRPr="00CF787D">
          <w:rPr>
            <w:rFonts w:ascii="Cambria" w:hAnsi="Cambria"/>
            <w:noProof/>
            <w:rPrChange w:id="1534" w:author="Ram Shrestha" w:date="2014-04-29T02:40:00Z">
              <w:rPr/>
            </w:rPrChange>
          </w:rPr>
          <w:t xml:space="preserve">Loubser, S, Balfe, P, Sherman, G, Hammer, S, Kuhn, L, Morris, L (2006) Decay of K103N mutants in cellular DNA and plasma RNA after single-dose nevirapine to reduce mother-to-child HIV transmission. </w:t>
        </w:r>
        <w:r w:rsidRPr="00CF787D">
          <w:rPr>
            <w:rFonts w:ascii="Cambria" w:hAnsi="Cambria"/>
            <w:i/>
            <w:noProof/>
            <w:rPrChange w:id="1535" w:author="Ram Shrestha" w:date="2014-04-29T02:40:00Z">
              <w:rPr/>
            </w:rPrChange>
          </w:rPr>
          <w:t>AIDS</w:t>
        </w:r>
        <w:r w:rsidRPr="00CF787D">
          <w:rPr>
            <w:rFonts w:ascii="Cambria" w:hAnsi="Cambria"/>
            <w:noProof/>
            <w:rPrChange w:id="1536" w:author="Ram Shrestha" w:date="2014-04-29T02:40:00Z">
              <w:rPr/>
            </w:rPrChange>
          </w:rPr>
          <w:t xml:space="preserve"> </w:t>
        </w:r>
        <w:r w:rsidRPr="00CF787D">
          <w:rPr>
            <w:rFonts w:ascii="Cambria" w:hAnsi="Cambria"/>
            <w:b/>
            <w:noProof/>
            <w:rPrChange w:id="1537" w:author="Ram Shrestha" w:date="2014-04-29T02:40:00Z">
              <w:rPr/>
            </w:rPrChange>
          </w:rPr>
          <w:t>20</w:t>
        </w:r>
        <w:r w:rsidRPr="00CF787D">
          <w:rPr>
            <w:rFonts w:ascii="Cambria" w:hAnsi="Cambria"/>
            <w:noProof/>
            <w:rPrChange w:id="1538" w:author="Ram Shrestha" w:date="2014-04-29T02:40:00Z">
              <w:rPr/>
            </w:rPrChange>
          </w:rPr>
          <w:t>: 995-1002.</w:t>
        </w:r>
      </w:ins>
    </w:p>
    <w:p w:rsidR="00CF787D" w:rsidRPr="00CF787D" w:rsidRDefault="00CF787D" w:rsidP="00CF787D">
      <w:pPr>
        <w:rPr>
          <w:ins w:id="1539" w:author="Ram Shrestha" w:date="2014-04-29T02:40:00Z"/>
          <w:rFonts w:ascii="Cambria" w:hAnsi="Cambria"/>
          <w:noProof/>
          <w:rPrChange w:id="1540" w:author="Ram Shrestha" w:date="2014-04-29T02:40:00Z">
            <w:rPr>
              <w:ins w:id="1541" w:author="Ram Shrestha" w:date="2014-04-29T02:40:00Z"/>
            </w:rPr>
          </w:rPrChange>
        </w:rPr>
      </w:pPr>
      <w:ins w:id="1542" w:author="Ram Shrestha" w:date="2014-04-29T02:40:00Z">
        <w:r w:rsidRPr="00CF787D">
          <w:rPr>
            <w:rFonts w:ascii="Cambria" w:hAnsi="Cambria"/>
            <w:noProof/>
            <w:rPrChange w:id="1543" w:author="Ram Shrestha" w:date="2014-04-29T02:40:00Z">
              <w:rPr/>
            </w:rPrChange>
          </w:rPr>
          <w:t xml:space="preserve">Mammano, F, Trouplin, V, Zennou, V, Clavel, F (2000) Retracing the evolutionary pathways of human immunodeficiency virus type 1 resistance to protease inhibitors: virus fitness in the absence and in the presence of drug. </w:t>
        </w:r>
        <w:r w:rsidRPr="00CF787D">
          <w:rPr>
            <w:rFonts w:ascii="Cambria" w:hAnsi="Cambria"/>
            <w:i/>
            <w:noProof/>
            <w:rPrChange w:id="1544" w:author="Ram Shrestha" w:date="2014-04-29T02:40:00Z">
              <w:rPr/>
            </w:rPrChange>
          </w:rPr>
          <w:t>J Virol</w:t>
        </w:r>
        <w:r w:rsidRPr="00CF787D">
          <w:rPr>
            <w:rFonts w:ascii="Cambria" w:hAnsi="Cambria"/>
            <w:noProof/>
            <w:rPrChange w:id="1545" w:author="Ram Shrestha" w:date="2014-04-29T02:40:00Z">
              <w:rPr/>
            </w:rPrChange>
          </w:rPr>
          <w:t xml:space="preserve"> </w:t>
        </w:r>
        <w:r w:rsidRPr="00CF787D">
          <w:rPr>
            <w:rFonts w:ascii="Cambria" w:hAnsi="Cambria"/>
            <w:b/>
            <w:noProof/>
            <w:rPrChange w:id="1546" w:author="Ram Shrestha" w:date="2014-04-29T02:40:00Z">
              <w:rPr/>
            </w:rPrChange>
          </w:rPr>
          <w:t>74</w:t>
        </w:r>
        <w:r w:rsidRPr="00CF787D">
          <w:rPr>
            <w:rFonts w:ascii="Cambria" w:hAnsi="Cambria"/>
            <w:noProof/>
            <w:rPrChange w:id="1547" w:author="Ram Shrestha" w:date="2014-04-29T02:40:00Z">
              <w:rPr/>
            </w:rPrChange>
          </w:rPr>
          <w:t>: 8524-8531.</w:t>
        </w:r>
      </w:ins>
    </w:p>
    <w:p w:rsidR="00CF787D" w:rsidRPr="00CF787D" w:rsidRDefault="00CF787D" w:rsidP="00CF787D">
      <w:pPr>
        <w:rPr>
          <w:ins w:id="1548" w:author="Ram Shrestha" w:date="2014-04-29T02:40:00Z"/>
          <w:rFonts w:ascii="Cambria" w:hAnsi="Cambria"/>
          <w:noProof/>
          <w:rPrChange w:id="1549" w:author="Ram Shrestha" w:date="2014-04-29T02:40:00Z">
            <w:rPr>
              <w:ins w:id="1550" w:author="Ram Shrestha" w:date="2014-04-29T02:40:00Z"/>
            </w:rPr>
          </w:rPrChange>
        </w:rPr>
      </w:pPr>
      <w:ins w:id="1551" w:author="Ram Shrestha" w:date="2014-04-29T02:40:00Z">
        <w:r w:rsidRPr="00CF787D">
          <w:rPr>
            <w:rFonts w:ascii="Cambria" w:hAnsi="Cambria"/>
            <w:noProof/>
            <w:rPrChange w:id="1552" w:author="Ram Shrestha" w:date="2014-04-29T02:40: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CF787D">
          <w:rPr>
            <w:rFonts w:ascii="Cambria" w:hAnsi="Cambria"/>
            <w:i/>
            <w:noProof/>
            <w:rPrChange w:id="1553" w:author="Ram Shrestha" w:date="2014-04-29T02:40:00Z">
              <w:rPr/>
            </w:rPrChange>
          </w:rPr>
          <w:t>Clin Infect Dis</w:t>
        </w:r>
        <w:r w:rsidRPr="00CF787D">
          <w:rPr>
            <w:rFonts w:ascii="Cambria" w:hAnsi="Cambria"/>
            <w:noProof/>
            <w:rPrChange w:id="1554" w:author="Ram Shrestha" w:date="2014-04-29T02:40:00Z">
              <w:rPr/>
            </w:rPrChange>
          </w:rPr>
          <w:t xml:space="preserve"> </w:t>
        </w:r>
        <w:r w:rsidRPr="00CF787D">
          <w:rPr>
            <w:rFonts w:ascii="Cambria" w:hAnsi="Cambria"/>
            <w:b/>
            <w:noProof/>
            <w:rPrChange w:id="1555" w:author="Ram Shrestha" w:date="2014-04-29T02:40:00Z">
              <w:rPr/>
            </w:rPrChange>
          </w:rPr>
          <w:t>46</w:t>
        </w:r>
        <w:r w:rsidRPr="00CF787D">
          <w:rPr>
            <w:rFonts w:ascii="Cambria" w:hAnsi="Cambria"/>
            <w:noProof/>
            <w:rPrChange w:id="1556" w:author="Ram Shrestha" w:date="2014-04-29T02:40:00Z">
              <w:rPr/>
            </w:rPrChange>
          </w:rPr>
          <w:t>: 1589-1597.</w:t>
        </w:r>
      </w:ins>
    </w:p>
    <w:p w:rsidR="00CF787D" w:rsidRPr="00CF787D" w:rsidRDefault="00CF787D" w:rsidP="00CF787D">
      <w:pPr>
        <w:rPr>
          <w:ins w:id="1557" w:author="Ram Shrestha" w:date="2014-04-29T02:40:00Z"/>
          <w:rFonts w:ascii="Cambria" w:hAnsi="Cambria"/>
          <w:noProof/>
          <w:rPrChange w:id="1558" w:author="Ram Shrestha" w:date="2014-04-29T02:40:00Z">
            <w:rPr>
              <w:ins w:id="1559" w:author="Ram Shrestha" w:date="2014-04-29T02:40:00Z"/>
            </w:rPr>
          </w:rPrChange>
        </w:rPr>
      </w:pPr>
      <w:ins w:id="1560" w:author="Ram Shrestha" w:date="2014-04-29T02:40:00Z">
        <w:r w:rsidRPr="00CF787D">
          <w:rPr>
            <w:rFonts w:ascii="Cambria" w:hAnsi="Cambria"/>
            <w:noProof/>
            <w:rPrChange w:id="1561" w:author="Ram Shrestha" w:date="2014-04-29T02:40: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CF787D">
          <w:rPr>
            <w:rFonts w:ascii="Cambria" w:hAnsi="Cambria"/>
            <w:i/>
            <w:noProof/>
            <w:rPrChange w:id="1562" w:author="Ram Shrestha" w:date="2014-04-29T02:40:00Z">
              <w:rPr/>
            </w:rPrChange>
          </w:rPr>
          <w:t>J Acquir Immune Defic Syndr</w:t>
        </w:r>
        <w:r w:rsidRPr="00CF787D">
          <w:rPr>
            <w:rFonts w:ascii="Cambria" w:hAnsi="Cambria"/>
            <w:noProof/>
            <w:rPrChange w:id="1563" w:author="Ram Shrestha" w:date="2014-04-29T02:40:00Z">
              <w:rPr/>
            </w:rPrChange>
          </w:rPr>
          <w:t xml:space="preserve"> </w:t>
        </w:r>
        <w:r w:rsidRPr="00CF787D">
          <w:rPr>
            <w:rFonts w:ascii="Cambria" w:hAnsi="Cambria"/>
            <w:b/>
            <w:noProof/>
            <w:rPrChange w:id="1564" w:author="Ram Shrestha" w:date="2014-04-29T02:40:00Z">
              <w:rPr/>
            </w:rPrChange>
          </w:rPr>
          <w:t>44</w:t>
        </w:r>
        <w:r w:rsidRPr="00CF787D">
          <w:rPr>
            <w:rFonts w:ascii="Cambria" w:hAnsi="Cambria"/>
            <w:noProof/>
            <w:rPrChange w:id="1565" w:author="Ram Shrestha" w:date="2014-04-29T02:40:00Z">
              <w:rPr/>
            </w:rPrChange>
          </w:rPr>
          <w:t>: 148-153.</w:t>
        </w:r>
      </w:ins>
    </w:p>
    <w:p w:rsidR="00CF787D" w:rsidRPr="00CF787D" w:rsidRDefault="00CF787D" w:rsidP="00CF787D">
      <w:pPr>
        <w:rPr>
          <w:ins w:id="1566" w:author="Ram Shrestha" w:date="2014-04-29T02:40:00Z"/>
          <w:rFonts w:ascii="Cambria" w:hAnsi="Cambria"/>
          <w:noProof/>
          <w:rPrChange w:id="1567" w:author="Ram Shrestha" w:date="2014-04-29T02:40:00Z">
            <w:rPr>
              <w:ins w:id="1568" w:author="Ram Shrestha" w:date="2014-04-29T02:40:00Z"/>
            </w:rPr>
          </w:rPrChange>
        </w:rPr>
      </w:pPr>
      <w:ins w:id="1569" w:author="Ram Shrestha" w:date="2014-04-29T02:40:00Z">
        <w:r w:rsidRPr="00CF787D">
          <w:rPr>
            <w:rFonts w:ascii="Cambria" w:hAnsi="Cambria"/>
            <w:noProof/>
            <w:rPrChange w:id="1570" w:author="Ram Shrestha" w:date="2014-04-29T02:40:00Z">
              <w:rPr/>
            </w:rPrChange>
          </w:rPr>
          <w:t xml:space="preserve">Metzner, KJ, Giulieri, SG, Knoepfel, SA, Rauch, P, Burgisser, P, Yerly, S, Gunthard, HF, Cavassini, M (2009) Minority quasispecies of drug-resistant HIV-1 that lead to early therapy failure in treatment-naive and -adherent patients. </w:t>
        </w:r>
        <w:r w:rsidRPr="00CF787D">
          <w:rPr>
            <w:rFonts w:ascii="Cambria" w:hAnsi="Cambria"/>
            <w:i/>
            <w:noProof/>
            <w:rPrChange w:id="1571" w:author="Ram Shrestha" w:date="2014-04-29T02:40:00Z">
              <w:rPr/>
            </w:rPrChange>
          </w:rPr>
          <w:t>Clin Infect Dis</w:t>
        </w:r>
        <w:r w:rsidRPr="00CF787D">
          <w:rPr>
            <w:rFonts w:ascii="Cambria" w:hAnsi="Cambria"/>
            <w:noProof/>
            <w:rPrChange w:id="1572" w:author="Ram Shrestha" w:date="2014-04-29T02:40:00Z">
              <w:rPr/>
            </w:rPrChange>
          </w:rPr>
          <w:t xml:space="preserve"> </w:t>
        </w:r>
        <w:r w:rsidRPr="00CF787D">
          <w:rPr>
            <w:rFonts w:ascii="Cambria" w:hAnsi="Cambria"/>
            <w:b/>
            <w:noProof/>
            <w:rPrChange w:id="1573" w:author="Ram Shrestha" w:date="2014-04-29T02:40:00Z">
              <w:rPr/>
            </w:rPrChange>
          </w:rPr>
          <w:t>48</w:t>
        </w:r>
        <w:r w:rsidRPr="00CF787D">
          <w:rPr>
            <w:rFonts w:ascii="Cambria" w:hAnsi="Cambria"/>
            <w:noProof/>
            <w:rPrChange w:id="1574" w:author="Ram Shrestha" w:date="2014-04-29T02:40:00Z">
              <w:rPr/>
            </w:rPrChange>
          </w:rPr>
          <w:t>: 239-247.</w:t>
        </w:r>
      </w:ins>
    </w:p>
    <w:p w:rsidR="00CF787D" w:rsidRPr="00CF787D" w:rsidRDefault="00CF787D" w:rsidP="00CF787D">
      <w:pPr>
        <w:rPr>
          <w:ins w:id="1575" w:author="Ram Shrestha" w:date="2014-04-29T02:40:00Z"/>
          <w:rFonts w:ascii="Cambria" w:hAnsi="Cambria"/>
          <w:noProof/>
          <w:rPrChange w:id="1576" w:author="Ram Shrestha" w:date="2014-04-29T02:40:00Z">
            <w:rPr>
              <w:ins w:id="1577" w:author="Ram Shrestha" w:date="2014-04-29T02:40:00Z"/>
            </w:rPr>
          </w:rPrChange>
        </w:rPr>
      </w:pPr>
      <w:ins w:id="1578" w:author="Ram Shrestha" w:date="2014-04-29T02:40:00Z">
        <w:r w:rsidRPr="00CF787D">
          <w:rPr>
            <w:rFonts w:ascii="Cambria" w:hAnsi="Cambria"/>
            <w:noProof/>
            <w:rPrChange w:id="1579" w:author="Ram Shrestha" w:date="2014-04-29T02:40:00Z">
              <w:rPr/>
            </w:rPrChange>
          </w:rPr>
          <w:t xml:space="preserve">Metzner, KJ, Rauch, P, Braun, P, Knechten, H, Ehret, R, Korn, K, Kaiser, R, Sichtig, N, Ranneberg, B, van Lunzen, J, Walter, H (2011) Prevalence of key resistance mutations K65R, K103N, and M184V as minority HIV-1 variants in chronically HIV-1 infected, treatment-naive patients. </w:t>
        </w:r>
        <w:r w:rsidRPr="00CF787D">
          <w:rPr>
            <w:rFonts w:ascii="Cambria" w:hAnsi="Cambria"/>
            <w:i/>
            <w:noProof/>
            <w:rPrChange w:id="1580" w:author="Ram Shrestha" w:date="2014-04-29T02:40:00Z">
              <w:rPr/>
            </w:rPrChange>
          </w:rPr>
          <w:t>J Clin Virol</w:t>
        </w:r>
        <w:r w:rsidRPr="00CF787D">
          <w:rPr>
            <w:rFonts w:ascii="Cambria" w:hAnsi="Cambria"/>
            <w:noProof/>
            <w:rPrChange w:id="1581" w:author="Ram Shrestha" w:date="2014-04-29T02:40:00Z">
              <w:rPr/>
            </w:rPrChange>
          </w:rPr>
          <w:t xml:space="preserve"> </w:t>
        </w:r>
        <w:r w:rsidRPr="00CF787D">
          <w:rPr>
            <w:rFonts w:ascii="Cambria" w:hAnsi="Cambria"/>
            <w:b/>
            <w:noProof/>
            <w:rPrChange w:id="1582" w:author="Ram Shrestha" w:date="2014-04-29T02:40:00Z">
              <w:rPr/>
            </w:rPrChange>
          </w:rPr>
          <w:t>50</w:t>
        </w:r>
        <w:r w:rsidRPr="00CF787D">
          <w:rPr>
            <w:rFonts w:ascii="Cambria" w:hAnsi="Cambria"/>
            <w:noProof/>
            <w:rPrChange w:id="1583" w:author="Ram Shrestha" w:date="2014-04-29T02:40:00Z">
              <w:rPr/>
            </w:rPrChange>
          </w:rPr>
          <w:t>: 156-161.</w:t>
        </w:r>
      </w:ins>
    </w:p>
    <w:p w:rsidR="00CF787D" w:rsidRPr="00CF787D" w:rsidRDefault="00CF787D" w:rsidP="00CF787D">
      <w:pPr>
        <w:rPr>
          <w:ins w:id="1584" w:author="Ram Shrestha" w:date="2014-04-29T02:40:00Z"/>
          <w:rFonts w:ascii="Cambria" w:hAnsi="Cambria"/>
          <w:noProof/>
          <w:rPrChange w:id="1585" w:author="Ram Shrestha" w:date="2014-04-29T02:40:00Z">
            <w:rPr>
              <w:ins w:id="1586" w:author="Ram Shrestha" w:date="2014-04-29T02:40:00Z"/>
            </w:rPr>
          </w:rPrChange>
        </w:rPr>
      </w:pPr>
      <w:ins w:id="1587" w:author="Ram Shrestha" w:date="2014-04-29T02:40:00Z">
        <w:r w:rsidRPr="00CF787D">
          <w:rPr>
            <w:rFonts w:ascii="Cambria" w:hAnsi="Cambria"/>
            <w:noProof/>
            <w:rPrChange w:id="1588" w:author="Ram Shrestha" w:date="2014-04-29T02:40:00Z">
              <w:rPr/>
            </w:rPrChange>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CF787D">
          <w:rPr>
            <w:rFonts w:ascii="Cambria" w:hAnsi="Cambria"/>
            <w:i/>
            <w:noProof/>
            <w:rPrChange w:id="1589" w:author="Ram Shrestha" w:date="2014-04-29T02:40:00Z">
              <w:rPr/>
            </w:rPrChange>
          </w:rPr>
          <w:t>Clin Infect Dis</w:t>
        </w:r>
        <w:r w:rsidRPr="00CF787D">
          <w:rPr>
            <w:rFonts w:ascii="Cambria" w:hAnsi="Cambria"/>
            <w:noProof/>
            <w:rPrChange w:id="1590" w:author="Ram Shrestha" w:date="2014-04-29T02:40:00Z">
              <w:rPr/>
            </w:rPrChange>
          </w:rPr>
          <w:t xml:space="preserve"> </w:t>
        </w:r>
        <w:r w:rsidRPr="00CF787D">
          <w:rPr>
            <w:rFonts w:ascii="Cambria" w:hAnsi="Cambria"/>
            <w:b/>
            <w:noProof/>
            <w:rPrChange w:id="1591" w:author="Ram Shrestha" w:date="2014-04-29T02:40:00Z">
              <w:rPr/>
            </w:rPrChange>
          </w:rPr>
          <w:t>52</w:t>
        </w:r>
        <w:r w:rsidRPr="00CF787D">
          <w:rPr>
            <w:rFonts w:ascii="Cambria" w:hAnsi="Cambria"/>
            <w:noProof/>
            <w:rPrChange w:id="1592" w:author="Ram Shrestha" w:date="2014-04-29T02:40:00Z">
              <w:rPr/>
            </w:rPrChange>
          </w:rPr>
          <w:t>: 514-521.</w:t>
        </w:r>
      </w:ins>
    </w:p>
    <w:p w:rsidR="00CF787D" w:rsidRPr="00CF787D" w:rsidRDefault="00CF787D" w:rsidP="00CF787D">
      <w:pPr>
        <w:rPr>
          <w:ins w:id="1593" w:author="Ram Shrestha" w:date="2014-04-29T02:40:00Z"/>
          <w:rFonts w:ascii="Cambria" w:hAnsi="Cambria"/>
          <w:noProof/>
          <w:rPrChange w:id="1594" w:author="Ram Shrestha" w:date="2014-04-29T02:40:00Z">
            <w:rPr>
              <w:ins w:id="1595" w:author="Ram Shrestha" w:date="2014-04-29T02:40:00Z"/>
            </w:rPr>
          </w:rPrChange>
        </w:rPr>
      </w:pPr>
      <w:ins w:id="1596" w:author="Ram Shrestha" w:date="2014-04-29T02:40:00Z">
        <w:r w:rsidRPr="00CF787D">
          <w:rPr>
            <w:rFonts w:ascii="Cambria" w:hAnsi="Cambria"/>
            <w:noProof/>
            <w:rPrChange w:id="1597" w:author="Ram Shrestha" w:date="2014-04-29T02:40: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CF787D">
          <w:rPr>
            <w:rFonts w:ascii="Cambria" w:hAnsi="Cambria"/>
            <w:i/>
            <w:noProof/>
            <w:rPrChange w:id="1598" w:author="Ram Shrestha" w:date="2014-04-29T02:40:00Z">
              <w:rPr/>
            </w:rPrChange>
          </w:rPr>
          <w:t>Proc Natl Acad Sci U S A</w:t>
        </w:r>
        <w:r w:rsidRPr="00CF787D">
          <w:rPr>
            <w:rFonts w:ascii="Cambria" w:hAnsi="Cambria"/>
            <w:noProof/>
            <w:rPrChange w:id="1599" w:author="Ram Shrestha" w:date="2014-04-29T02:40:00Z">
              <w:rPr/>
            </w:rPrChange>
          </w:rPr>
          <w:t xml:space="preserve"> </w:t>
        </w:r>
        <w:r w:rsidRPr="00CF787D">
          <w:rPr>
            <w:rFonts w:ascii="Cambria" w:hAnsi="Cambria"/>
            <w:b/>
            <w:noProof/>
            <w:rPrChange w:id="1600" w:author="Ram Shrestha" w:date="2014-04-29T02:40:00Z">
              <w:rPr/>
            </w:rPrChange>
          </w:rPr>
          <w:t>103</w:t>
        </w:r>
        <w:r w:rsidRPr="00CF787D">
          <w:rPr>
            <w:rFonts w:ascii="Cambria" w:hAnsi="Cambria"/>
            <w:noProof/>
            <w:rPrChange w:id="1601" w:author="Ram Shrestha" w:date="2014-04-29T02:40:00Z">
              <w:rPr/>
            </w:rPrChange>
          </w:rPr>
          <w:t>: 7094-7099.</w:t>
        </w:r>
      </w:ins>
    </w:p>
    <w:p w:rsidR="00CF787D" w:rsidRPr="00CF787D" w:rsidRDefault="00CF787D" w:rsidP="00CF787D">
      <w:pPr>
        <w:rPr>
          <w:ins w:id="1602" w:author="Ram Shrestha" w:date="2014-04-29T02:40:00Z"/>
          <w:rFonts w:ascii="Cambria" w:hAnsi="Cambria"/>
          <w:noProof/>
          <w:rPrChange w:id="1603" w:author="Ram Shrestha" w:date="2014-04-29T02:40:00Z">
            <w:rPr>
              <w:ins w:id="1604" w:author="Ram Shrestha" w:date="2014-04-29T02:40:00Z"/>
            </w:rPr>
          </w:rPrChange>
        </w:rPr>
      </w:pPr>
      <w:ins w:id="1605" w:author="Ram Shrestha" w:date="2014-04-29T02:40:00Z">
        <w:r w:rsidRPr="00CF787D">
          <w:rPr>
            <w:rFonts w:ascii="Cambria" w:hAnsi="Cambria"/>
            <w:noProof/>
            <w:rPrChange w:id="1606" w:author="Ram Shrestha" w:date="2014-04-29T02:40: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CF787D">
          <w:rPr>
            <w:rFonts w:ascii="Cambria" w:hAnsi="Cambria"/>
            <w:i/>
            <w:noProof/>
            <w:rPrChange w:id="1607" w:author="Ram Shrestha" w:date="2014-04-29T02:40:00Z">
              <w:rPr/>
            </w:rPrChange>
          </w:rPr>
          <w:t>Journal of Virology</w:t>
        </w:r>
        <w:r w:rsidRPr="00CF787D">
          <w:rPr>
            <w:rFonts w:ascii="Cambria" w:hAnsi="Cambria"/>
            <w:noProof/>
            <w:rPrChange w:id="1608" w:author="Ram Shrestha" w:date="2014-04-29T02:40:00Z">
              <w:rPr/>
            </w:rPrChange>
          </w:rPr>
          <w:t xml:space="preserve"> </w:t>
        </w:r>
        <w:r w:rsidRPr="00CF787D">
          <w:rPr>
            <w:rFonts w:ascii="Cambria" w:hAnsi="Cambria"/>
            <w:b/>
            <w:noProof/>
            <w:rPrChange w:id="1609" w:author="Ram Shrestha" w:date="2014-04-29T02:40:00Z">
              <w:rPr/>
            </w:rPrChange>
          </w:rPr>
          <w:t>69</w:t>
        </w:r>
        <w:r w:rsidRPr="00CF787D">
          <w:rPr>
            <w:rFonts w:ascii="Cambria" w:hAnsi="Cambria"/>
            <w:noProof/>
            <w:rPrChange w:id="1610" w:author="Ram Shrestha" w:date="2014-04-29T02:40:00Z">
              <w:rPr/>
            </w:rPrChange>
          </w:rPr>
          <w:t>: 5228-5235.</w:t>
        </w:r>
      </w:ins>
    </w:p>
    <w:p w:rsidR="00CF787D" w:rsidRPr="00CF787D" w:rsidRDefault="00CF787D" w:rsidP="00CF787D">
      <w:pPr>
        <w:rPr>
          <w:ins w:id="1611" w:author="Ram Shrestha" w:date="2014-04-29T02:40:00Z"/>
          <w:rFonts w:ascii="Cambria" w:hAnsi="Cambria"/>
          <w:noProof/>
          <w:rPrChange w:id="1612" w:author="Ram Shrestha" w:date="2014-04-29T02:40:00Z">
            <w:rPr>
              <w:ins w:id="1613" w:author="Ram Shrestha" w:date="2014-04-29T02:40:00Z"/>
            </w:rPr>
          </w:rPrChange>
        </w:rPr>
      </w:pPr>
      <w:ins w:id="1614" w:author="Ram Shrestha" w:date="2014-04-29T02:40:00Z">
        <w:r w:rsidRPr="00CF787D">
          <w:rPr>
            <w:rFonts w:ascii="Cambria" w:hAnsi="Cambria"/>
            <w:noProof/>
            <w:rPrChange w:id="1615" w:author="Ram Shrestha" w:date="2014-04-29T02:40: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CF787D">
          <w:rPr>
            <w:rFonts w:ascii="Cambria" w:hAnsi="Cambria"/>
            <w:i/>
            <w:noProof/>
            <w:rPrChange w:id="1616" w:author="Ram Shrestha" w:date="2014-04-29T02:40:00Z">
              <w:rPr/>
            </w:rPrChange>
          </w:rPr>
          <w:t>PLoS One</w:t>
        </w:r>
        <w:r w:rsidRPr="00CF787D">
          <w:rPr>
            <w:rFonts w:ascii="Cambria" w:hAnsi="Cambria"/>
            <w:noProof/>
            <w:rPrChange w:id="1617" w:author="Ram Shrestha" w:date="2014-04-29T02:40:00Z">
              <w:rPr/>
            </w:rPrChange>
          </w:rPr>
          <w:t xml:space="preserve"> </w:t>
        </w:r>
        <w:r w:rsidRPr="00CF787D">
          <w:rPr>
            <w:rFonts w:ascii="Cambria" w:hAnsi="Cambria"/>
            <w:b/>
            <w:noProof/>
            <w:rPrChange w:id="1618" w:author="Ram Shrestha" w:date="2014-04-29T02:40:00Z">
              <w:rPr/>
            </w:rPrChange>
          </w:rPr>
          <w:t>8</w:t>
        </w:r>
        <w:r w:rsidRPr="00CF787D">
          <w:rPr>
            <w:rFonts w:ascii="Cambria" w:hAnsi="Cambria"/>
            <w:noProof/>
            <w:rPrChange w:id="1619" w:author="Ram Shrestha" w:date="2014-04-29T02:40:00Z">
              <w:rPr/>
            </w:rPrChange>
          </w:rPr>
          <w:t>: e55312.</w:t>
        </w:r>
      </w:ins>
    </w:p>
    <w:p w:rsidR="00CF787D" w:rsidRPr="00CF787D" w:rsidRDefault="00CF787D" w:rsidP="00CF787D">
      <w:pPr>
        <w:rPr>
          <w:ins w:id="1620" w:author="Ram Shrestha" w:date="2014-04-29T02:40:00Z"/>
          <w:rFonts w:ascii="Cambria" w:hAnsi="Cambria"/>
          <w:noProof/>
          <w:rPrChange w:id="1621" w:author="Ram Shrestha" w:date="2014-04-29T02:40:00Z">
            <w:rPr>
              <w:ins w:id="1622" w:author="Ram Shrestha" w:date="2014-04-29T02:40:00Z"/>
            </w:rPr>
          </w:rPrChange>
        </w:rPr>
      </w:pPr>
      <w:ins w:id="1623" w:author="Ram Shrestha" w:date="2014-04-29T02:40:00Z">
        <w:r w:rsidRPr="00CF787D">
          <w:rPr>
            <w:rFonts w:ascii="Cambria" w:hAnsi="Cambria"/>
            <w:noProof/>
            <w:rPrChange w:id="1624" w:author="Ram Shrestha" w:date="2014-04-29T02:40:00Z">
              <w:rPr/>
            </w:rPrChange>
          </w:rPr>
          <w:t xml:space="preserve">Preston, BD, Poiesz, BJ, Loeb, LA (1988) Fidelity of HIV-1 reverse transcriptase. </w:t>
        </w:r>
        <w:r w:rsidRPr="00CF787D">
          <w:rPr>
            <w:rFonts w:ascii="Cambria" w:hAnsi="Cambria"/>
            <w:i/>
            <w:noProof/>
            <w:rPrChange w:id="1625" w:author="Ram Shrestha" w:date="2014-04-29T02:40:00Z">
              <w:rPr/>
            </w:rPrChange>
          </w:rPr>
          <w:t>Science</w:t>
        </w:r>
        <w:r w:rsidRPr="00CF787D">
          <w:rPr>
            <w:rFonts w:ascii="Cambria" w:hAnsi="Cambria"/>
            <w:noProof/>
            <w:rPrChange w:id="1626" w:author="Ram Shrestha" w:date="2014-04-29T02:40:00Z">
              <w:rPr/>
            </w:rPrChange>
          </w:rPr>
          <w:t xml:space="preserve"> </w:t>
        </w:r>
        <w:r w:rsidRPr="00CF787D">
          <w:rPr>
            <w:rFonts w:ascii="Cambria" w:hAnsi="Cambria"/>
            <w:b/>
            <w:noProof/>
            <w:rPrChange w:id="1627" w:author="Ram Shrestha" w:date="2014-04-29T02:40:00Z">
              <w:rPr/>
            </w:rPrChange>
          </w:rPr>
          <w:t>242</w:t>
        </w:r>
        <w:r w:rsidRPr="00CF787D">
          <w:rPr>
            <w:rFonts w:ascii="Cambria" w:hAnsi="Cambria"/>
            <w:noProof/>
            <w:rPrChange w:id="1628" w:author="Ram Shrestha" w:date="2014-04-29T02:40:00Z">
              <w:rPr/>
            </w:rPrChange>
          </w:rPr>
          <w:t>: 1168-1171.</w:t>
        </w:r>
      </w:ins>
    </w:p>
    <w:p w:rsidR="00CF787D" w:rsidRPr="00CF787D" w:rsidRDefault="00CF787D" w:rsidP="00CF787D">
      <w:pPr>
        <w:rPr>
          <w:ins w:id="1629" w:author="Ram Shrestha" w:date="2014-04-29T02:40:00Z"/>
          <w:rFonts w:ascii="Cambria" w:hAnsi="Cambria"/>
          <w:noProof/>
          <w:rPrChange w:id="1630" w:author="Ram Shrestha" w:date="2014-04-29T02:40:00Z">
            <w:rPr>
              <w:ins w:id="1631" w:author="Ram Shrestha" w:date="2014-04-29T02:40:00Z"/>
            </w:rPr>
          </w:rPrChange>
        </w:rPr>
      </w:pPr>
      <w:ins w:id="1632" w:author="Ram Shrestha" w:date="2014-04-29T02:40:00Z">
        <w:r w:rsidRPr="00CF787D">
          <w:rPr>
            <w:rFonts w:ascii="Cambria" w:hAnsi="Cambria"/>
            <w:noProof/>
            <w:rPrChange w:id="1633" w:author="Ram Shrestha" w:date="2014-04-29T02:40:00Z">
              <w:rPr/>
            </w:rPrChange>
          </w:rPr>
          <w:t xml:space="preserve">Quinones-Mateu, ME, Arts, EJ (2002) Fitness of drug resistant HIV-1: methodology and clinical implications. </w:t>
        </w:r>
        <w:r w:rsidRPr="00CF787D">
          <w:rPr>
            <w:rFonts w:ascii="Cambria" w:hAnsi="Cambria"/>
            <w:i/>
            <w:noProof/>
            <w:rPrChange w:id="1634" w:author="Ram Shrestha" w:date="2014-04-29T02:40:00Z">
              <w:rPr/>
            </w:rPrChange>
          </w:rPr>
          <w:t>Drug Resist Updat</w:t>
        </w:r>
        <w:r w:rsidRPr="00CF787D">
          <w:rPr>
            <w:rFonts w:ascii="Cambria" w:hAnsi="Cambria"/>
            <w:noProof/>
            <w:rPrChange w:id="1635" w:author="Ram Shrestha" w:date="2014-04-29T02:40:00Z">
              <w:rPr/>
            </w:rPrChange>
          </w:rPr>
          <w:t xml:space="preserve"> </w:t>
        </w:r>
        <w:r w:rsidRPr="00CF787D">
          <w:rPr>
            <w:rFonts w:ascii="Cambria" w:hAnsi="Cambria"/>
            <w:b/>
            <w:noProof/>
            <w:rPrChange w:id="1636" w:author="Ram Shrestha" w:date="2014-04-29T02:40:00Z">
              <w:rPr/>
            </w:rPrChange>
          </w:rPr>
          <w:t>5</w:t>
        </w:r>
        <w:r w:rsidRPr="00CF787D">
          <w:rPr>
            <w:rFonts w:ascii="Cambria" w:hAnsi="Cambria"/>
            <w:noProof/>
            <w:rPrChange w:id="1637" w:author="Ram Shrestha" w:date="2014-04-29T02:40:00Z">
              <w:rPr/>
            </w:rPrChange>
          </w:rPr>
          <w:t>: 224-233.</w:t>
        </w:r>
      </w:ins>
    </w:p>
    <w:p w:rsidR="00CF787D" w:rsidRPr="00CF787D" w:rsidRDefault="00CF787D" w:rsidP="00CF787D">
      <w:pPr>
        <w:rPr>
          <w:ins w:id="1638" w:author="Ram Shrestha" w:date="2014-04-29T02:40:00Z"/>
          <w:rFonts w:ascii="Cambria" w:hAnsi="Cambria"/>
          <w:noProof/>
          <w:rPrChange w:id="1639" w:author="Ram Shrestha" w:date="2014-04-29T02:40:00Z">
            <w:rPr>
              <w:ins w:id="1640" w:author="Ram Shrestha" w:date="2014-04-29T02:40:00Z"/>
            </w:rPr>
          </w:rPrChange>
        </w:rPr>
      </w:pPr>
      <w:ins w:id="1641" w:author="Ram Shrestha" w:date="2014-04-29T02:40:00Z">
        <w:r w:rsidRPr="00CF787D">
          <w:rPr>
            <w:rFonts w:ascii="Cambria" w:hAnsi="Cambria"/>
            <w:noProof/>
            <w:rPrChange w:id="1642" w:author="Ram Shrestha" w:date="2014-04-29T02:40:00Z">
              <w:rPr/>
            </w:rPrChange>
          </w:rPr>
          <w:t xml:space="preserve">Rhee, SY, Gonzales, MJ, Kantor, R, Betts, BJ, Ravela, J, Shafer, RW (2003) Human immunodeficiency virus reverse transcriptase and protease sequence database. </w:t>
        </w:r>
        <w:r w:rsidRPr="00CF787D">
          <w:rPr>
            <w:rFonts w:ascii="Cambria" w:hAnsi="Cambria"/>
            <w:i/>
            <w:noProof/>
            <w:rPrChange w:id="1643" w:author="Ram Shrestha" w:date="2014-04-29T02:40:00Z">
              <w:rPr/>
            </w:rPrChange>
          </w:rPr>
          <w:t>Nucleic Acids Res</w:t>
        </w:r>
        <w:r w:rsidRPr="00CF787D">
          <w:rPr>
            <w:rFonts w:ascii="Cambria" w:hAnsi="Cambria"/>
            <w:noProof/>
            <w:rPrChange w:id="1644" w:author="Ram Shrestha" w:date="2014-04-29T02:40:00Z">
              <w:rPr/>
            </w:rPrChange>
          </w:rPr>
          <w:t xml:space="preserve"> </w:t>
        </w:r>
        <w:r w:rsidRPr="00CF787D">
          <w:rPr>
            <w:rFonts w:ascii="Cambria" w:hAnsi="Cambria"/>
            <w:b/>
            <w:noProof/>
            <w:rPrChange w:id="1645" w:author="Ram Shrestha" w:date="2014-04-29T02:40:00Z">
              <w:rPr/>
            </w:rPrChange>
          </w:rPr>
          <w:t>31</w:t>
        </w:r>
        <w:r w:rsidRPr="00CF787D">
          <w:rPr>
            <w:rFonts w:ascii="Cambria" w:hAnsi="Cambria"/>
            <w:noProof/>
            <w:rPrChange w:id="1646" w:author="Ram Shrestha" w:date="2014-04-29T02:40:00Z">
              <w:rPr/>
            </w:rPrChange>
          </w:rPr>
          <w:t>: 298-303.</w:t>
        </w:r>
      </w:ins>
    </w:p>
    <w:p w:rsidR="00CF787D" w:rsidRPr="00CF787D" w:rsidRDefault="00CF787D" w:rsidP="00CF787D">
      <w:pPr>
        <w:rPr>
          <w:ins w:id="1647" w:author="Ram Shrestha" w:date="2014-04-29T02:40:00Z"/>
          <w:rFonts w:ascii="Cambria" w:hAnsi="Cambria"/>
          <w:noProof/>
          <w:rPrChange w:id="1648" w:author="Ram Shrestha" w:date="2014-04-29T02:40:00Z">
            <w:rPr>
              <w:ins w:id="1649" w:author="Ram Shrestha" w:date="2014-04-29T02:40:00Z"/>
            </w:rPr>
          </w:rPrChange>
        </w:rPr>
      </w:pPr>
      <w:ins w:id="1650" w:author="Ram Shrestha" w:date="2014-04-29T02:40:00Z">
        <w:r w:rsidRPr="00CF787D">
          <w:rPr>
            <w:rFonts w:ascii="Cambria" w:hAnsi="Cambria"/>
            <w:noProof/>
            <w:rPrChange w:id="1651" w:author="Ram Shrestha" w:date="2014-04-29T02:40:00Z">
              <w:rPr/>
            </w:rPrChange>
          </w:rPr>
          <w:t xml:space="preserve">Richman, DD, Havlir, D, Corbeil, J, Looney, D, Ignacio, C, Spector, SA, Sullivan, J, Cheeseman, S, Barringer, K, Pauletti, D, et al. (1994) Nevirapine resistance mutations of human immunodeficiency virus type 1 selected during therapy. </w:t>
        </w:r>
        <w:r w:rsidRPr="00CF787D">
          <w:rPr>
            <w:rFonts w:ascii="Cambria" w:hAnsi="Cambria"/>
            <w:i/>
            <w:noProof/>
            <w:rPrChange w:id="1652" w:author="Ram Shrestha" w:date="2014-04-29T02:40:00Z">
              <w:rPr/>
            </w:rPrChange>
          </w:rPr>
          <w:t>J Virol</w:t>
        </w:r>
        <w:r w:rsidRPr="00CF787D">
          <w:rPr>
            <w:rFonts w:ascii="Cambria" w:hAnsi="Cambria"/>
            <w:noProof/>
            <w:rPrChange w:id="1653" w:author="Ram Shrestha" w:date="2014-04-29T02:40:00Z">
              <w:rPr/>
            </w:rPrChange>
          </w:rPr>
          <w:t xml:space="preserve"> </w:t>
        </w:r>
        <w:r w:rsidRPr="00CF787D">
          <w:rPr>
            <w:rFonts w:ascii="Cambria" w:hAnsi="Cambria"/>
            <w:b/>
            <w:noProof/>
            <w:rPrChange w:id="1654" w:author="Ram Shrestha" w:date="2014-04-29T02:40:00Z">
              <w:rPr/>
            </w:rPrChange>
          </w:rPr>
          <w:t>68</w:t>
        </w:r>
        <w:r w:rsidRPr="00CF787D">
          <w:rPr>
            <w:rFonts w:ascii="Cambria" w:hAnsi="Cambria"/>
            <w:noProof/>
            <w:rPrChange w:id="1655" w:author="Ram Shrestha" w:date="2014-04-29T02:40:00Z">
              <w:rPr/>
            </w:rPrChange>
          </w:rPr>
          <w:t>: 1660-1666.</w:t>
        </w:r>
      </w:ins>
    </w:p>
    <w:p w:rsidR="00CF787D" w:rsidRPr="00CF787D" w:rsidRDefault="00CF787D" w:rsidP="00CF787D">
      <w:pPr>
        <w:rPr>
          <w:ins w:id="1656" w:author="Ram Shrestha" w:date="2014-04-29T02:40:00Z"/>
          <w:rFonts w:ascii="Cambria" w:hAnsi="Cambria"/>
          <w:noProof/>
          <w:rPrChange w:id="1657" w:author="Ram Shrestha" w:date="2014-04-29T02:40:00Z">
            <w:rPr>
              <w:ins w:id="1658" w:author="Ram Shrestha" w:date="2014-04-29T02:40:00Z"/>
            </w:rPr>
          </w:rPrChange>
        </w:rPr>
      </w:pPr>
      <w:ins w:id="1659" w:author="Ram Shrestha" w:date="2014-04-29T02:40:00Z">
        <w:r w:rsidRPr="00CF787D">
          <w:rPr>
            <w:rFonts w:ascii="Cambria" w:hAnsi="Cambria"/>
            <w:noProof/>
            <w:rPrChange w:id="1660" w:author="Ram Shrestha" w:date="2014-04-29T02:40: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CF787D">
          <w:rPr>
            <w:rFonts w:ascii="Cambria" w:hAnsi="Cambria"/>
            <w:i/>
            <w:noProof/>
            <w:rPrChange w:id="1661" w:author="Ram Shrestha" w:date="2014-04-29T02:40:00Z">
              <w:rPr/>
            </w:rPrChange>
          </w:rPr>
          <w:t>N Engl J Med</w:t>
        </w:r>
        <w:r w:rsidRPr="00CF787D">
          <w:rPr>
            <w:rFonts w:ascii="Cambria" w:hAnsi="Cambria"/>
            <w:noProof/>
            <w:rPrChange w:id="1662" w:author="Ram Shrestha" w:date="2014-04-29T02:40:00Z">
              <w:rPr/>
            </w:rPrChange>
          </w:rPr>
          <w:t xml:space="preserve"> </w:t>
        </w:r>
        <w:r w:rsidRPr="00CF787D">
          <w:rPr>
            <w:rFonts w:ascii="Cambria" w:hAnsi="Cambria"/>
            <w:b/>
            <w:noProof/>
            <w:rPrChange w:id="1663" w:author="Ram Shrestha" w:date="2014-04-29T02:40:00Z">
              <w:rPr/>
            </w:rPrChange>
          </w:rPr>
          <w:t>349</w:t>
        </w:r>
        <w:r w:rsidRPr="00CF787D">
          <w:rPr>
            <w:rFonts w:ascii="Cambria" w:hAnsi="Cambria"/>
            <w:noProof/>
            <w:rPrChange w:id="1664" w:author="Ram Shrestha" w:date="2014-04-29T02:40:00Z">
              <w:rPr/>
            </w:rPrChange>
          </w:rPr>
          <w:t>: 2293-2303.</w:t>
        </w:r>
      </w:ins>
    </w:p>
    <w:p w:rsidR="00CF787D" w:rsidRPr="00CF787D" w:rsidRDefault="00CF787D" w:rsidP="00CF787D">
      <w:pPr>
        <w:rPr>
          <w:ins w:id="1665" w:author="Ram Shrestha" w:date="2014-04-29T02:40:00Z"/>
          <w:rFonts w:ascii="Cambria" w:hAnsi="Cambria"/>
          <w:noProof/>
          <w:rPrChange w:id="1666" w:author="Ram Shrestha" w:date="2014-04-29T02:40:00Z">
            <w:rPr>
              <w:ins w:id="1667" w:author="Ram Shrestha" w:date="2014-04-29T02:40:00Z"/>
            </w:rPr>
          </w:rPrChange>
        </w:rPr>
      </w:pPr>
      <w:ins w:id="1668" w:author="Ram Shrestha" w:date="2014-04-29T02:40:00Z">
        <w:r w:rsidRPr="00CF787D">
          <w:rPr>
            <w:rFonts w:ascii="Cambria" w:hAnsi="Cambria"/>
            <w:noProof/>
            <w:rPrChange w:id="1669" w:author="Ram Shrestha" w:date="2014-04-29T02:40:00Z">
              <w:rPr/>
            </w:rPrChange>
          </w:rPr>
          <w:t xml:space="preserve">Roberts, JD, Bebenek, K, Kunkel, TA (1988) The accuracy of reverse transcriptase from HIV-1. </w:t>
        </w:r>
        <w:r w:rsidRPr="00CF787D">
          <w:rPr>
            <w:rFonts w:ascii="Cambria" w:hAnsi="Cambria"/>
            <w:i/>
            <w:noProof/>
            <w:rPrChange w:id="1670" w:author="Ram Shrestha" w:date="2014-04-29T02:40:00Z">
              <w:rPr/>
            </w:rPrChange>
          </w:rPr>
          <w:t>Science</w:t>
        </w:r>
        <w:r w:rsidRPr="00CF787D">
          <w:rPr>
            <w:rFonts w:ascii="Cambria" w:hAnsi="Cambria"/>
            <w:noProof/>
            <w:rPrChange w:id="1671" w:author="Ram Shrestha" w:date="2014-04-29T02:40:00Z">
              <w:rPr/>
            </w:rPrChange>
          </w:rPr>
          <w:t xml:space="preserve"> </w:t>
        </w:r>
        <w:r w:rsidRPr="00CF787D">
          <w:rPr>
            <w:rFonts w:ascii="Cambria" w:hAnsi="Cambria"/>
            <w:b/>
            <w:noProof/>
            <w:rPrChange w:id="1672" w:author="Ram Shrestha" w:date="2014-04-29T02:40:00Z">
              <w:rPr/>
            </w:rPrChange>
          </w:rPr>
          <w:t>242</w:t>
        </w:r>
        <w:r w:rsidRPr="00CF787D">
          <w:rPr>
            <w:rFonts w:ascii="Cambria" w:hAnsi="Cambria"/>
            <w:noProof/>
            <w:rPrChange w:id="1673" w:author="Ram Shrestha" w:date="2014-04-29T02:40:00Z">
              <w:rPr/>
            </w:rPrChange>
          </w:rPr>
          <w:t>: 1171-1173.</w:t>
        </w:r>
      </w:ins>
    </w:p>
    <w:p w:rsidR="00CF787D" w:rsidRPr="00CF787D" w:rsidRDefault="00CF787D" w:rsidP="00CF787D">
      <w:pPr>
        <w:rPr>
          <w:ins w:id="1674" w:author="Ram Shrestha" w:date="2014-04-29T02:40:00Z"/>
          <w:rFonts w:ascii="Cambria" w:hAnsi="Cambria"/>
          <w:noProof/>
          <w:rPrChange w:id="1675" w:author="Ram Shrestha" w:date="2014-04-29T02:40:00Z">
            <w:rPr>
              <w:ins w:id="1676" w:author="Ram Shrestha" w:date="2014-04-29T02:40:00Z"/>
            </w:rPr>
          </w:rPrChange>
        </w:rPr>
      </w:pPr>
      <w:ins w:id="1677" w:author="Ram Shrestha" w:date="2014-04-29T02:40:00Z">
        <w:r w:rsidRPr="00CF787D">
          <w:rPr>
            <w:rFonts w:ascii="Cambria" w:hAnsi="Cambria"/>
            <w:noProof/>
            <w:rPrChange w:id="1678" w:author="Ram Shrestha" w:date="2014-04-29T02:40:00Z">
              <w:rPr/>
            </w:rPrChange>
          </w:rPr>
          <w:t xml:space="preserve">Rowley, CF, Boutwell, CL, Lee, EJ, MacLeod, IJ, Ribaudo, HJ, Essex, M, Lockman, S (2010) Ultrasensitive detection of minor drug-resistant variants for HIV after nevirapine exposure using allele-specific PCR: clinical significance. </w:t>
        </w:r>
        <w:r w:rsidRPr="00CF787D">
          <w:rPr>
            <w:rFonts w:ascii="Cambria" w:hAnsi="Cambria"/>
            <w:i/>
            <w:noProof/>
            <w:rPrChange w:id="1679" w:author="Ram Shrestha" w:date="2014-04-29T02:40:00Z">
              <w:rPr/>
            </w:rPrChange>
          </w:rPr>
          <w:t>AIDS Res Hum Retroviruses</w:t>
        </w:r>
        <w:r w:rsidRPr="00CF787D">
          <w:rPr>
            <w:rFonts w:ascii="Cambria" w:hAnsi="Cambria"/>
            <w:noProof/>
            <w:rPrChange w:id="1680" w:author="Ram Shrestha" w:date="2014-04-29T02:40:00Z">
              <w:rPr/>
            </w:rPrChange>
          </w:rPr>
          <w:t xml:space="preserve"> </w:t>
        </w:r>
        <w:r w:rsidRPr="00CF787D">
          <w:rPr>
            <w:rFonts w:ascii="Cambria" w:hAnsi="Cambria"/>
            <w:b/>
            <w:noProof/>
            <w:rPrChange w:id="1681" w:author="Ram Shrestha" w:date="2014-04-29T02:40:00Z">
              <w:rPr/>
            </w:rPrChange>
          </w:rPr>
          <w:t>26</w:t>
        </w:r>
        <w:r w:rsidRPr="00CF787D">
          <w:rPr>
            <w:rFonts w:ascii="Cambria" w:hAnsi="Cambria"/>
            <w:noProof/>
            <w:rPrChange w:id="1682" w:author="Ram Shrestha" w:date="2014-04-29T02:40:00Z">
              <w:rPr/>
            </w:rPrChange>
          </w:rPr>
          <w:t>: 293-300.</w:t>
        </w:r>
      </w:ins>
    </w:p>
    <w:p w:rsidR="00CF787D" w:rsidRPr="00CF787D" w:rsidRDefault="00CF787D" w:rsidP="00CF787D">
      <w:pPr>
        <w:rPr>
          <w:ins w:id="1683" w:author="Ram Shrestha" w:date="2014-04-29T02:40:00Z"/>
          <w:rFonts w:ascii="Cambria" w:hAnsi="Cambria"/>
          <w:noProof/>
          <w:rPrChange w:id="1684" w:author="Ram Shrestha" w:date="2014-04-29T02:40:00Z">
            <w:rPr>
              <w:ins w:id="1685" w:author="Ram Shrestha" w:date="2014-04-29T02:40:00Z"/>
            </w:rPr>
          </w:rPrChange>
        </w:rPr>
      </w:pPr>
      <w:ins w:id="1686" w:author="Ram Shrestha" w:date="2014-04-29T02:40:00Z">
        <w:r w:rsidRPr="00CF787D">
          <w:rPr>
            <w:rFonts w:ascii="Cambria" w:hAnsi="Cambria"/>
            <w:noProof/>
            <w:rPrChange w:id="1687" w:author="Ram Shrestha" w:date="2014-04-29T02:40: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CF787D">
          <w:rPr>
            <w:rFonts w:ascii="Cambria" w:hAnsi="Cambria"/>
            <w:i/>
            <w:noProof/>
            <w:rPrChange w:id="1688" w:author="Ram Shrestha" w:date="2014-04-29T02:40:00Z">
              <w:rPr/>
            </w:rPrChange>
          </w:rPr>
          <w:t>Lancet</w:t>
        </w:r>
        <w:r w:rsidRPr="00CF787D">
          <w:rPr>
            <w:rFonts w:ascii="Cambria" w:hAnsi="Cambria"/>
            <w:noProof/>
            <w:rPrChange w:id="1689" w:author="Ram Shrestha" w:date="2014-04-29T02:40:00Z">
              <w:rPr/>
            </w:rPrChange>
          </w:rPr>
          <w:t xml:space="preserve"> </w:t>
        </w:r>
        <w:r w:rsidRPr="00CF787D">
          <w:rPr>
            <w:rFonts w:ascii="Cambria" w:hAnsi="Cambria"/>
            <w:b/>
            <w:noProof/>
            <w:rPrChange w:id="1690" w:author="Ram Shrestha" w:date="2014-04-29T02:40:00Z">
              <w:rPr/>
            </w:rPrChange>
          </w:rPr>
          <w:t>376</w:t>
        </w:r>
        <w:r w:rsidRPr="00CF787D">
          <w:rPr>
            <w:rFonts w:ascii="Cambria" w:hAnsi="Cambria"/>
            <w:noProof/>
            <w:rPrChange w:id="1691" w:author="Ram Shrestha" w:date="2014-04-29T02:40:00Z">
              <w:rPr/>
            </w:rPrChange>
          </w:rPr>
          <w:t>: 33-40.</w:t>
        </w:r>
      </w:ins>
    </w:p>
    <w:p w:rsidR="00CF787D" w:rsidRPr="00CF787D" w:rsidRDefault="00CF787D" w:rsidP="00CF787D">
      <w:pPr>
        <w:rPr>
          <w:ins w:id="1692" w:author="Ram Shrestha" w:date="2014-04-29T02:40:00Z"/>
          <w:rFonts w:ascii="Cambria" w:hAnsi="Cambria"/>
          <w:noProof/>
          <w:rPrChange w:id="1693" w:author="Ram Shrestha" w:date="2014-04-29T02:40:00Z">
            <w:rPr>
              <w:ins w:id="1694" w:author="Ram Shrestha" w:date="2014-04-29T02:40:00Z"/>
            </w:rPr>
          </w:rPrChange>
        </w:rPr>
      </w:pPr>
      <w:ins w:id="1695" w:author="Ram Shrestha" w:date="2014-04-29T02:40:00Z">
        <w:r w:rsidRPr="00CF787D">
          <w:rPr>
            <w:rFonts w:ascii="Cambria" w:hAnsi="Cambria"/>
            <w:noProof/>
            <w:rPrChange w:id="1696" w:author="Ram Shrestha" w:date="2014-04-29T02:40: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CF787D">
          <w:rPr>
            <w:rFonts w:ascii="Cambria" w:hAnsi="Cambria"/>
            <w:i/>
            <w:noProof/>
            <w:rPrChange w:id="1697" w:author="Ram Shrestha" w:date="2014-04-29T02:40:00Z">
              <w:rPr/>
            </w:rPrChange>
          </w:rPr>
          <w:t>J Clin Microbiol</w:t>
        </w:r>
        <w:r w:rsidRPr="00CF787D">
          <w:rPr>
            <w:rFonts w:ascii="Cambria" w:hAnsi="Cambria"/>
            <w:noProof/>
            <w:rPrChange w:id="1698" w:author="Ram Shrestha" w:date="2014-04-29T02:40:00Z">
              <w:rPr/>
            </w:rPrChange>
          </w:rPr>
          <w:t xml:space="preserve"> </w:t>
        </w:r>
        <w:r w:rsidRPr="00CF787D">
          <w:rPr>
            <w:rFonts w:ascii="Cambria" w:hAnsi="Cambria"/>
            <w:b/>
            <w:noProof/>
            <w:rPrChange w:id="1699" w:author="Ram Shrestha" w:date="2014-04-29T02:40:00Z">
              <w:rPr/>
            </w:rPrChange>
          </w:rPr>
          <w:t>37</w:t>
        </w:r>
        <w:r w:rsidRPr="00CF787D">
          <w:rPr>
            <w:rFonts w:ascii="Cambria" w:hAnsi="Cambria"/>
            <w:noProof/>
            <w:rPrChange w:id="1700" w:author="Ram Shrestha" w:date="2014-04-29T02:40:00Z">
              <w:rPr/>
            </w:rPrChange>
          </w:rPr>
          <w:t>: 2291-2296.</w:t>
        </w:r>
      </w:ins>
    </w:p>
    <w:p w:rsidR="00CF787D" w:rsidRPr="00CF787D" w:rsidRDefault="00CF787D" w:rsidP="00CF787D">
      <w:pPr>
        <w:rPr>
          <w:ins w:id="1701" w:author="Ram Shrestha" w:date="2014-04-29T02:40:00Z"/>
          <w:rFonts w:ascii="Cambria" w:hAnsi="Cambria"/>
          <w:noProof/>
          <w:rPrChange w:id="1702" w:author="Ram Shrestha" w:date="2014-04-29T02:40:00Z">
            <w:rPr>
              <w:ins w:id="1703" w:author="Ram Shrestha" w:date="2014-04-29T02:40:00Z"/>
            </w:rPr>
          </w:rPrChange>
        </w:rPr>
      </w:pPr>
      <w:ins w:id="1704" w:author="Ram Shrestha" w:date="2014-04-29T02:40:00Z">
        <w:r w:rsidRPr="00CF787D">
          <w:rPr>
            <w:rFonts w:ascii="Cambria" w:hAnsi="Cambria"/>
            <w:noProof/>
            <w:rPrChange w:id="1705" w:author="Ram Shrestha" w:date="2014-04-29T02:40:00Z">
              <w:rPr/>
            </w:rPrChange>
          </w:rPr>
          <w:t xml:space="preserve">Sebastian, J, Faruki, H (2004) Update on HIV resistance and resistance testing. </w:t>
        </w:r>
        <w:r w:rsidRPr="00CF787D">
          <w:rPr>
            <w:rFonts w:ascii="Cambria" w:hAnsi="Cambria"/>
            <w:i/>
            <w:noProof/>
            <w:rPrChange w:id="1706" w:author="Ram Shrestha" w:date="2014-04-29T02:40:00Z">
              <w:rPr/>
            </w:rPrChange>
          </w:rPr>
          <w:t>Medicinal Research Reviews</w:t>
        </w:r>
        <w:r w:rsidRPr="00CF787D">
          <w:rPr>
            <w:rFonts w:ascii="Cambria" w:hAnsi="Cambria"/>
            <w:noProof/>
            <w:rPrChange w:id="1707" w:author="Ram Shrestha" w:date="2014-04-29T02:40:00Z">
              <w:rPr/>
            </w:rPrChange>
          </w:rPr>
          <w:t xml:space="preserve"> </w:t>
        </w:r>
        <w:r w:rsidRPr="00CF787D">
          <w:rPr>
            <w:rFonts w:ascii="Cambria" w:hAnsi="Cambria"/>
            <w:b/>
            <w:noProof/>
            <w:rPrChange w:id="1708" w:author="Ram Shrestha" w:date="2014-04-29T02:40:00Z">
              <w:rPr/>
            </w:rPrChange>
          </w:rPr>
          <w:t>24</w:t>
        </w:r>
        <w:r w:rsidRPr="00CF787D">
          <w:rPr>
            <w:rFonts w:ascii="Cambria" w:hAnsi="Cambria"/>
            <w:noProof/>
            <w:rPrChange w:id="1709" w:author="Ram Shrestha" w:date="2014-04-29T02:40:00Z">
              <w:rPr/>
            </w:rPrChange>
          </w:rPr>
          <w:t>: 115–125.</w:t>
        </w:r>
      </w:ins>
    </w:p>
    <w:p w:rsidR="00CF787D" w:rsidRPr="00CF787D" w:rsidRDefault="00CF787D" w:rsidP="00CF787D">
      <w:pPr>
        <w:rPr>
          <w:ins w:id="1710" w:author="Ram Shrestha" w:date="2014-04-29T02:40:00Z"/>
          <w:rFonts w:ascii="Cambria" w:hAnsi="Cambria"/>
          <w:noProof/>
          <w:rPrChange w:id="1711" w:author="Ram Shrestha" w:date="2014-04-29T02:40:00Z">
            <w:rPr>
              <w:ins w:id="1712" w:author="Ram Shrestha" w:date="2014-04-29T02:40:00Z"/>
            </w:rPr>
          </w:rPrChange>
        </w:rPr>
      </w:pPr>
      <w:ins w:id="1713" w:author="Ram Shrestha" w:date="2014-04-29T02:40:00Z">
        <w:r w:rsidRPr="00CF787D">
          <w:rPr>
            <w:rFonts w:ascii="Cambria" w:hAnsi="Cambria"/>
            <w:noProof/>
            <w:rPrChange w:id="1714" w:author="Ram Shrestha" w:date="2014-04-29T02:40:00Z">
              <w:rPr/>
            </w:rPrChange>
          </w:rPr>
          <w:t xml:space="preserve">Shafer, RW (2006) Rationale and uses of a public HIV drug-resistance database. </w:t>
        </w:r>
        <w:r w:rsidRPr="00CF787D">
          <w:rPr>
            <w:rFonts w:ascii="Cambria" w:hAnsi="Cambria"/>
            <w:i/>
            <w:noProof/>
            <w:rPrChange w:id="1715" w:author="Ram Shrestha" w:date="2014-04-29T02:40:00Z">
              <w:rPr/>
            </w:rPrChange>
          </w:rPr>
          <w:t>J Infect Dis</w:t>
        </w:r>
        <w:r w:rsidRPr="00CF787D">
          <w:rPr>
            <w:rFonts w:ascii="Cambria" w:hAnsi="Cambria"/>
            <w:noProof/>
            <w:rPrChange w:id="1716" w:author="Ram Shrestha" w:date="2014-04-29T02:40:00Z">
              <w:rPr/>
            </w:rPrChange>
          </w:rPr>
          <w:t xml:space="preserve"> </w:t>
        </w:r>
        <w:r w:rsidRPr="00CF787D">
          <w:rPr>
            <w:rFonts w:ascii="Cambria" w:hAnsi="Cambria"/>
            <w:b/>
            <w:noProof/>
            <w:rPrChange w:id="1717" w:author="Ram Shrestha" w:date="2014-04-29T02:40:00Z">
              <w:rPr/>
            </w:rPrChange>
          </w:rPr>
          <w:t>194 Suppl 1</w:t>
        </w:r>
        <w:r w:rsidRPr="00CF787D">
          <w:rPr>
            <w:rFonts w:ascii="Cambria" w:hAnsi="Cambria"/>
            <w:noProof/>
            <w:rPrChange w:id="1718" w:author="Ram Shrestha" w:date="2014-04-29T02:40:00Z">
              <w:rPr/>
            </w:rPrChange>
          </w:rPr>
          <w:t>: S51-58.</w:t>
        </w:r>
      </w:ins>
    </w:p>
    <w:p w:rsidR="00CF787D" w:rsidRPr="00CF787D" w:rsidRDefault="00CF787D" w:rsidP="00CF787D">
      <w:pPr>
        <w:rPr>
          <w:ins w:id="1719" w:author="Ram Shrestha" w:date="2014-04-29T02:40:00Z"/>
          <w:rFonts w:ascii="Cambria" w:hAnsi="Cambria"/>
          <w:noProof/>
          <w:rPrChange w:id="1720" w:author="Ram Shrestha" w:date="2014-04-29T02:40:00Z">
            <w:rPr>
              <w:ins w:id="1721" w:author="Ram Shrestha" w:date="2014-04-29T02:40:00Z"/>
            </w:rPr>
          </w:rPrChange>
        </w:rPr>
      </w:pPr>
      <w:ins w:id="1722" w:author="Ram Shrestha" w:date="2014-04-29T02:40:00Z">
        <w:r w:rsidRPr="00CF787D">
          <w:rPr>
            <w:rFonts w:ascii="Cambria" w:hAnsi="Cambria"/>
            <w:noProof/>
            <w:rPrChange w:id="1723" w:author="Ram Shrestha" w:date="2014-04-29T02:40: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CF787D">
          <w:rPr>
            <w:rFonts w:ascii="Cambria" w:hAnsi="Cambria"/>
            <w:i/>
            <w:noProof/>
            <w:rPrChange w:id="1724" w:author="Ram Shrestha" w:date="2014-04-29T02:40:00Z">
              <w:rPr/>
            </w:rPrChange>
          </w:rPr>
          <w:t>N Engl J Med</w:t>
        </w:r>
        <w:r w:rsidRPr="00CF787D">
          <w:rPr>
            <w:rFonts w:ascii="Cambria" w:hAnsi="Cambria"/>
            <w:noProof/>
            <w:rPrChange w:id="1725" w:author="Ram Shrestha" w:date="2014-04-29T02:40:00Z">
              <w:rPr/>
            </w:rPrChange>
          </w:rPr>
          <w:t xml:space="preserve"> </w:t>
        </w:r>
        <w:r w:rsidRPr="00CF787D">
          <w:rPr>
            <w:rFonts w:ascii="Cambria" w:hAnsi="Cambria"/>
            <w:b/>
            <w:noProof/>
            <w:rPrChange w:id="1726" w:author="Ram Shrestha" w:date="2014-04-29T02:40:00Z">
              <w:rPr/>
            </w:rPrChange>
          </w:rPr>
          <w:t>349</w:t>
        </w:r>
        <w:r w:rsidRPr="00CF787D">
          <w:rPr>
            <w:rFonts w:ascii="Cambria" w:hAnsi="Cambria"/>
            <w:noProof/>
            <w:rPrChange w:id="1727" w:author="Ram Shrestha" w:date="2014-04-29T02:40:00Z">
              <w:rPr/>
            </w:rPrChange>
          </w:rPr>
          <w:t>: 2304-2315.</w:t>
        </w:r>
      </w:ins>
    </w:p>
    <w:p w:rsidR="00CF787D" w:rsidRPr="00CF787D" w:rsidRDefault="00CF787D" w:rsidP="00CF787D">
      <w:pPr>
        <w:rPr>
          <w:ins w:id="1728" w:author="Ram Shrestha" w:date="2014-04-29T02:40:00Z"/>
          <w:rFonts w:ascii="Cambria" w:hAnsi="Cambria"/>
          <w:noProof/>
          <w:rPrChange w:id="1729" w:author="Ram Shrestha" w:date="2014-04-29T02:40:00Z">
            <w:rPr>
              <w:ins w:id="1730" w:author="Ram Shrestha" w:date="2014-04-29T02:40:00Z"/>
            </w:rPr>
          </w:rPrChange>
        </w:rPr>
      </w:pPr>
      <w:ins w:id="1731" w:author="Ram Shrestha" w:date="2014-04-29T02:40:00Z">
        <w:r w:rsidRPr="00CF787D">
          <w:rPr>
            <w:rFonts w:ascii="Cambria" w:hAnsi="Cambria"/>
            <w:noProof/>
            <w:rPrChange w:id="1732" w:author="Ram Shrestha" w:date="2014-04-29T02:40: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CF787D">
          <w:rPr>
            <w:rFonts w:ascii="Cambria" w:hAnsi="Cambria"/>
            <w:i/>
            <w:noProof/>
            <w:rPrChange w:id="1733" w:author="Ram Shrestha" w:date="2014-04-29T02:40:00Z">
              <w:rPr/>
            </w:rPrChange>
          </w:rPr>
          <w:t>N Engl J Med</w:t>
        </w:r>
        <w:r w:rsidRPr="00CF787D">
          <w:rPr>
            <w:rFonts w:ascii="Cambria" w:hAnsi="Cambria"/>
            <w:noProof/>
            <w:rPrChange w:id="1734" w:author="Ram Shrestha" w:date="2014-04-29T02:40:00Z">
              <w:rPr/>
            </w:rPrChange>
          </w:rPr>
          <w:t xml:space="preserve"> </w:t>
        </w:r>
        <w:r w:rsidRPr="00CF787D">
          <w:rPr>
            <w:rFonts w:ascii="Cambria" w:hAnsi="Cambria"/>
            <w:b/>
            <w:noProof/>
            <w:rPrChange w:id="1735" w:author="Ram Shrestha" w:date="2014-04-29T02:40:00Z">
              <w:rPr/>
            </w:rPrChange>
          </w:rPr>
          <w:t>362</w:t>
        </w:r>
        <w:r w:rsidRPr="00CF787D">
          <w:rPr>
            <w:rFonts w:ascii="Cambria" w:hAnsi="Cambria"/>
            <w:noProof/>
            <w:rPrChange w:id="1736" w:author="Ram Shrestha" w:date="2014-04-29T02:40:00Z">
              <w:rPr/>
            </w:rPrChange>
          </w:rPr>
          <w:t>: 2282-2294.</w:t>
        </w:r>
      </w:ins>
    </w:p>
    <w:p w:rsidR="00CF787D" w:rsidRPr="00CF787D" w:rsidRDefault="00CF787D" w:rsidP="00CF787D">
      <w:pPr>
        <w:rPr>
          <w:ins w:id="1737" w:author="Ram Shrestha" w:date="2014-04-29T02:40:00Z"/>
          <w:rFonts w:ascii="Cambria" w:hAnsi="Cambria"/>
          <w:noProof/>
          <w:rPrChange w:id="1738" w:author="Ram Shrestha" w:date="2014-04-29T02:40:00Z">
            <w:rPr>
              <w:ins w:id="1739" w:author="Ram Shrestha" w:date="2014-04-29T02:40:00Z"/>
            </w:rPr>
          </w:rPrChange>
        </w:rPr>
      </w:pPr>
      <w:ins w:id="1740" w:author="Ram Shrestha" w:date="2014-04-29T02:40:00Z">
        <w:r w:rsidRPr="00CF787D">
          <w:rPr>
            <w:rFonts w:ascii="Cambria" w:hAnsi="Cambria"/>
            <w:noProof/>
            <w:rPrChange w:id="1741" w:author="Ram Shrestha" w:date="2014-04-29T02:40: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CF787D" w:rsidRPr="00CF787D" w:rsidRDefault="00CF787D" w:rsidP="00CF787D">
      <w:pPr>
        <w:rPr>
          <w:ins w:id="1742" w:author="Ram Shrestha" w:date="2014-04-29T02:40:00Z"/>
          <w:rFonts w:ascii="Cambria" w:hAnsi="Cambria"/>
          <w:noProof/>
          <w:rPrChange w:id="1743" w:author="Ram Shrestha" w:date="2014-04-29T02:40:00Z">
            <w:rPr>
              <w:ins w:id="1744" w:author="Ram Shrestha" w:date="2014-04-29T02:40:00Z"/>
            </w:rPr>
          </w:rPrChange>
        </w:rPr>
      </w:pPr>
      <w:ins w:id="1745" w:author="Ram Shrestha" w:date="2014-04-29T02:40:00Z">
        <w:r w:rsidRPr="00CF787D">
          <w:rPr>
            <w:rFonts w:ascii="Cambria" w:hAnsi="Cambria"/>
            <w:noProof/>
            <w:rPrChange w:id="1746" w:author="Ram Shrestha" w:date="2014-04-29T02:40: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CF787D">
          <w:rPr>
            <w:rFonts w:ascii="Cambria" w:hAnsi="Cambria"/>
            <w:i/>
            <w:noProof/>
            <w:rPrChange w:id="1747" w:author="Ram Shrestha" w:date="2014-04-29T02:40:00Z">
              <w:rPr/>
            </w:rPrChange>
          </w:rPr>
          <w:t>Journal of Infectious Diseases</w:t>
        </w:r>
        <w:r w:rsidRPr="00CF787D">
          <w:rPr>
            <w:rFonts w:ascii="Cambria" w:hAnsi="Cambria"/>
            <w:noProof/>
            <w:rPrChange w:id="1748" w:author="Ram Shrestha" w:date="2014-04-29T02:40:00Z">
              <w:rPr/>
            </w:rPrChange>
          </w:rPr>
          <w:t xml:space="preserve"> </w:t>
        </w:r>
        <w:r w:rsidRPr="00CF787D">
          <w:rPr>
            <w:rFonts w:ascii="Cambria" w:hAnsi="Cambria"/>
            <w:b/>
            <w:noProof/>
            <w:rPrChange w:id="1749" w:author="Ram Shrestha" w:date="2014-04-29T02:40:00Z">
              <w:rPr/>
            </w:rPrChange>
          </w:rPr>
          <w:t>199</w:t>
        </w:r>
        <w:r w:rsidRPr="00CF787D">
          <w:rPr>
            <w:rFonts w:ascii="Cambria" w:hAnsi="Cambria"/>
            <w:noProof/>
            <w:rPrChange w:id="1750" w:author="Ram Shrestha" w:date="2014-04-29T02:40:00Z">
              <w:rPr/>
            </w:rPrChange>
          </w:rPr>
          <w:t>: 693-701.</w:t>
        </w:r>
      </w:ins>
    </w:p>
    <w:p w:rsidR="00CF787D" w:rsidRPr="00CF787D" w:rsidRDefault="00CF787D" w:rsidP="00CF787D">
      <w:pPr>
        <w:rPr>
          <w:ins w:id="1751" w:author="Ram Shrestha" w:date="2014-04-29T02:40:00Z"/>
          <w:rFonts w:ascii="Cambria" w:hAnsi="Cambria"/>
          <w:noProof/>
          <w:rPrChange w:id="1752" w:author="Ram Shrestha" w:date="2014-04-29T02:40:00Z">
            <w:rPr>
              <w:ins w:id="1753" w:author="Ram Shrestha" w:date="2014-04-29T02:40:00Z"/>
            </w:rPr>
          </w:rPrChange>
        </w:rPr>
      </w:pPr>
      <w:ins w:id="1754" w:author="Ram Shrestha" w:date="2014-04-29T02:40:00Z">
        <w:r w:rsidRPr="00CF787D">
          <w:rPr>
            <w:rFonts w:ascii="Cambria" w:hAnsi="Cambria"/>
            <w:noProof/>
            <w:rPrChange w:id="1755" w:author="Ram Shrestha" w:date="2014-04-29T02:40:00Z">
              <w:rPr/>
            </w:rPrChange>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CF787D">
          <w:rPr>
            <w:rFonts w:ascii="Cambria" w:hAnsi="Cambria"/>
            <w:i/>
            <w:noProof/>
            <w:rPrChange w:id="1756" w:author="Ram Shrestha" w:date="2014-04-29T02:40:00Z">
              <w:rPr/>
            </w:rPrChange>
          </w:rPr>
          <w:t>JAMA</w:t>
        </w:r>
        <w:r w:rsidRPr="00CF787D">
          <w:rPr>
            <w:rFonts w:ascii="Cambria" w:hAnsi="Cambria"/>
            <w:noProof/>
            <w:rPrChange w:id="1757" w:author="Ram Shrestha" w:date="2014-04-29T02:40:00Z">
              <w:rPr/>
            </w:rPrChange>
          </w:rPr>
          <w:t xml:space="preserve"> </w:t>
        </w:r>
        <w:r w:rsidRPr="00CF787D">
          <w:rPr>
            <w:rFonts w:ascii="Cambria" w:hAnsi="Cambria"/>
            <w:b/>
            <w:noProof/>
            <w:rPrChange w:id="1758" w:author="Ram Shrestha" w:date="2014-04-29T02:40:00Z">
              <w:rPr/>
            </w:rPrChange>
          </w:rPr>
          <w:t>304</w:t>
        </w:r>
        <w:r w:rsidRPr="00CF787D">
          <w:rPr>
            <w:rFonts w:ascii="Cambria" w:hAnsi="Cambria"/>
            <w:noProof/>
            <w:rPrChange w:id="1759" w:author="Ram Shrestha" w:date="2014-04-29T02:40:00Z">
              <w:rPr/>
            </w:rPrChange>
          </w:rPr>
          <w:t>: 293-302.</w:t>
        </w:r>
      </w:ins>
    </w:p>
    <w:p w:rsidR="00CF787D" w:rsidRPr="00CF787D" w:rsidRDefault="00CF787D" w:rsidP="00CF787D">
      <w:pPr>
        <w:rPr>
          <w:ins w:id="1760" w:author="Ram Shrestha" w:date="2014-04-29T02:40:00Z"/>
          <w:rFonts w:ascii="Cambria" w:hAnsi="Cambria"/>
          <w:noProof/>
          <w:rPrChange w:id="1761" w:author="Ram Shrestha" w:date="2014-04-29T02:40:00Z">
            <w:rPr>
              <w:ins w:id="1762" w:author="Ram Shrestha" w:date="2014-04-29T02:40:00Z"/>
            </w:rPr>
          </w:rPrChange>
        </w:rPr>
      </w:pPr>
      <w:ins w:id="1763" w:author="Ram Shrestha" w:date="2014-04-29T02:40:00Z">
        <w:r w:rsidRPr="00CF787D">
          <w:rPr>
            <w:rFonts w:ascii="Cambria" w:hAnsi="Cambria"/>
            <w:noProof/>
            <w:rPrChange w:id="1764" w:author="Ram Shrestha" w:date="2014-04-29T02:40:00Z">
              <w:rPr/>
            </w:rPrChange>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CF787D">
          <w:rPr>
            <w:rFonts w:ascii="Cambria" w:hAnsi="Cambria"/>
            <w:i/>
            <w:noProof/>
            <w:rPrChange w:id="1765" w:author="Ram Shrestha" w:date="2014-04-29T02:40:00Z">
              <w:rPr/>
            </w:rPrChange>
          </w:rPr>
          <w:t>PLoS Med</w:t>
        </w:r>
        <w:r w:rsidRPr="00CF787D">
          <w:rPr>
            <w:rFonts w:ascii="Cambria" w:hAnsi="Cambria"/>
            <w:noProof/>
            <w:rPrChange w:id="1766" w:author="Ram Shrestha" w:date="2014-04-29T02:40:00Z">
              <w:rPr/>
            </w:rPrChange>
          </w:rPr>
          <w:t xml:space="preserve"> </w:t>
        </w:r>
        <w:r w:rsidRPr="00CF787D">
          <w:rPr>
            <w:rFonts w:ascii="Cambria" w:hAnsi="Cambria"/>
            <w:b/>
            <w:noProof/>
            <w:rPrChange w:id="1767" w:author="Ram Shrestha" w:date="2014-04-29T02:40:00Z">
              <w:rPr/>
            </w:rPrChange>
          </w:rPr>
          <w:t>7</w:t>
        </w:r>
        <w:r w:rsidRPr="00CF787D">
          <w:rPr>
            <w:rFonts w:ascii="Cambria" w:hAnsi="Cambria"/>
            <w:noProof/>
            <w:rPrChange w:id="1768" w:author="Ram Shrestha" w:date="2014-04-29T02:40:00Z">
              <w:rPr/>
            </w:rPrChange>
          </w:rPr>
          <w:t>: e1000233.</w:t>
        </w:r>
      </w:ins>
    </w:p>
    <w:p w:rsidR="00CF787D" w:rsidRPr="00CF787D" w:rsidRDefault="00CF787D" w:rsidP="00CF787D">
      <w:pPr>
        <w:rPr>
          <w:ins w:id="1769" w:author="Ram Shrestha" w:date="2014-04-29T02:40:00Z"/>
          <w:rFonts w:ascii="Cambria" w:hAnsi="Cambria"/>
          <w:noProof/>
          <w:rPrChange w:id="1770" w:author="Ram Shrestha" w:date="2014-04-29T02:40:00Z">
            <w:rPr>
              <w:ins w:id="1771" w:author="Ram Shrestha" w:date="2014-04-29T02:40:00Z"/>
            </w:rPr>
          </w:rPrChange>
        </w:rPr>
      </w:pPr>
      <w:ins w:id="1772" w:author="Ram Shrestha" w:date="2014-04-29T02:40:00Z">
        <w:r w:rsidRPr="00CF787D">
          <w:rPr>
            <w:rFonts w:ascii="Cambria" w:hAnsi="Cambria"/>
            <w:noProof/>
            <w:rPrChange w:id="1773" w:author="Ram Shrestha" w:date="2014-04-29T02:40: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CF787D">
          <w:rPr>
            <w:rFonts w:ascii="Cambria" w:hAnsi="Cambria"/>
            <w:i/>
            <w:noProof/>
            <w:rPrChange w:id="1774" w:author="Ram Shrestha" w:date="2014-04-29T02:40:00Z">
              <w:rPr/>
            </w:rPrChange>
          </w:rPr>
          <w:t>JAMA</w:t>
        </w:r>
        <w:r w:rsidRPr="00CF787D">
          <w:rPr>
            <w:rFonts w:ascii="Cambria" w:hAnsi="Cambria"/>
            <w:noProof/>
            <w:rPrChange w:id="1775" w:author="Ram Shrestha" w:date="2014-04-29T02:40:00Z">
              <w:rPr/>
            </w:rPrChange>
          </w:rPr>
          <w:t xml:space="preserve"> </w:t>
        </w:r>
        <w:r w:rsidRPr="00CF787D">
          <w:rPr>
            <w:rFonts w:ascii="Cambria" w:hAnsi="Cambria"/>
            <w:b/>
            <w:noProof/>
            <w:rPrChange w:id="1776" w:author="Ram Shrestha" w:date="2014-04-29T02:40:00Z">
              <w:rPr/>
            </w:rPrChange>
          </w:rPr>
          <w:t>296</w:t>
        </w:r>
        <w:r w:rsidRPr="00CF787D">
          <w:rPr>
            <w:rFonts w:ascii="Cambria" w:hAnsi="Cambria"/>
            <w:noProof/>
            <w:rPrChange w:id="1777" w:author="Ram Shrestha" w:date="2014-04-29T02:40:00Z">
              <w:rPr/>
            </w:rPrChange>
          </w:rPr>
          <w:t>: 782-793.</w:t>
        </w:r>
      </w:ins>
    </w:p>
    <w:p w:rsidR="00CF787D" w:rsidRPr="00CF787D" w:rsidRDefault="00CF787D" w:rsidP="00CF787D">
      <w:pPr>
        <w:rPr>
          <w:ins w:id="1778" w:author="Ram Shrestha" w:date="2014-04-29T02:40:00Z"/>
          <w:rFonts w:ascii="Cambria" w:hAnsi="Cambria"/>
          <w:noProof/>
          <w:rPrChange w:id="1779" w:author="Ram Shrestha" w:date="2014-04-29T02:40:00Z">
            <w:rPr>
              <w:ins w:id="1780" w:author="Ram Shrestha" w:date="2014-04-29T02:40:00Z"/>
            </w:rPr>
          </w:rPrChange>
        </w:rPr>
      </w:pPr>
      <w:ins w:id="1781" w:author="Ram Shrestha" w:date="2014-04-29T02:40:00Z">
        <w:r w:rsidRPr="00CF787D">
          <w:rPr>
            <w:rFonts w:ascii="Cambria" w:hAnsi="Cambria"/>
            <w:noProof/>
            <w:rPrChange w:id="1782" w:author="Ram Shrestha" w:date="2014-04-29T02:40:00Z">
              <w:rPr/>
            </w:rPrChange>
          </w:rPr>
          <w:t xml:space="preserve">Sungkanuparph, S, Sukasem, C, Kiertiburanakul, S, Pasomsub, E, Chantratita, W (2012) Emergence of HIV-1 drug resistance mutations among antiretroviral-naive HIV-1-infected patients after rapid scaling up of antiretroviral therapy in Thailand. </w:t>
        </w:r>
        <w:r w:rsidRPr="00CF787D">
          <w:rPr>
            <w:rFonts w:ascii="Cambria" w:hAnsi="Cambria"/>
            <w:i/>
            <w:noProof/>
            <w:rPrChange w:id="1783" w:author="Ram Shrestha" w:date="2014-04-29T02:40:00Z">
              <w:rPr/>
            </w:rPrChange>
          </w:rPr>
          <w:t>J Int AIDS Soc</w:t>
        </w:r>
        <w:r w:rsidRPr="00CF787D">
          <w:rPr>
            <w:rFonts w:ascii="Cambria" w:hAnsi="Cambria"/>
            <w:noProof/>
            <w:rPrChange w:id="1784" w:author="Ram Shrestha" w:date="2014-04-29T02:40:00Z">
              <w:rPr/>
            </w:rPrChange>
          </w:rPr>
          <w:t xml:space="preserve"> </w:t>
        </w:r>
        <w:r w:rsidRPr="00CF787D">
          <w:rPr>
            <w:rFonts w:ascii="Cambria" w:hAnsi="Cambria"/>
            <w:b/>
            <w:noProof/>
            <w:rPrChange w:id="1785" w:author="Ram Shrestha" w:date="2014-04-29T02:40:00Z">
              <w:rPr/>
            </w:rPrChange>
          </w:rPr>
          <w:t>15</w:t>
        </w:r>
        <w:r w:rsidRPr="00CF787D">
          <w:rPr>
            <w:rFonts w:ascii="Cambria" w:hAnsi="Cambria"/>
            <w:noProof/>
            <w:rPrChange w:id="1786" w:author="Ram Shrestha" w:date="2014-04-29T02:40:00Z">
              <w:rPr/>
            </w:rPrChange>
          </w:rPr>
          <w:t>: 12.</w:t>
        </w:r>
      </w:ins>
    </w:p>
    <w:p w:rsidR="00CF787D" w:rsidRPr="00CF787D" w:rsidRDefault="00CF787D" w:rsidP="00CF787D">
      <w:pPr>
        <w:rPr>
          <w:ins w:id="1787" w:author="Ram Shrestha" w:date="2014-04-29T02:40:00Z"/>
          <w:rFonts w:ascii="Cambria" w:hAnsi="Cambria"/>
          <w:noProof/>
          <w:rPrChange w:id="1788" w:author="Ram Shrestha" w:date="2014-04-29T02:40:00Z">
            <w:rPr>
              <w:ins w:id="1789" w:author="Ram Shrestha" w:date="2014-04-29T02:40:00Z"/>
            </w:rPr>
          </w:rPrChange>
        </w:rPr>
      </w:pPr>
      <w:ins w:id="1790" w:author="Ram Shrestha" w:date="2014-04-29T02:40:00Z">
        <w:r w:rsidRPr="00CF787D">
          <w:rPr>
            <w:rFonts w:ascii="Cambria" w:hAnsi="Cambria"/>
            <w:noProof/>
            <w:rPrChange w:id="1791" w:author="Ram Shrestha" w:date="2014-04-29T02:40:00Z">
              <w:rPr/>
            </w:rPrChange>
          </w:rPr>
          <w:t xml:space="preserve">Tisdale, M, Kemp, SD, Parry, NR, Larder, BA (1993) Rapid in vitro selection of human immunodeficiency virus type 1 resistant to 3'-thiacytidine inhibitors due to a mutation in the YMDD region of reverse transcriptase. </w:t>
        </w:r>
        <w:r w:rsidRPr="00CF787D">
          <w:rPr>
            <w:rFonts w:ascii="Cambria" w:hAnsi="Cambria"/>
            <w:i/>
            <w:noProof/>
            <w:rPrChange w:id="1792" w:author="Ram Shrestha" w:date="2014-04-29T02:40:00Z">
              <w:rPr/>
            </w:rPrChange>
          </w:rPr>
          <w:t>Proc Natl Acad Sci U S A</w:t>
        </w:r>
        <w:r w:rsidRPr="00CF787D">
          <w:rPr>
            <w:rFonts w:ascii="Cambria" w:hAnsi="Cambria"/>
            <w:noProof/>
            <w:rPrChange w:id="1793" w:author="Ram Shrestha" w:date="2014-04-29T02:40:00Z">
              <w:rPr/>
            </w:rPrChange>
          </w:rPr>
          <w:t xml:space="preserve"> </w:t>
        </w:r>
        <w:r w:rsidRPr="00CF787D">
          <w:rPr>
            <w:rFonts w:ascii="Cambria" w:hAnsi="Cambria"/>
            <w:b/>
            <w:noProof/>
            <w:rPrChange w:id="1794" w:author="Ram Shrestha" w:date="2014-04-29T02:40:00Z">
              <w:rPr/>
            </w:rPrChange>
          </w:rPr>
          <w:t>90</w:t>
        </w:r>
        <w:r w:rsidRPr="00CF787D">
          <w:rPr>
            <w:rFonts w:ascii="Cambria" w:hAnsi="Cambria"/>
            <w:noProof/>
            <w:rPrChange w:id="1795" w:author="Ram Shrestha" w:date="2014-04-29T02:40:00Z">
              <w:rPr/>
            </w:rPrChange>
          </w:rPr>
          <w:t>: 5653-5656.</w:t>
        </w:r>
      </w:ins>
    </w:p>
    <w:p w:rsidR="00CF787D" w:rsidRPr="00CF787D" w:rsidRDefault="00CF787D" w:rsidP="00CF787D">
      <w:pPr>
        <w:rPr>
          <w:ins w:id="1796" w:author="Ram Shrestha" w:date="2014-04-29T02:40:00Z"/>
          <w:rFonts w:ascii="Cambria" w:hAnsi="Cambria"/>
          <w:noProof/>
          <w:rPrChange w:id="1797" w:author="Ram Shrestha" w:date="2014-04-29T02:40:00Z">
            <w:rPr>
              <w:ins w:id="1798" w:author="Ram Shrestha" w:date="2014-04-29T02:40:00Z"/>
            </w:rPr>
          </w:rPrChange>
        </w:rPr>
      </w:pPr>
      <w:ins w:id="1799" w:author="Ram Shrestha" w:date="2014-04-29T02:40:00Z">
        <w:r w:rsidRPr="00CF787D">
          <w:rPr>
            <w:rFonts w:ascii="Cambria" w:hAnsi="Cambria"/>
            <w:noProof/>
            <w:rPrChange w:id="1800" w:author="Ram Shrestha" w:date="2014-04-29T02:40:00Z">
              <w:rPr/>
            </w:rPrChange>
          </w:rPr>
          <w:t>UNAIDS (2012) Global Report 2012: UNAIDS Report on the Global AIDS Epidemic. ebookpartnership. com.</w:t>
        </w:r>
      </w:ins>
    </w:p>
    <w:p w:rsidR="00CF787D" w:rsidRPr="00CF787D" w:rsidRDefault="00CF787D" w:rsidP="00CF787D">
      <w:pPr>
        <w:rPr>
          <w:ins w:id="1801" w:author="Ram Shrestha" w:date="2014-04-29T02:40:00Z"/>
          <w:rFonts w:ascii="Cambria" w:hAnsi="Cambria"/>
          <w:noProof/>
          <w:rPrChange w:id="1802" w:author="Ram Shrestha" w:date="2014-04-29T02:40:00Z">
            <w:rPr>
              <w:ins w:id="1803" w:author="Ram Shrestha" w:date="2014-04-29T02:40:00Z"/>
            </w:rPr>
          </w:rPrChange>
        </w:rPr>
      </w:pPr>
      <w:ins w:id="1804" w:author="Ram Shrestha" w:date="2014-04-29T02:40:00Z">
        <w:r w:rsidRPr="00CF787D">
          <w:rPr>
            <w:rFonts w:ascii="Cambria" w:hAnsi="Cambria"/>
            <w:noProof/>
            <w:rPrChange w:id="1805" w:author="Ram Shrestha" w:date="2014-04-29T02:40: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CF787D">
          <w:rPr>
            <w:rFonts w:ascii="Cambria" w:hAnsi="Cambria"/>
            <w:i/>
            <w:noProof/>
            <w:rPrChange w:id="1806" w:author="Ram Shrestha" w:date="2014-04-29T02:40:00Z">
              <w:rPr/>
            </w:rPrChange>
          </w:rPr>
          <w:t>J Acquir Immune Defic Syndr</w:t>
        </w:r>
        <w:r w:rsidRPr="00CF787D">
          <w:rPr>
            <w:rFonts w:ascii="Cambria" w:hAnsi="Cambria"/>
            <w:noProof/>
            <w:rPrChange w:id="1807" w:author="Ram Shrestha" w:date="2014-04-29T02:40:00Z">
              <w:rPr/>
            </w:rPrChange>
          </w:rPr>
          <w:t xml:space="preserve"> </w:t>
        </w:r>
        <w:r w:rsidRPr="00CF787D">
          <w:rPr>
            <w:rFonts w:ascii="Cambria" w:hAnsi="Cambria"/>
            <w:b/>
            <w:noProof/>
            <w:rPrChange w:id="1808" w:author="Ram Shrestha" w:date="2014-04-29T02:40:00Z">
              <w:rPr/>
            </w:rPrChange>
          </w:rPr>
          <w:t>22</w:t>
        </w:r>
        <w:r w:rsidRPr="00CF787D">
          <w:rPr>
            <w:rFonts w:ascii="Cambria" w:hAnsi="Cambria"/>
            <w:noProof/>
            <w:rPrChange w:id="1809" w:author="Ram Shrestha" w:date="2014-04-29T02:40:00Z">
              <w:rPr/>
            </w:rPrChange>
          </w:rPr>
          <w:t>: 107-118.</w:t>
        </w:r>
      </w:ins>
    </w:p>
    <w:p w:rsidR="00CF787D" w:rsidRPr="00CF787D" w:rsidRDefault="00CF787D" w:rsidP="00CF787D">
      <w:pPr>
        <w:rPr>
          <w:ins w:id="1810" w:author="Ram Shrestha" w:date="2014-04-29T02:40:00Z"/>
          <w:rFonts w:ascii="Cambria" w:hAnsi="Cambria"/>
          <w:noProof/>
          <w:rPrChange w:id="1811" w:author="Ram Shrestha" w:date="2014-04-29T02:40:00Z">
            <w:rPr>
              <w:ins w:id="1812" w:author="Ram Shrestha" w:date="2014-04-29T02:40:00Z"/>
            </w:rPr>
          </w:rPrChange>
        </w:rPr>
      </w:pPr>
      <w:ins w:id="1813" w:author="Ram Shrestha" w:date="2014-04-29T02:40:00Z">
        <w:r w:rsidRPr="00CF787D">
          <w:rPr>
            <w:rFonts w:ascii="Cambria" w:hAnsi="Cambria"/>
            <w:noProof/>
            <w:rPrChange w:id="1814" w:author="Ram Shrestha" w:date="2014-04-29T02:40: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CF787D">
          <w:rPr>
            <w:rFonts w:ascii="Cambria" w:hAnsi="Cambria"/>
            <w:i/>
            <w:noProof/>
            <w:rPrChange w:id="1815" w:author="Ram Shrestha" w:date="2014-04-29T02:40:00Z">
              <w:rPr/>
            </w:rPrChange>
          </w:rPr>
          <w:t>AIDS</w:t>
        </w:r>
        <w:r w:rsidRPr="00CF787D">
          <w:rPr>
            <w:rFonts w:ascii="Cambria" w:hAnsi="Cambria"/>
            <w:noProof/>
            <w:rPrChange w:id="1816" w:author="Ram Shrestha" w:date="2014-04-29T02:40:00Z">
              <w:rPr/>
            </w:rPrChange>
          </w:rPr>
          <w:t xml:space="preserve"> </w:t>
        </w:r>
        <w:r w:rsidRPr="00CF787D">
          <w:rPr>
            <w:rFonts w:ascii="Cambria" w:hAnsi="Cambria"/>
            <w:b/>
            <w:noProof/>
            <w:rPrChange w:id="1817" w:author="Ram Shrestha" w:date="2014-04-29T02:40:00Z">
              <w:rPr/>
            </w:rPrChange>
          </w:rPr>
          <w:t>17</w:t>
        </w:r>
        <w:r w:rsidRPr="00CF787D">
          <w:rPr>
            <w:rFonts w:ascii="Cambria" w:hAnsi="Cambria"/>
            <w:noProof/>
            <w:rPrChange w:id="1818" w:author="Ram Shrestha" w:date="2014-04-29T02:40:00Z">
              <w:rPr/>
            </w:rPrChange>
          </w:rPr>
          <w:t>: 987-999.</w:t>
        </w:r>
      </w:ins>
    </w:p>
    <w:p w:rsidR="00CF787D" w:rsidRPr="00CF787D" w:rsidRDefault="00CF787D" w:rsidP="00CF787D">
      <w:pPr>
        <w:rPr>
          <w:ins w:id="1819" w:author="Ram Shrestha" w:date="2014-04-29T02:40:00Z"/>
          <w:rFonts w:ascii="Cambria" w:hAnsi="Cambria"/>
          <w:noProof/>
          <w:rPrChange w:id="1820" w:author="Ram Shrestha" w:date="2014-04-29T02:40:00Z">
            <w:rPr>
              <w:ins w:id="1821" w:author="Ram Shrestha" w:date="2014-04-29T02:40:00Z"/>
            </w:rPr>
          </w:rPrChange>
        </w:rPr>
      </w:pPr>
      <w:ins w:id="1822" w:author="Ram Shrestha" w:date="2014-04-29T02:40:00Z">
        <w:r w:rsidRPr="00CF787D">
          <w:rPr>
            <w:rFonts w:ascii="Cambria" w:hAnsi="Cambria"/>
            <w:noProof/>
            <w:rPrChange w:id="1823" w:author="Ram Shrestha" w:date="2014-04-29T02:40: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CF787D">
          <w:rPr>
            <w:rFonts w:ascii="Cambria" w:hAnsi="Cambria"/>
            <w:i/>
            <w:noProof/>
            <w:rPrChange w:id="1824" w:author="Ram Shrestha" w:date="2014-04-29T02:40:00Z">
              <w:rPr/>
            </w:rPrChange>
          </w:rPr>
          <w:t>Lancet</w:t>
        </w:r>
        <w:r w:rsidRPr="00CF787D">
          <w:rPr>
            <w:rFonts w:ascii="Cambria" w:hAnsi="Cambria"/>
            <w:noProof/>
            <w:rPrChange w:id="1825" w:author="Ram Shrestha" w:date="2014-04-29T02:40:00Z">
              <w:rPr/>
            </w:rPrChange>
          </w:rPr>
          <w:t xml:space="preserve"> </w:t>
        </w:r>
        <w:r w:rsidRPr="00CF787D">
          <w:rPr>
            <w:rFonts w:ascii="Cambria" w:hAnsi="Cambria"/>
            <w:b/>
            <w:noProof/>
            <w:rPrChange w:id="1826" w:author="Ram Shrestha" w:date="2014-04-29T02:40:00Z">
              <w:rPr/>
            </w:rPrChange>
          </w:rPr>
          <w:t>363</w:t>
        </w:r>
        <w:r w:rsidRPr="00CF787D">
          <w:rPr>
            <w:rFonts w:ascii="Cambria" w:hAnsi="Cambria"/>
            <w:noProof/>
            <w:rPrChange w:id="1827" w:author="Ram Shrestha" w:date="2014-04-29T02:40:00Z">
              <w:rPr/>
            </w:rPrChange>
          </w:rPr>
          <w:t>: 1253-1263.</w:t>
        </w:r>
      </w:ins>
    </w:p>
    <w:p w:rsidR="00CF787D" w:rsidRPr="00CF787D" w:rsidRDefault="00CF787D" w:rsidP="00CF787D">
      <w:pPr>
        <w:rPr>
          <w:ins w:id="1828" w:author="Ram Shrestha" w:date="2014-04-29T02:40:00Z"/>
          <w:rFonts w:ascii="Cambria" w:hAnsi="Cambria"/>
          <w:noProof/>
          <w:rPrChange w:id="1829" w:author="Ram Shrestha" w:date="2014-04-29T02:40:00Z">
            <w:rPr>
              <w:ins w:id="1830" w:author="Ram Shrestha" w:date="2014-04-29T02:40:00Z"/>
            </w:rPr>
          </w:rPrChange>
        </w:rPr>
      </w:pPr>
      <w:ins w:id="1831" w:author="Ram Shrestha" w:date="2014-04-29T02:40:00Z">
        <w:r w:rsidRPr="00CF787D">
          <w:rPr>
            <w:rFonts w:ascii="Cambria" w:hAnsi="Cambria"/>
            <w:noProof/>
            <w:rPrChange w:id="1832" w:author="Ram Shrestha" w:date="2014-04-29T02:40: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CF787D">
          <w:rPr>
            <w:rFonts w:ascii="Cambria" w:hAnsi="Cambria"/>
            <w:i/>
            <w:noProof/>
            <w:rPrChange w:id="1833" w:author="Ram Shrestha" w:date="2014-04-29T02:40:00Z">
              <w:rPr/>
            </w:rPrChange>
          </w:rPr>
          <w:t>J Acquir Immune Defic Syndr</w:t>
        </w:r>
        <w:r w:rsidRPr="00CF787D">
          <w:rPr>
            <w:rFonts w:ascii="Cambria" w:hAnsi="Cambria"/>
            <w:noProof/>
            <w:rPrChange w:id="1834" w:author="Ram Shrestha" w:date="2014-04-29T02:40:00Z">
              <w:rPr/>
            </w:rPrChange>
          </w:rPr>
          <w:t xml:space="preserve"> </w:t>
        </w:r>
        <w:r w:rsidRPr="00CF787D">
          <w:rPr>
            <w:rFonts w:ascii="Cambria" w:hAnsi="Cambria"/>
            <w:b/>
            <w:noProof/>
            <w:rPrChange w:id="1835" w:author="Ram Shrestha" w:date="2014-04-29T02:40:00Z">
              <w:rPr/>
            </w:rPrChange>
          </w:rPr>
          <w:t>52</w:t>
        </w:r>
        <w:r w:rsidRPr="00CF787D">
          <w:rPr>
            <w:rFonts w:ascii="Cambria" w:hAnsi="Cambria"/>
            <w:noProof/>
            <w:rPrChange w:id="1836" w:author="Ram Shrestha" w:date="2014-04-29T02:40:00Z">
              <w:rPr/>
            </w:rPrChange>
          </w:rPr>
          <w:t>: 309-315.</w:t>
        </w:r>
      </w:ins>
    </w:p>
    <w:p w:rsidR="00CF787D" w:rsidRPr="00CF787D" w:rsidRDefault="00CF787D" w:rsidP="00CF787D">
      <w:pPr>
        <w:rPr>
          <w:ins w:id="1837" w:author="Ram Shrestha" w:date="2014-04-29T02:40:00Z"/>
          <w:rFonts w:ascii="Cambria" w:hAnsi="Cambria"/>
          <w:noProof/>
          <w:rPrChange w:id="1838" w:author="Ram Shrestha" w:date="2014-04-29T02:40:00Z">
            <w:rPr>
              <w:ins w:id="1839" w:author="Ram Shrestha" w:date="2014-04-29T02:40:00Z"/>
            </w:rPr>
          </w:rPrChange>
        </w:rPr>
      </w:pPr>
      <w:ins w:id="1840" w:author="Ram Shrestha" w:date="2014-04-29T02:40:00Z">
        <w:r w:rsidRPr="00CF787D">
          <w:rPr>
            <w:rFonts w:ascii="Cambria" w:hAnsi="Cambria"/>
            <w:noProof/>
            <w:rPrChange w:id="1841" w:author="Ram Shrestha" w:date="2014-04-29T02:40:00Z">
              <w:rPr/>
            </w:rPrChange>
          </w:rPr>
          <w:t xml:space="preserve">Wang, C, Mitsuya, Y, Gharizadeh, B, Ronaghi, M, Shafer, RW (2007) Characterization of mutation spectra with ultra-deep pyrosequencing: application to HIV-1 drug resistance. </w:t>
        </w:r>
        <w:r w:rsidRPr="00CF787D">
          <w:rPr>
            <w:rFonts w:ascii="Cambria" w:hAnsi="Cambria"/>
            <w:i/>
            <w:noProof/>
            <w:rPrChange w:id="1842" w:author="Ram Shrestha" w:date="2014-04-29T02:40:00Z">
              <w:rPr/>
            </w:rPrChange>
          </w:rPr>
          <w:t>Genome Res</w:t>
        </w:r>
        <w:r w:rsidRPr="00CF787D">
          <w:rPr>
            <w:rFonts w:ascii="Cambria" w:hAnsi="Cambria"/>
            <w:noProof/>
            <w:rPrChange w:id="1843" w:author="Ram Shrestha" w:date="2014-04-29T02:40:00Z">
              <w:rPr/>
            </w:rPrChange>
          </w:rPr>
          <w:t xml:space="preserve"> </w:t>
        </w:r>
        <w:r w:rsidRPr="00CF787D">
          <w:rPr>
            <w:rFonts w:ascii="Cambria" w:hAnsi="Cambria"/>
            <w:b/>
            <w:noProof/>
            <w:rPrChange w:id="1844" w:author="Ram Shrestha" w:date="2014-04-29T02:40:00Z">
              <w:rPr/>
            </w:rPrChange>
          </w:rPr>
          <w:t>17</w:t>
        </w:r>
        <w:r w:rsidRPr="00CF787D">
          <w:rPr>
            <w:rFonts w:ascii="Cambria" w:hAnsi="Cambria"/>
            <w:noProof/>
            <w:rPrChange w:id="1845" w:author="Ram Shrestha" w:date="2014-04-29T02:40:00Z">
              <w:rPr/>
            </w:rPrChange>
          </w:rPr>
          <w:t>: 1195-1201.</w:t>
        </w:r>
      </w:ins>
    </w:p>
    <w:p w:rsidR="00CF787D" w:rsidRPr="00CF787D" w:rsidRDefault="00CF787D" w:rsidP="00CF787D">
      <w:pPr>
        <w:rPr>
          <w:ins w:id="1846" w:author="Ram Shrestha" w:date="2014-04-29T02:40:00Z"/>
          <w:rFonts w:ascii="Cambria" w:hAnsi="Cambria"/>
          <w:noProof/>
          <w:rPrChange w:id="1847" w:author="Ram Shrestha" w:date="2014-04-29T02:40:00Z">
            <w:rPr>
              <w:ins w:id="1848" w:author="Ram Shrestha" w:date="2014-04-29T02:40:00Z"/>
            </w:rPr>
          </w:rPrChange>
        </w:rPr>
      </w:pPr>
      <w:ins w:id="1849" w:author="Ram Shrestha" w:date="2014-04-29T02:40:00Z">
        <w:r w:rsidRPr="00CF787D">
          <w:rPr>
            <w:rFonts w:ascii="Cambria" w:hAnsi="Cambria"/>
            <w:noProof/>
            <w:rPrChange w:id="1850" w:author="Ram Shrestha" w:date="2014-04-29T02:40:00Z">
              <w:rPr/>
            </w:rPrChange>
          </w:rPr>
          <w:t>WHO (2008) Towards universal access: scaling up priority HIV/AIDS interventions in the health sector: progress report 2008.</w:t>
        </w:r>
      </w:ins>
    </w:p>
    <w:p w:rsidR="00CF787D" w:rsidRPr="00CF787D" w:rsidRDefault="00CF787D" w:rsidP="00CF787D">
      <w:pPr>
        <w:rPr>
          <w:ins w:id="1851" w:author="Ram Shrestha" w:date="2014-04-29T02:40:00Z"/>
          <w:rFonts w:ascii="Cambria" w:hAnsi="Cambria"/>
          <w:noProof/>
          <w:rPrChange w:id="1852" w:author="Ram Shrestha" w:date="2014-04-29T02:40:00Z">
            <w:rPr>
              <w:ins w:id="1853" w:author="Ram Shrestha" w:date="2014-04-29T02:40:00Z"/>
            </w:rPr>
          </w:rPrChange>
        </w:rPr>
      </w:pPr>
      <w:ins w:id="1854" w:author="Ram Shrestha" w:date="2014-04-29T02:40:00Z">
        <w:r w:rsidRPr="00CF787D">
          <w:rPr>
            <w:rFonts w:ascii="Cambria" w:hAnsi="Cambria"/>
            <w:noProof/>
            <w:rPrChange w:id="1855" w:author="Ram Shrestha" w:date="2014-04-29T02:40: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CF787D">
          <w:rPr>
            <w:rFonts w:ascii="Cambria" w:hAnsi="Cambria"/>
            <w:i/>
            <w:noProof/>
            <w:rPrChange w:id="1856" w:author="Ram Shrestha" w:date="2014-04-29T02:40:00Z">
              <w:rPr/>
            </w:rPrChange>
          </w:rPr>
          <w:t>Retrovirology</w:t>
        </w:r>
        <w:r w:rsidRPr="00CF787D">
          <w:rPr>
            <w:rFonts w:ascii="Cambria" w:hAnsi="Cambria"/>
            <w:noProof/>
            <w:rPrChange w:id="1857" w:author="Ram Shrestha" w:date="2014-04-29T02:40:00Z">
              <w:rPr/>
            </w:rPrChange>
          </w:rPr>
          <w:t xml:space="preserve"> </w:t>
        </w:r>
        <w:r w:rsidRPr="00CF787D">
          <w:rPr>
            <w:rFonts w:ascii="Cambria" w:hAnsi="Cambria"/>
            <w:b/>
            <w:noProof/>
            <w:rPrChange w:id="1858" w:author="Ram Shrestha" w:date="2014-04-29T02:40:00Z">
              <w:rPr/>
            </w:rPrChange>
          </w:rPr>
          <w:t>9</w:t>
        </w:r>
        <w:r w:rsidRPr="00CF787D">
          <w:rPr>
            <w:rFonts w:ascii="Cambria" w:hAnsi="Cambria"/>
            <w:noProof/>
            <w:rPrChange w:id="1859" w:author="Ram Shrestha" w:date="2014-04-29T02:40:00Z">
              <w:rPr/>
            </w:rPrChange>
          </w:rPr>
          <w:t>: 108.</w:t>
        </w:r>
      </w:ins>
    </w:p>
    <w:p w:rsidR="00CF787D" w:rsidRPr="00CF787D" w:rsidRDefault="00CF787D" w:rsidP="00CF787D">
      <w:pPr>
        <w:rPr>
          <w:ins w:id="1860" w:author="Ram Shrestha" w:date="2014-04-29T02:40:00Z"/>
          <w:rFonts w:ascii="Cambria" w:hAnsi="Cambria"/>
          <w:noProof/>
          <w:rPrChange w:id="1861" w:author="Ram Shrestha" w:date="2014-04-29T02:40:00Z">
            <w:rPr>
              <w:ins w:id="1862" w:author="Ram Shrestha" w:date="2014-04-29T02:40:00Z"/>
            </w:rPr>
          </w:rPrChange>
        </w:rPr>
      </w:pPr>
      <w:ins w:id="1863" w:author="Ram Shrestha" w:date="2014-04-29T02:40:00Z">
        <w:r w:rsidRPr="00CF787D">
          <w:rPr>
            <w:rFonts w:ascii="Cambria" w:hAnsi="Cambria"/>
            <w:noProof/>
            <w:rPrChange w:id="1864" w:author="Ram Shrestha" w:date="2014-04-29T02:40:00Z">
              <w:rPr/>
            </w:rPrChange>
          </w:rPr>
          <w:t xml:space="preserve">Zaidi, J, Grapsa, E, Tanser, F, Newell, M-L, Bärnighausen, T (2013) Dramatic increases in HIV prevalence after scale-up of antiretroviral treatment: a longitudinal population-based HIV surveillance study in rural kwazulu-natal. </w:t>
        </w:r>
        <w:r w:rsidRPr="00CF787D">
          <w:rPr>
            <w:rFonts w:ascii="Cambria" w:hAnsi="Cambria"/>
            <w:i/>
            <w:noProof/>
            <w:rPrChange w:id="1865" w:author="Ram Shrestha" w:date="2014-04-29T02:40:00Z">
              <w:rPr/>
            </w:rPrChange>
          </w:rPr>
          <w:t>AIDS</w:t>
        </w:r>
        <w:r w:rsidRPr="00CF787D">
          <w:rPr>
            <w:rFonts w:ascii="Cambria" w:hAnsi="Cambria"/>
            <w:noProof/>
            <w:rPrChange w:id="1866" w:author="Ram Shrestha" w:date="2014-04-29T02:40:00Z">
              <w:rPr/>
            </w:rPrChange>
          </w:rPr>
          <w:t xml:space="preserve"> </w:t>
        </w:r>
        <w:r w:rsidRPr="00CF787D">
          <w:rPr>
            <w:rFonts w:ascii="Cambria" w:hAnsi="Cambria"/>
            <w:b/>
            <w:noProof/>
            <w:rPrChange w:id="1867" w:author="Ram Shrestha" w:date="2014-04-29T02:40:00Z">
              <w:rPr/>
            </w:rPrChange>
          </w:rPr>
          <w:t>27</w:t>
        </w:r>
        <w:r w:rsidRPr="00CF787D">
          <w:rPr>
            <w:rFonts w:ascii="Cambria" w:hAnsi="Cambria"/>
            <w:noProof/>
            <w:rPrChange w:id="1868" w:author="Ram Shrestha" w:date="2014-04-29T02:40:00Z">
              <w:rPr/>
            </w:rPrChange>
          </w:rPr>
          <w:t>: 000-000.</w:t>
        </w:r>
      </w:ins>
    </w:p>
    <w:p w:rsidR="00CF787D" w:rsidRPr="00CF787D" w:rsidRDefault="00CF787D" w:rsidP="00CF787D">
      <w:pPr>
        <w:rPr>
          <w:ins w:id="1869" w:author="Ram Shrestha" w:date="2014-04-29T02:40:00Z"/>
          <w:rFonts w:ascii="Cambria" w:hAnsi="Cambria"/>
          <w:noProof/>
          <w:rPrChange w:id="1870" w:author="Ram Shrestha" w:date="2014-04-29T02:40:00Z">
            <w:rPr>
              <w:ins w:id="1871" w:author="Ram Shrestha" w:date="2014-04-29T02:40:00Z"/>
            </w:rPr>
          </w:rPrChange>
        </w:rPr>
      </w:pPr>
      <w:ins w:id="1872" w:author="Ram Shrestha" w:date="2014-04-29T02:40:00Z">
        <w:r w:rsidRPr="00CF787D">
          <w:rPr>
            <w:rFonts w:ascii="Cambria" w:hAnsi="Cambria"/>
            <w:noProof/>
            <w:rPrChange w:id="1873" w:author="Ram Shrestha" w:date="2014-04-29T02:40:00Z">
              <w:rPr/>
            </w:rPrChange>
          </w:rPr>
          <w:t xml:space="preserve">Zolfo, M, De Weggheleire, A, Schouten, E, Lynen, L (2010) Time for "test and treat" in prevention of mother-to-child transmission programs in low- and middle-income countries. </w:t>
        </w:r>
        <w:r w:rsidRPr="00CF787D">
          <w:rPr>
            <w:rFonts w:ascii="Cambria" w:hAnsi="Cambria"/>
            <w:i/>
            <w:noProof/>
            <w:rPrChange w:id="1874" w:author="Ram Shrestha" w:date="2014-04-29T02:40:00Z">
              <w:rPr/>
            </w:rPrChange>
          </w:rPr>
          <w:t>J Acquir Immune Defic Syndr</w:t>
        </w:r>
        <w:r w:rsidRPr="00CF787D">
          <w:rPr>
            <w:rFonts w:ascii="Cambria" w:hAnsi="Cambria"/>
            <w:noProof/>
            <w:rPrChange w:id="1875" w:author="Ram Shrestha" w:date="2014-04-29T02:40:00Z">
              <w:rPr/>
            </w:rPrChange>
          </w:rPr>
          <w:t xml:space="preserve"> </w:t>
        </w:r>
        <w:r w:rsidRPr="00CF787D">
          <w:rPr>
            <w:rFonts w:ascii="Cambria" w:hAnsi="Cambria"/>
            <w:b/>
            <w:noProof/>
            <w:rPrChange w:id="1876" w:author="Ram Shrestha" w:date="2014-04-29T02:40:00Z">
              <w:rPr/>
            </w:rPrChange>
          </w:rPr>
          <w:t>55</w:t>
        </w:r>
        <w:r w:rsidRPr="00CF787D">
          <w:rPr>
            <w:rFonts w:ascii="Cambria" w:hAnsi="Cambria"/>
            <w:noProof/>
            <w:rPrChange w:id="1877" w:author="Ram Shrestha" w:date="2014-04-29T02:40:00Z">
              <w:rPr/>
            </w:rPrChange>
          </w:rPr>
          <w:t>: 287-289.</w:t>
        </w:r>
      </w:ins>
    </w:p>
    <w:p w:rsidR="00CF787D" w:rsidRDefault="00CF787D" w:rsidP="00CF787D">
      <w:pPr>
        <w:ind w:left="720" w:hanging="720"/>
        <w:rPr>
          <w:ins w:id="1878" w:author="Ram Shrestha" w:date="2014-04-29T02:40:00Z"/>
          <w:rFonts w:ascii="Cambria" w:hAnsi="Cambria"/>
          <w:noProof/>
        </w:rPr>
        <w:pPrChange w:id="1879" w:author="Ram Shrestha" w:date="2014-04-29T02:40:00Z">
          <w:pPr>
            <w:spacing w:line="480" w:lineRule="auto"/>
          </w:pPr>
        </w:pPrChange>
      </w:pPr>
    </w:p>
    <w:p w:rsidR="00FA0488" w:rsidDel="00524255" w:rsidRDefault="00160B11">
      <w:pPr>
        <w:rPr>
          <w:del w:id="1880" w:author="Ram Shrestha" w:date="2014-04-27T01:24:00Z"/>
          <w:rFonts w:ascii="Cambria" w:hAnsi="Cambria"/>
          <w:noProof/>
        </w:rPr>
      </w:pPr>
      <w:del w:id="1881" w:author="Ram Shrestha" w:date="2014-04-27T01:24:00Z">
        <w:r w:rsidRPr="00160B11" w:rsidDel="00524255">
          <w:rPr>
            <w:rFonts w:ascii="Cambria" w:hAnsi="Cambria"/>
            <w:noProof/>
          </w:rPr>
          <w:delTex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26</w:delText>
        </w:r>
        <w:r w:rsidRPr="00160B11" w:rsidDel="00524255">
          <w:rPr>
            <w:rFonts w:ascii="Cambria" w:hAnsi="Cambria"/>
            <w:noProof/>
          </w:rPr>
          <w:delText>: 501-506.</w:delText>
        </w:r>
      </w:del>
    </w:p>
    <w:p w:rsidR="00FA0488" w:rsidDel="00524255" w:rsidRDefault="00160B11">
      <w:pPr>
        <w:rPr>
          <w:del w:id="1882" w:author="Ram Shrestha" w:date="2014-04-27T01:24:00Z"/>
          <w:rFonts w:ascii="Cambria" w:hAnsi="Cambria"/>
          <w:noProof/>
        </w:rPr>
      </w:pPr>
      <w:del w:id="1883" w:author="Ram Shrestha" w:date="2014-04-27T01:24:00Z">
        <w:r w:rsidRPr="00160B11" w:rsidDel="00524255">
          <w:rPr>
            <w:rFonts w:ascii="Cambria" w:hAnsi="Cambria"/>
            <w:noProof/>
          </w:rPr>
          <w:delTex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7 Suppl 3</w:delText>
        </w:r>
        <w:r w:rsidRPr="00160B11" w:rsidDel="00524255">
          <w:rPr>
            <w:rFonts w:ascii="Cambria" w:hAnsi="Cambria"/>
            <w:noProof/>
          </w:rPr>
          <w:delText>: S23-29.</w:delText>
        </w:r>
      </w:del>
    </w:p>
    <w:p w:rsidR="00FA0488" w:rsidDel="00524255" w:rsidRDefault="00160B11">
      <w:pPr>
        <w:rPr>
          <w:del w:id="1884" w:author="Ram Shrestha" w:date="2014-04-27T01:24:00Z"/>
          <w:rFonts w:ascii="Cambria" w:hAnsi="Cambria"/>
          <w:noProof/>
        </w:rPr>
      </w:pPr>
      <w:del w:id="1885" w:author="Ram Shrestha" w:date="2014-04-27T01:24:00Z">
        <w:r w:rsidRPr="00160B11" w:rsidDel="00524255">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5</w:delText>
        </w:r>
        <w:r w:rsidRPr="00160B11" w:rsidDel="00524255">
          <w:rPr>
            <w:rFonts w:ascii="Cambria" w:hAnsi="Cambria"/>
            <w:noProof/>
          </w:rPr>
          <w:delText>: 2183-2188.</w:delText>
        </w:r>
      </w:del>
    </w:p>
    <w:p w:rsidR="00FA0488" w:rsidDel="00524255" w:rsidRDefault="00160B11">
      <w:pPr>
        <w:rPr>
          <w:del w:id="1886" w:author="Ram Shrestha" w:date="2014-04-27T01:24:00Z"/>
          <w:rFonts w:ascii="Cambria" w:hAnsi="Cambria"/>
          <w:noProof/>
        </w:rPr>
      </w:pPr>
      <w:del w:id="1887" w:author="Ram Shrestha" w:date="2014-04-27T01:24:00Z">
        <w:r w:rsidRPr="00160B11" w:rsidDel="00524255">
          <w:rPr>
            <w:rFonts w:ascii="Cambria" w:hAnsi="Cambria"/>
            <w:noProof/>
          </w:rPr>
          <w:delText xml:space="preserve">Archer, J, Braverman, MS, Taillon, BE, Desany, B, James, I, Harrigan, PR, Lewis, M, Robertson, DL (2009) Detection of low-frequency pretherapy chemokine (CXC motif) receptor 4 (CXCR4)-using HIV-1 with ultra-deep pyrosequencing.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3</w:delText>
        </w:r>
        <w:r w:rsidRPr="00160B11" w:rsidDel="00524255">
          <w:rPr>
            <w:rFonts w:ascii="Cambria" w:hAnsi="Cambria"/>
            <w:noProof/>
          </w:rPr>
          <w:delText>: 1209-1218.</w:delText>
        </w:r>
      </w:del>
    </w:p>
    <w:p w:rsidR="00FA0488" w:rsidDel="00524255" w:rsidRDefault="00160B11">
      <w:pPr>
        <w:rPr>
          <w:del w:id="1888" w:author="Ram Shrestha" w:date="2014-04-27T01:24:00Z"/>
          <w:rFonts w:ascii="Cambria" w:hAnsi="Cambria"/>
          <w:noProof/>
        </w:rPr>
      </w:pPr>
      <w:del w:id="1889" w:author="Ram Shrestha" w:date="2014-04-27T01:24:00Z">
        <w:r w:rsidRPr="00160B11" w:rsidDel="00524255">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160B11" w:rsidDel="00524255">
          <w:rPr>
            <w:rFonts w:ascii="Cambria" w:hAnsi="Cambria"/>
            <w:i/>
            <w:noProof/>
          </w:rPr>
          <w:delText>Int J Epidemiol</w:delText>
        </w:r>
        <w:r w:rsidRPr="00160B11" w:rsidDel="00524255">
          <w:rPr>
            <w:rFonts w:ascii="Cambria" w:hAnsi="Cambria"/>
            <w:noProof/>
          </w:rPr>
          <w:delText xml:space="preserve"> </w:delText>
        </w:r>
        <w:r w:rsidRPr="00160B11" w:rsidDel="00524255">
          <w:rPr>
            <w:rFonts w:ascii="Cambria" w:hAnsi="Cambria"/>
            <w:b/>
            <w:noProof/>
          </w:rPr>
          <w:delText>36</w:delText>
        </w:r>
        <w:r w:rsidRPr="00160B11" w:rsidDel="00524255">
          <w:rPr>
            <w:rFonts w:ascii="Cambria" w:hAnsi="Cambria"/>
            <w:noProof/>
          </w:rPr>
          <w:delText>: 1009-1021.</w:delText>
        </w:r>
      </w:del>
    </w:p>
    <w:p w:rsidR="00FA0488" w:rsidDel="00524255" w:rsidRDefault="00160B11">
      <w:pPr>
        <w:rPr>
          <w:del w:id="1890" w:author="Ram Shrestha" w:date="2014-04-27T01:24:00Z"/>
          <w:rFonts w:ascii="Cambria" w:hAnsi="Cambria"/>
          <w:noProof/>
        </w:rPr>
      </w:pPr>
      <w:del w:id="1891" w:author="Ram Shrestha" w:date="2014-04-27T01:24:00Z">
        <w:r w:rsidRPr="00160B11" w:rsidDel="00524255">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160B11" w:rsidDel="00524255">
          <w:rPr>
            <w:rFonts w:ascii="Cambria" w:hAnsi="Cambria"/>
            <w:i/>
            <w:noProof/>
          </w:rPr>
          <w:delText>BMC Public Health</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286.</w:delText>
        </w:r>
      </w:del>
    </w:p>
    <w:p w:rsidR="00FA0488" w:rsidDel="00524255" w:rsidRDefault="00160B11">
      <w:pPr>
        <w:rPr>
          <w:del w:id="1892" w:author="Ram Shrestha" w:date="2014-04-27T01:24:00Z"/>
          <w:rFonts w:ascii="Cambria" w:hAnsi="Cambria"/>
          <w:noProof/>
        </w:rPr>
      </w:pPr>
      <w:del w:id="1893" w:author="Ram Shrestha" w:date="2014-04-27T01:24:00Z">
        <w:r w:rsidRPr="00160B11" w:rsidDel="00524255">
          <w:rPr>
            <w:rFonts w:ascii="Cambria" w:hAnsi="Cambria"/>
            <w:noProof/>
          </w:rPr>
          <w:delText xml:space="preserve">Balduin M, KD (2011) Low-frequency hiv-1 drug resistance mutations and risk of nnrti-based antiretroviral treatment failure: A systematic review and pooled analysi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305</w:delText>
        </w:r>
        <w:r w:rsidRPr="00160B11" w:rsidDel="00524255">
          <w:rPr>
            <w:rFonts w:ascii="Cambria" w:hAnsi="Cambria"/>
            <w:noProof/>
          </w:rPr>
          <w:delText>: 1327-1335.</w:delText>
        </w:r>
      </w:del>
    </w:p>
    <w:p w:rsidR="00FA0488" w:rsidDel="00524255" w:rsidRDefault="00160B11">
      <w:pPr>
        <w:rPr>
          <w:del w:id="1894" w:author="Ram Shrestha" w:date="2014-04-27T01:24:00Z"/>
          <w:rFonts w:ascii="Cambria" w:hAnsi="Cambria"/>
          <w:noProof/>
        </w:rPr>
      </w:pPr>
      <w:del w:id="1895" w:author="Ram Shrestha" w:date="2014-04-27T01:24:00Z">
        <w:r w:rsidRPr="00160B11" w:rsidDel="00524255">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160B11" w:rsidDel="00524255">
          <w:rPr>
            <w:rFonts w:ascii="Cambria" w:hAnsi="Cambria"/>
            <w:i/>
            <w:noProof/>
          </w:rPr>
          <w:delText>BMC Infect Dis</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52.</w:delText>
        </w:r>
      </w:del>
    </w:p>
    <w:p w:rsidR="00FA0488" w:rsidDel="00524255" w:rsidRDefault="00160B11">
      <w:pPr>
        <w:rPr>
          <w:del w:id="1896" w:author="Ram Shrestha" w:date="2014-04-27T01:24:00Z"/>
          <w:rFonts w:ascii="Cambria" w:hAnsi="Cambria"/>
          <w:noProof/>
        </w:rPr>
      </w:pPr>
      <w:del w:id="1897" w:author="Ram Shrestha" w:date="2014-04-27T01:24:00Z">
        <w:r w:rsidRPr="00160B11" w:rsidDel="00524255">
          <w:rPr>
            <w:rFonts w:ascii="Cambria" w:hAnsi="Cambria"/>
            <w:noProof/>
          </w:rPr>
          <w:delText xml:space="preserve">Bebenek, K, Abbotts, J, Roberts, JD, Wilson, SH, Kunkel, TA (1989) Specificity and mechanism of error-prone replication by human immunodeficiency virus-1 reverse transcriptase. </w:delText>
        </w:r>
        <w:r w:rsidRPr="00160B11" w:rsidDel="00524255">
          <w:rPr>
            <w:rFonts w:ascii="Cambria" w:hAnsi="Cambria"/>
            <w:i/>
            <w:noProof/>
          </w:rPr>
          <w:delText>J Biol Chem</w:delText>
        </w:r>
        <w:r w:rsidRPr="00160B11" w:rsidDel="00524255">
          <w:rPr>
            <w:rFonts w:ascii="Cambria" w:hAnsi="Cambria"/>
            <w:noProof/>
          </w:rPr>
          <w:delText xml:space="preserve"> </w:delText>
        </w:r>
        <w:r w:rsidRPr="00160B11" w:rsidDel="00524255">
          <w:rPr>
            <w:rFonts w:ascii="Cambria" w:hAnsi="Cambria"/>
            <w:b/>
            <w:noProof/>
          </w:rPr>
          <w:delText>264</w:delText>
        </w:r>
        <w:r w:rsidRPr="00160B11" w:rsidDel="00524255">
          <w:rPr>
            <w:rFonts w:ascii="Cambria" w:hAnsi="Cambria"/>
            <w:noProof/>
          </w:rPr>
          <w:delText>: 16948-16956.</w:delText>
        </w:r>
      </w:del>
    </w:p>
    <w:p w:rsidR="00FA0488" w:rsidDel="00524255" w:rsidRDefault="00160B11">
      <w:pPr>
        <w:rPr>
          <w:del w:id="1898" w:author="Ram Shrestha" w:date="2014-04-27T01:24:00Z"/>
          <w:rFonts w:ascii="Cambria" w:hAnsi="Cambria"/>
          <w:noProof/>
        </w:rPr>
      </w:pPr>
      <w:del w:id="1899" w:author="Ram Shrestha" w:date="2014-04-27T01:24:00Z">
        <w:r w:rsidRPr="00160B11" w:rsidDel="00524255">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160B11" w:rsidDel="00524255">
          <w:rPr>
            <w:rFonts w:ascii="Cambria" w:hAnsi="Cambria"/>
            <w:i/>
            <w:noProof/>
          </w:rPr>
          <w:delText>J Biol Chem</w:delText>
        </w:r>
        <w:r w:rsidRPr="00160B11" w:rsidDel="00524255">
          <w:rPr>
            <w:rFonts w:ascii="Cambria" w:hAnsi="Cambria"/>
            <w:noProof/>
          </w:rPr>
          <w:delText xml:space="preserve"> </w:delText>
        </w:r>
        <w:r w:rsidRPr="00160B11" w:rsidDel="00524255">
          <w:rPr>
            <w:rFonts w:ascii="Cambria" w:hAnsi="Cambria"/>
            <w:b/>
            <w:noProof/>
          </w:rPr>
          <w:delText>268</w:delText>
        </w:r>
        <w:r w:rsidRPr="00160B11" w:rsidDel="00524255">
          <w:rPr>
            <w:rFonts w:ascii="Cambria" w:hAnsi="Cambria"/>
            <w:noProof/>
          </w:rPr>
          <w:delText>: 10324-10334.</w:delText>
        </w:r>
      </w:del>
    </w:p>
    <w:p w:rsidR="00FA0488" w:rsidDel="00524255" w:rsidRDefault="00160B11">
      <w:pPr>
        <w:rPr>
          <w:del w:id="1900" w:author="Ram Shrestha" w:date="2014-04-27T01:24:00Z"/>
          <w:rFonts w:ascii="Cambria" w:hAnsi="Cambria"/>
          <w:noProof/>
        </w:rPr>
      </w:pPr>
      <w:del w:id="1901" w:author="Ram Shrestha" w:date="2014-04-27T01:24:00Z">
        <w:r w:rsidRPr="00160B11" w:rsidDel="00524255">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1497-1502.</w:delText>
        </w:r>
      </w:del>
    </w:p>
    <w:p w:rsidR="00FA0488" w:rsidDel="00524255" w:rsidRDefault="00160B11">
      <w:pPr>
        <w:rPr>
          <w:del w:id="1902" w:author="Ram Shrestha" w:date="2014-04-27T01:24:00Z"/>
          <w:rFonts w:ascii="Cambria" w:hAnsi="Cambria"/>
          <w:noProof/>
        </w:rPr>
      </w:pPr>
      <w:del w:id="1903" w:author="Ram Shrestha" w:date="2014-04-27T01:24:00Z">
        <w:r w:rsidRPr="00160B11" w:rsidDel="00524255">
          <w:rPr>
            <w:rFonts w:ascii="Cambria" w:hAnsi="Cambria"/>
            <w:noProof/>
          </w:rPr>
          <w:delText xml:space="preserve">Berkhout, B, Das, AT, Beerens, N (2001) HIV-1 RNA editing, hypermutation, and error-prone reverse transcription.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92</w:delText>
        </w:r>
        <w:r w:rsidRPr="00160B11" w:rsidDel="00524255">
          <w:rPr>
            <w:rFonts w:ascii="Cambria" w:hAnsi="Cambria"/>
            <w:noProof/>
          </w:rPr>
          <w:delText>: 7.</w:delText>
        </w:r>
      </w:del>
    </w:p>
    <w:p w:rsidR="00FA0488" w:rsidDel="00524255" w:rsidRDefault="00160B11">
      <w:pPr>
        <w:rPr>
          <w:del w:id="1904" w:author="Ram Shrestha" w:date="2014-04-27T01:24:00Z"/>
          <w:rFonts w:ascii="Cambria" w:hAnsi="Cambria"/>
          <w:noProof/>
        </w:rPr>
      </w:pPr>
      <w:del w:id="1905" w:author="Ram Shrestha" w:date="2014-04-27T01:24:00Z">
        <w:r w:rsidRPr="00160B11" w:rsidDel="00524255">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8</w:delText>
        </w:r>
        <w:r w:rsidRPr="00160B11" w:rsidDel="00524255">
          <w:rPr>
            <w:rFonts w:ascii="Cambria" w:hAnsi="Cambria"/>
            <w:noProof/>
          </w:rPr>
          <w:delText>: 9202-9207.</w:delText>
        </w:r>
      </w:del>
    </w:p>
    <w:p w:rsidR="00FA0488" w:rsidDel="00524255" w:rsidRDefault="00160B11">
      <w:pPr>
        <w:rPr>
          <w:del w:id="1906" w:author="Ram Shrestha" w:date="2014-04-27T01:24:00Z"/>
          <w:rFonts w:ascii="Cambria" w:hAnsi="Cambria"/>
          <w:noProof/>
        </w:rPr>
      </w:pPr>
      <w:del w:id="1907" w:author="Ram Shrestha" w:date="2014-04-27T01:24:00Z">
        <w:r w:rsidRPr="00160B11" w:rsidDel="00524255">
          <w:rPr>
            <w:rFonts w:ascii="Cambria" w:hAnsi="Cambria"/>
            <w:noProof/>
          </w:rPr>
          <w:delText xml:space="preserve">Booth, CL, Geretti, AM (2007) Prevalence and determinants of transmitted antiretroviral drug resistance in HIV-1 infection. </w:delText>
        </w:r>
        <w:r w:rsidRPr="00160B11" w:rsidDel="00524255">
          <w:rPr>
            <w:rFonts w:ascii="Cambria" w:hAnsi="Cambria"/>
            <w:i/>
            <w:noProof/>
          </w:rPr>
          <w:delText>J Antimicrob Chemother</w:delText>
        </w:r>
        <w:r w:rsidRPr="00160B11" w:rsidDel="00524255">
          <w:rPr>
            <w:rFonts w:ascii="Cambria" w:hAnsi="Cambria"/>
            <w:noProof/>
          </w:rPr>
          <w:delText xml:space="preserve"> </w:delText>
        </w:r>
        <w:r w:rsidRPr="00160B11" w:rsidDel="00524255">
          <w:rPr>
            <w:rFonts w:ascii="Cambria" w:hAnsi="Cambria"/>
            <w:b/>
            <w:noProof/>
          </w:rPr>
          <w:delText>59</w:delText>
        </w:r>
        <w:r w:rsidRPr="00160B11" w:rsidDel="00524255">
          <w:rPr>
            <w:rFonts w:ascii="Cambria" w:hAnsi="Cambria"/>
            <w:noProof/>
          </w:rPr>
          <w:delText>: 1047-1056.</w:delText>
        </w:r>
      </w:del>
    </w:p>
    <w:p w:rsidR="00FA0488" w:rsidDel="00524255" w:rsidRDefault="00160B11">
      <w:pPr>
        <w:rPr>
          <w:del w:id="1908" w:author="Ram Shrestha" w:date="2014-04-27T01:24:00Z"/>
          <w:rFonts w:ascii="Cambria" w:hAnsi="Cambria"/>
          <w:noProof/>
        </w:rPr>
      </w:pPr>
      <w:del w:id="1909" w:author="Ram Shrestha" w:date="2014-04-27T01:24:00Z">
        <w:r w:rsidRPr="00160B11" w:rsidDel="00524255">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1</w:delText>
        </w:r>
        <w:r w:rsidRPr="00160B11" w:rsidDel="00524255">
          <w:rPr>
            <w:rFonts w:ascii="Cambria" w:hAnsi="Cambria"/>
            <w:noProof/>
          </w:rPr>
          <w:delText>: 957-964.</w:delText>
        </w:r>
      </w:del>
    </w:p>
    <w:p w:rsidR="00FA0488" w:rsidDel="00524255" w:rsidRDefault="00160B11">
      <w:pPr>
        <w:rPr>
          <w:del w:id="1910" w:author="Ram Shrestha" w:date="2014-04-27T01:24:00Z"/>
          <w:rFonts w:ascii="Cambria" w:hAnsi="Cambria"/>
          <w:noProof/>
        </w:rPr>
      </w:pPr>
      <w:del w:id="1911" w:author="Ram Shrestha" w:date="2014-04-27T01:24:00Z">
        <w:r w:rsidRPr="00160B11" w:rsidDel="00524255">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160B11" w:rsidDel="00524255">
          <w:rPr>
            <w:rFonts w:ascii="Cambria" w:hAnsi="Cambria"/>
            <w:i/>
            <w:noProof/>
          </w:rPr>
          <w:delText>Curr HIV/AIDS Rep</w:delText>
        </w:r>
        <w:r w:rsidRPr="00160B11" w:rsidDel="00524255">
          <w:rPr>
            <w:rFonts w:ascii="Cambria" w:hAnsi="Cambria"/>
            <w:noProof/>
          </w:rPr>
          <w:delText xml:space="preserve"> </w:delText>
        </w:r>
        <w:r w:rsidRPr="00160B11" w:rsidDel="00524255">
          <w:rPr>
            <w:rFonts w:ascii="Cambria" w:hAnsi="Cambria"/>
            <w:b/>
            <w:noProof/>
          </w:rPr>
          <w:delText>10</w:delText>
        </w:r>
        <w:r w:rsidRPr="00160B11" w:rsidDel="00524255">
          <w:rPr>
            <w:rFonts w:ascii="Cambria" w:hAnsi="Cambria"/>
            <w:noProof/>
          </w:rPr>
          <w:delText>: 124-133.</w:delText>
        </w:r>
      </w:del>
    </w:p>
    <w:p w:rsidR="00FA0488" w:rsidDel="00524255" w:rsidRDefault="00160B11">
      <w:pPr>
        <w:rPr>
          <w:del w:id="1912" w:author="Ram Shrestha" w:date="2014-04-27T01:24:00Z"/>
          <w:rFonts w:ascii="Cambria" w:hAnsi="Cambria"/>
          <w:noProof/>
        </w:rPr>
      </w:pPr>
      <w:del w:id="1913" w:author="Ram Shrestha" w:date="2014-04-27T01:24:00Z">
        <w:r w:rsidRPr="00160B11" w:rsidDel="00524255">
          <w:rPr>
            <w:rFonts w:ascii="Cambria" w:hAnsi="Cambria"/>
            <w:noProof/>
          </w:rPr>
          <w:delTex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5</w:delText>
        </w:r>
        <w:r w:rsidRPr="00160B11" w:rsidDel="00524255">
          <w:rPr>
            <w:rFonts w:ascii="Cambria" w:hAnsi="Cambria"/>
            <w:noProof/>
          </w:rPr>
          <w:delText>: 479-492.</w:delText>
        </w:r>
      </w:del>
    </w:p>
    <w:p w:rsidR="00FA0488" w:rsidDel="00524255" w:rsidRDefault="00160B11">
      <w:pPr>
        <w:rPr>
          <w:del w:id="1914" w:author="Ram Shrestha" w:date="2014-04-27T01:24:00Z"/>
          <w:rFonts w:ascii="Cambria" w:hAnsi="Cambria"/>
          <w:noProof/>
        </w:rPr>
      </w:pPr>
      <w:del w:id="1915" w:author="Ram Shrestha" w:date="2014-04-27T01:24:00Z">
        <w:r w:rsidRPr="00160B11" w:rsidDel="00524255">
          <w:rPr>
            <w:rFonts w:ascii="Cambria" w:hAnsi="Cambria"/>
            <w:noProof/>
          </w:rPr>
          <w:delText xml:space="preserve">Clavel, F, Hance, AJ (2004) HIV Drug Resistance. </w:delText>
        </w:r>
        <w:r w:rsidRPr="00160B11" w:rsidDel="00524255">
          <w:rPr>
            <w:rFonts w:ascii="Cambria" w:hAnsi="Cambria"/>
            <w:i/>
            <w:noProof/>
          </w:rPr>
          <w:delText>New England Journal of Medicine</w:delText>
        </w:r>
        <w:r w:rsidRPr="00160B11" w:rsidDel="00524255">
          <w:rPr>
            <w:rFonts w:ascii="Cambria" w:hAnsi="Cambria"/>
            <w:noProof/>
          </w:rPr>
          <w:delText xml:space="preserve"> </w:delText>
        </w:r>
        <w:r w:rsidRPr="00160B11" w:rsidDel="00524255">
          <w:rPr>
            <w:rFonts w:ascii="Cambria" w:hAnsi="Cambria"/>
            <w:b/>
            <w:noProof/>
          </w:rPr>
          <w:delText>350</w:delText>
        </w:r>
        <w:r w:rsidRPr="00160B11" w:rsidDel="00524255">
          <w:rPr>
            <w:rFonts w:ascii="Cambria" w:hAnsi="Cambria"/>
            <w:noProof/>
          </w:rPr>
          <w:delText>: 1023-1035.</w:delText>
        </w:r>
      </w:del>
    </w:p>
    <w:p w:rsidR="00FA0488" w:rsidDel="00524255" w:rsidRDefault="00160B11">
      <w:pPr>
        <w:rPr>
          <w:del w:id="1916" w:author="Ram Shrestha" w:date="2014-04-27T01:24:00Z"/>
          <w:rFonts w:ascii="Cambria" w:hAnsi="Cambria"/>
          <w:noProof/>
        </w:rPr>
      </w:pPr>
      <w:del w:id="1917" w:author="Ram Shrestha" w:date="2014-04-27T01:24:00Z">
        <w:r w:rsidRPr="00160B11" w:rsidDel="00524255">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160B11" w:rsidDel="00524255">
          <w:rPr>
            <w:rFonts w:ascii="Cambria" w:hAnsi="Cambria"/>
            <w:i/>
            <w:noProof/>
          </w:rPr>
          <w:delText>New England Journal of Medicine</w:delText>
        </w:r>
        <w:r w:rsidRPr="00160B11" w:rsidDel="00524255">
          <w:rPr>
            <w:rFonts w:ascii="Cambria" w:hAnsi="Cambria"/>
            <w:noProof/>
          </w:rPr>
          <w:delText xml:space="preserve"> </w:delText>
        </w:r>
        <w:r w:rsidRPr="00160B11" w:rsidDel="00524255">
          <w:rPr>
            <w:rFonts w:ascii="Cambria" w:hAnsi="Cambria"/>
            <w:b/>
            <w:noProof/>
          </w:rPr>
          <w:delText>331</w:delText>
        </w:r>
        <w:r w:rsidRPr="00160B11" w:rsidDel="00524255">
          <w:rPr>
            <w:rFonts w:ascii="Cambria" w:hAnsi="Cambria"/>
            <w:noProof/>
          </w:rPr>
          <w:delText>: 1173-1180.</w:delText>
        </w:r>
      </w:del>
    </w:p>
    <w:p w:rsidR="00FA0488" w:rsidDel="00524255" w:rsidRDefault="00160B11">
      <w:pPr>
        <w:rPr>
          <w:del w:id="1918" w:author="Ram Shrestha" w:date="2014-04-27T01:24:00Z"/>
          <w:rFonts w:ascii="Cambria" w:hAnsi="Cambria"/>
          <w:noProof/>
        </w:rPr>
      </w:pPr>
      <w:del w:id="1919" w:author="Ram Shrestha" w:date="2014-04-27T01:24:00Z">
        <w:r w:rsidRPr="00160B11" w:rsidDel="00524255">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31</w:delText>
        </w:r>
        <w:r w:rsidRPr="00160B11" w:rsidDel="00524255">
          <w:rPr>
            <w:rFonts w:ascii="Cambria" w:hAnsi="Cambria"/>
            <w:noProof/>
          </w:rPr>
          <w:delText>: 1173-1180.</w:delText>
        </w:r>
      </w:del>
    </w:p>
    <w:p w:rsidR="00FA0488" w:rsidDel="00524255" w:rsidRDefault="00160B11">
      <w:pPr>
        <w:rPr>
          <w:del w:id="1920" w:author="Ram Shrestha" w:date="2014-04-27T01:24:00Z"/>
          <w:rFonts w:ascii="Cambria" w:hAnsi="Cambria"/>
          <w:noProof/>
        </w:rPr>
      </w:pPr>
      <w:del w:id="1921" w:author="Ram Shrestha" w:date="2014-04-27T01:24:00Z">
        <w:r w:rsidRPr="00160B11" w:rsidDel="00524255">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8</w:delText>
        </w:r>
        <w:r w:rsidRPr="00160B11" w:rsidDel="00524255">
          <w:rPr>
            <w:rFonts w:ascii="Cambria" w:hAnsi="Cambria"/>
            <w:noProof/>
          </w:rPr>
          <w:delText>: 462-472.</w:delText>
        </w:r>
      </w:del>
    </w:p>
    <w:p w:rsidR="00FA0488" w:rsidDel="00524255" w:rsidRDefault="00160B11">
      <w:pPr>
        <w:rPr>
          <w:del w:id="1922" w:author="Ram Shrestha" w:date="2014-04-27T01:24:00Z"/>
          <w:rFonts w:ascii="Cambria" w:hAnsi="Cambria"/>
          <w:noProof/>
        </w:rPr>
      </w:pPr>
      <w:del w:id="1923" w:author="Ram Shrestha" w:date="2014-04-27T01:24:00Z">
        <w:r w:rsidRPr="00160B11" w:rsidDel="00524255">
          <w:rPr>
            <w:rFonts w:ascii="Cambria" w:hAnsi="Cambria"/>
            <w:noProof/>
          </w:rPr>
          <w:delText xml:space="preserve">D’Aquila, RT, Schapiro, JM, Brun-Vézinet, Ft, Clotet, B, Conway, B, Demeter, LM, Grant, RM, Johnson, VA, Kuritzkes, DR, Loveday, C (2003) Drug resistance mutations in HIV-1. </w:delText>
        </w:r>
        <w:r w:rsidRPr="00160B11" w:rsidDel="00524255">
          <w:rPr>
            <w:rFonts w:ascii="Cambria" w:hAnsi="Cambria"/>
            <w:i/>
            <w:noProof/>
          </w:rPr>
          <w:delText>Top HIV Med</w:delText>
        </w:r>
        <w:r w:rsidRPr="00160B11" w:rsidDel="00524255">
          <w:rPr>
            <w:rFonts w:ascii="Cambria" w:hAnsi="Cambria"/>
            <w:noProof/>
          </w:rPr>
          <w:delText xml:space="preserve"> </w:delText>
        </w:r>
        <w:r w:rsidRPr="00160B11" w:rsidDel="00524255">
          <w:rPr>
            <w:rFonts w:ascii="Cambria" w:hAnsi="Cambria"/>
            <w:b/>
            <w:noProof/>
          </w:rPr>
          <w:delText>11</w:delText>
        </w:r>
        <w:r w:rsidRPr="00160B11" w:rsidDel="00524255">
          <w:rPr>
            <w:rFonts w:ascii="Cambria" w:hAnsi="Cambria"/>
            <w:noProof/>
          </w:rPr>
          <w:delText>: 92–96.</w:delText>
        </w:r>
      </w:del>
    </w:p>
    <w:p w:rsidR="00FA0488" w:rsidDel="00524255" w:rsidRDefault="00160B11">
      <w:pPr>
        <w:rPr>
          <w:del w:id="1924" w:author="Ram Shrestha" w:date="2014-04-27T01:24:00Z"/>
          <w:rFonts w:ascii="Cambria" w:hAnsi="Cambria"/>
          <w:noProof/>
        </w:rPr>
      </w:pPr>
      <w:del w:id="1925" w:author="Ram Shrestha" w:date="2014-04-27T01:24:00Z">
        <w:r w:rsidRPr="00160B11" w:rsidDel="00524255">
          <w:rPr>
            <w:rFonts w:ascii="Cambria" w:hAnsi="Cambria"/>
            <w:noProof/>
          </w:rPr>
          <w:delText xml:space="preserve">Devereux, HL, Youle, M, Johnson, MA, Loveday, C (1999) Rapid decline in detectability of HIV-1 drug resistance mutations after stopping therapy.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F123-127.</w:delText>
        </w:r>
      </w:del>
    </w:p>
    <w:p w:rsidR="00FA0488" w:rsidDel="00524255" w:rsidRDefault="00160B11">
      <w:pPr>
        <w:rPr>
          <w:del w:id="1926" w:author="Ram Shrestha" w:date="2014-04-27T01:24:00Z"/>
          <w:rFonts w:ascii="Cambria" w:hAnsi="Cambria"/>
          <w:noProof/>
        </w:rPr>
      </w:pPr>
      <w:del w:id="1927" w:author="Ram Shrestha" w:date="2014-04-27T01:24:00Z">
        <w:r w:rsidRPr="00160B11" w:rsidDel="00524255">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7</w:delText>
        </w:r>
        <w:r w:rsidRPr="00160B11" w:rsidDel="00524255">
          <w:rPr>
            <w:rFonts w:ascii="Cambria" w:hAnsi="Cambria"/>
            <w:noProof/>
          </w:rPr>
          <w:delText>: e36494.</w:delText>
        </w:r>
      </w:del>
    </w:p>
    <w:p w:rsidR="00FA0488" w:rsidDel="00524255" w:rsidRDefault="00160B11">
      <w:pPr>
        <w:rPr>
          <w:del w:id="1928" w:author="Ram Shrestha" w:date="2014-04-27T01:24:00Z"/>
          <w:rFonts w:ascii="Cambria" w:hAnsi="Cambria"/>
          <w:noProof/>
        </w:rPr>
      </w:pPr>
      <w:del w:id="1929" w:author="Ram Shrestha" w:date="2014-04-27T01:24:00Z">
        <w:r w:rsidRPr="00160B11" w:rsidDel="00524255">
          <w:rPr>
            <w:rFonts w:ascii="Cambria" w:hAnsi="Cambria"/>
            <w:noProof/>
          </w:rPr>
          <w:delText xml:space="preserve">Eshleman, SH, Guay, LA, Mwatha, A, Cunningham, SP, Brown, ER, Musoke, P, Mmiro, F, Jackson, JB (2004) Comparison of nevirapine (NVP) resistance in Ugandan women 7 days vs. 6-8 weeks after single-dose nvp prophylaxis: HIVNET 012.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595-599.</w:delText>
        </w:r>
      </w:del>
    </w:p>
    <w:p w:rsidR="00FA0488" w:rsidDel="00524255" w:rsidRDefault="00160B11">
      <w:pPr>
        <w:rPr>
          <w:del w:id="1930" w:author="Ram Shrestha" w:date="2014-04-27T01:24:00Z"/>
          <w:rFonts w:ascii="Cambria" w:hAnsi="Cambria"/>
          <w:noProof/>
        </w:rPr>
      </w:pPr>
      <w:del w:id="1931" w:author="Ram Shrestha" w:date="2014-04-27T01:24:00Z">
        <w:r w:rsidRPr="00160B11" w:rsidDel="00524255">
          <w:rPr>
            <w:rFonts w:ascii="Cambria" w:hAnsi="Cambria"/>
            <w:noProof/>
          </w:rPr>
          <w:delText xml:space="preserve">Eshleman, SH, Hoover, DR, Chen, S, Hudelson, SE, Guay, LA, Mwatha, A, Fiscus, SA, Mmiro, F, Musoke, P, Jackson, JB, Kumwenda, N, Taha, T (2005) Nevirapine (NVP) resistance in women with HIV-1 subtype C, compared with subtypes A and D, after the administration of single-dose NVP.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2</w:delText>
        </w:r>
        <w:r w:rsidRPr="00160B11" w:rsidDel="00524255">
          <w:rPr>
            <w:rFonts w:ascii="Cambria" w:hAnsi="Cambria"/>
            <w:noProof/>
          </w:rPr>
          <w:delText>: 30-36.</w:delText>
        </w:r>
      </w:del>
    </w:p>
    <w:p w:rsidR="00FA0488" w:rsidDel="00524255" w:rsidRDefault="00160B11">
      <w:pPr>
        <w:rPr>
          <w:del w:id="1932" w:author="Ram Shrestha" w:date="2014-04-27T01:24:00Z"/>
          <w:rFonts w:ascii="Cambria" w:hAnsi="Cambria"/>
          <w:noProof/>
        </w:rPr>
      </w:pPr>
      <w:del w:id="1933" w:author="Ram Shrestha" w:date="2014-04-27T01:24:00Z">
        <w:r w:rsidRPr="00160B11" w:rsidDel="00524255">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5</w:delText>
        </w:r>
        <w:r w:rsidRPr="00160B11" w:rsidDel="00524255">
          <w:rPr>
            <w:rFonts w:ascii="Cambria" w:hAnsi="Cambria"/>
            <w:noProof/>
          </w:rPr>
          <w:delText>: 1951-1957.</w:delText>
        </w:r>
      </w:del>
    </w:p>
    <w:p w:rsidR="00FA0488" w:rsidDel="00524255" w:rsidRDefault="00160B11">
      <w:pPr>
        <w:rPr>
          <w:del w:id="1934" w:author="Ram Shrestha" w:date="2014-04-27T01:24:00Z"/>
          <w:rFonts w:ascii="Cambria" w:hAnsi="Cambria"/>
          <w:noProof/>
        </w:rPr>
      </w:pPr>
      <w:del w:id="1935" w:author="Ram Shrestha" w:date="2014-04-27T01:24:00Z">
        <w:r w:rsidRPr="00160B11" w:rsidDel="00524255">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7</w:delText>
        </w:r>
        <w:r w:rsidRPr="00160B11" w:rsidDel="00524255">
          <w:rPr>
            <w:rFonts w:ascii="Cambria" w:hAnsi="Cambria"/>
            <w:noProof/>
          </w:rPr>
          <w:delText>: 1335-1342.</w:delText>
        </w:r>
      </w:del>
    </w:p>
    <w:p w:rsidR="00FA0488" w:rsidDel="00524255" w:rsidRDefault="00160B11">
      <w:pPr>
        <w:rPr>
          <w:del w:id="1936" w:author="Ram Shrestha" w:date="2014-04-27T01:24:00Z"/>
          <w:rFonts w:ascii="Cambria" w:hAnsi="Cambria"/>
          <w:noProof/>
        </w:rPr>
      </w:pPr>
      <w:del w:id="1937" w:author="Ram Shrestha" w:date="2014-04-27T01:24:00Z">
        <w:r w:rsidRPr="00160B11" w:rsidDel="00524255">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2</w:delText>
        </w:r>
        <w:r w:rsidRPr="00160B11" w:rsidDel="00524255">
          <w:rPr>
            <w:rFonts w:ascii="Cambria" w:hAnsi="Cambria"/>
            <w:noProof/>
          </w:rPr>
          <w:delText>: 24-29.</w:delText>
        </w:r>
      </w:del>
    </w:p>
    <w:p w:rsidR="00FA0488" w:rsidDel="00524255" w:rsidRDefault="00160B11">
      <w:pPr>
        <w:rPr>
          <w:del w:id="1938" w:author="Ram Shrestha" w:date="2014-04-27T01:24:00Z"/>
          <w:rFonts w:ascii="Cambria" w:hAnsi="Cambria"/>
          <w:noProof/>
        </w:rPr>
      </w:pPr>
      <w:del w:id="1939" w:author="Ram Shrestha" w:date="2014-04-27T01:24:00Z">
        <w:r w:rsidRPr="00160B11" w:rsidDel="00524255">
          <w:rPr>
            <w:rFonts w:ascii="Cambria" w:hAnsi="Cambria"/>
            <w:noProof/>
          </w:rPr>
          <w:delTex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42</w:delText>
        </w:r>
        <w:r w:rsidRPr="00160B11" w:rsidDel="00524255">
          <w:rPr>
            <w:rFonts w:ascii="Cambria" w:hAnsi="Cambria"/>
            <w:noProof/>
          </w:rPr>
          <w:delText>: 610-613.</w:delText>
        </w:r>
      </w:del>
    </w:p>
    <w:p w:rsidR="00FA0488" w:rsidDel="00524255" w:rsidRDefault="00160B11">
      <w:pPr>
        <w:rPr>
          <w:del w:id="1940" w:author="Ram Shrestha" w:date="2014-04-27T01:24:00Z"/>
          <w:rFonts w:ascii="Cambria" w:hAnsi="Cambria"/>
          <w:noProof/>
        </w:rPr>
      </w:pPr>
      <w:del w:id="1941" w:author="Ram Shrestha" w:date="2014-04-27T01:24:00Z">
        <w:r w:rsidRPr="00160B11" w:rsidDel="00524255">
          <w:rPr>
            <w:rFonts w:ascii="Cambria" w:hAnsi="Cambria"/>
            <w:noProof/>
          </w:rPr>
          <w:delTex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85</w:delText>
        </w:r>
        <w:r w:rsidRPr="00160B11" w:rsidDel="00524255">
          <w:rPr>
            <w:rFonts w:ascii="Cambria" w:hAnsi="Cambria"/>
            <w:noProof/>
          </w:rPr>
          <w:delText>: 8359-8367.</w:delText>
        </w:r>
      </w:del>
    </w:p>
    <w:p w:rsidR="00FA0488" w:rsidDel="00524255" w:rsidRDefault="00160B11">
      <w:pPr>
        <w:rPr>
          <w:del w:id="1942" w:author="Ram Shrestha" w:date="2014-04-27T01:24:00Z"/>
          <w:rFonts w:ascii="Cambria" w:hAnsi="Cambria"/>
          <w:noProof/>
        </w:rPr>
      </w:pPr>
      <w:del w:id="1943" w:author="Ram Shrestha" w:date="2014-04-27T01:24:00Z">
        <w:r w:rsidRPr="00160B11" w:rsidDel="00524255">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8</w:delText>
        </w:r>
        <w:r w:rsidRPr="00160B11" w:rsidDel="00524255">
          <w:rPr>
            <w:rFonts w:ascii="Cambria" w:hAnsi="Cambria"/>
            <w:noProof/>
          </w:rPr>
          <w:delText>: 505-510.</w:delText>
        </w:r>
      </w:del>
    </w:p>
    <w:p w:rsidR="00FA0488" w:rsidDel="00524255" w:rsidRDefault="00160B11">
      <w:pPr>
        <w:rPr>
          <w:del w:id="1944" w:author="Ram Shrestha" w:date="2014-04-27T01:24:00Z"/>
          <w:rFonts w:ascii="Cambria" w:hAnsi="Cambria"/>
          <w:noProof/>
        </w:rPr>
      </w:pPr>
      <w:del w:id="1945" w:author="Ram Shrestha" w:date="2014-04-27T01:24:00Z">
        <w:r w:rsidRPr="00160B11" w:rsidDel="00524255">
          <w:rPr>
            <w:rFonts w:ascii="Cambria" w:hAnsi="Cambria"/>
            <w:noProof/>
          </w:rPr>
          <w:delText xml:space="preserve">Gilles, A, Meglecz, E, Pech, N, Ferreira, S, Malausa, T, Martin, JF (2011) Accuracy and quality assessment of 454 GS-FLX Titanium pyrosequencing. </w:delText>
        </w:r>
        <w:r w:rsidRPr="00160B11" w:rsidDel="00524255">
          <w:rPr>
            <w:rFonts w:ascii="Cambria" w:hAnsi="Cambria"/>
            <w:i/>
            <w:noProof/>
          </w:rPr>
          <w:delText>BMC Genomics</w:delText>
        </w:r>
        <w:r w:rsidRPr="00160B11" w:rsidDel="00524255">
          <w:rPr>
            <w:rFonts w:ascii="Cambria" w:hAnsi="Cambria"/>
            <w:noProof/>
          </w:rPr>
          <w:delText xml:space="preserve"> </w:delText>
        </w:r>
        <w:r w:rsidRPr="00160B11" w:rsidDel="00524255">
          <w:rPr>
            <w:rFonts w:ascii="Cambria" w:hAnsi="Cambria"/>
            <w:b/>
            <w:noProof/>
          </w:rPr>
          <w:delText>12</w:delText>
        </w:r>
        <w:r w:rsidRPr="00160B11" w:rsidDel="00524255">
          <w:rPr>
            <w:rFonts w:ascii="Cambria" w:hAnsi="Cambria"/>
            <w:noProof/>
          </w:rPr>
          <w:delText>: 245.</w:delText>
        </w:r>
      </w:del>
    </w:p>
    <w:p w:rsidR="00FA0488" w:rsidDel="00524255" w:rsidRDefault="00160B11">
      <w:pPr>
        <w:rPr>
          <w:del w:id="1946" w:author="Ram Shrestha" w:date="2014-04-27T01:24:00Z"/>
          <w:rFonts w:ascii="Cambria" w:hAnsi="Cambria"/>
          <w:noProof/>
        </w:rPr>
      </w:pPr>
      <w:del w:id="1947" w:author="Ram Shrestha" w:date="2014-04-27T01:24:00Z">
        <w:r w:rsidRPr="00160B11" w:rsidDel="00524255">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54</w:delText>
        </w:r>
        <w:r w:rsidRPr="00160B11" w:rsidDel="00524255">
          <w:rPr>
            <w:rFonts w:ascii="Cambria" w:hAnsi="Cambria"/>
            <w:noProof/>
          </w:rPr>
          <w:delText>: 795-802.</w:delText>
        </w:r>
      </w:del>
    </w:p>
    <w:p w:rsidR="00FA0488" w:rsidDel="00524255" w:rsidRDefault="00160B11">
      <w:pPr>
        <w:rPr>
          <w:del w:id="1948" w:author="Ram Shrestha" w:date="2014-04-27T01:24:00Z"/>
          <w:rFonts w:ascii="Cambria" w:hAnsi="Cambria"/>
          <w:noProof/>
        </w:rPr>
      </w:pPr>
      <w:del w:id="1949" w:author="Ram Shrestha" w:date="2014-04-27T01:24:00Z">
        <w:r w:rsidRPr="00160B11" w:rsidDel="00524255">
          <w:rPr>
            <w:rFonts w:ascii="Cambria" w:hAnsi="Cambria"/>
            <w:noProof/>
          </w:rPr>
          <w:delTex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delText>
        </w:r>
        <w:r w:rsidRPr="00160B11" w:rsidDel="00524255">
          <w:rPr>
            <w:rFonts w:ascii="Cambria" w:hAnsi="Cambria"/>
            <w:i/>
            <w:noProof/>
          </w:rPr>
          <w:delText>Lancet Infect Dis</w:delText>
        </w:r>
        <w:r w:rsidRPr="00160B11" w:rsidDel="00524255">
          <w:rPr>
            <w:rFonts w:ascii="Cambria" w:hAnsi="Cambria"/>
            <w:noProof/>
          </w:rPr>
          <w:delText xml:space="preserve"> </w:delText>
        </w:r>
        <w:r w:rsidRPr="00160B11" w:rsidDel="00524255">
          <w:rPr>
            <w:rFonts w:ascii="Cambria" w:hAnsi="Cambria"/>
            <w:b/>
            <w:noProof/>
          </w:rPr>
          <w:delText>9</w:delText>
        </w:r>
        <w:r w:rsidRPr="00160B11" w:rsidDel="00524255">
          <w:rPr>
            <w:rFonts w:ascii="Cambria" w:hAnsi="Cambria"/>
            <w:noProof/>
          </w:rPr>
          <w:delText>: 409-417.</w:delText>
        </w:r>
      </w:del>
    </w:p>
    <w:p w:rsidR="00FA0488" w:rsidDel="00524255" w:rsidRDefault="00160B11">
      <w:pPr>
        <w:rPr>
          <w:del w:id="1950" w:author="Ram Shrestha" w:date="2014-04-27T01:24:00Z"/>
          <w:rFonts w:ascii="Cambria" w:hAnsi="Cambria"/>
          <w:noProof/>
        </w:rPr>
      </w:pPr>
      <w:del w:id="1951" w:author="Ram Shrestha" w:date="2014-04-27T01:24:00Z">
        <w:r w:rsidRPr="00160B11" w:rsidDel="00524255">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160B11" w:rsidDel="00524255">
          <w:rPr>
            <w:rFonts w:ascii="Cambria" w:hAnsi="Cambria"/>
            <w:i/>
            <w:noProof/>
          </w:rPr>
          <w:delText>Lancet Infect Dis</w:delText>
        </w:r>
        <w:r w:rsidRPr="00160B11" w:rsidDel="00524255">
          <w:rPr>
            <w:rFonts w:ascii="Cambria" w:hAnsi="Cambria"/>
            <w:noProof/>
          </w:rPr>
          <w:delText xml:space="preserve"> </w:delText>
        </w:r>
        <w:r w:rsidRPr="00160B11" w:rsidDel="00524255">
          <w:rPr>
            <w:rFonts w:ascii="Cambria" w:hAnsi="Cambria"/>
            <w:b/>
            <w:noProof/>
          </w:rPr>
          <w:delText>12</w:delText>
        </w:r>
        <w:r w:rsidRPr="00160B11" w:rsidDel="00524255">
          <w:rPr>
            <w:rFonts w:ascii="Cambria" w:hAnsi="Cambria"/>
            <w:noProof/>
          </w:rPr>
          <w:delText>: 307-317.</w:delText>
        </w:r>
      </w:del>
    </w:p>
    <w:p w:rsidR="00FA0488" w:rsidDel="00524255" w:rsidRDefault="00160B11">
      <w:pPr>
        <w:rPr>
          <w:del w:id="1952" w:author="Ram Shrestha" w:date="2014-04-27T01:24:00Z"/>
          <w:rFonts w:ascii="Cambria" w:hAnsi="Cambria"/>
          <w:noProof/>
        </w:rPr>
      </w:pPr>
      <w:del w:id="1953" w:author="Ram Shrestha" w:date="2014-04-27T01:24:00Z">
        <w:r w:rsidRPr="00160B11" w:rsidDel="00524255">
          <w:rPr>
            <w:rFonts w:ascii="Cambria" w:hAnsi="Cambria"/>
            <w:noProof/>
          </w:rPr>
          <w:delText xml:space="preserve">Hamers, RL, Siwale, M, Wallis, CL, Labib, M, van Hasselt, R, Stevens, WS, Schuurman, R, Wensing, AM, Van Vugt, M, Rinke de Wit, TF (2010) HIV-1 drug resistance mutations are present in six percent of persons initiating antiretroviral therapy in Lusaka, Zambia.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5</w:delText>
        </w:r>
        <w:r w:rsidRPr="00160B11" w:rsidDel="00524255">
          <w:rPr>
            <w:rFonts w:ascii="Cambria" w:hAnsi="Cambria"/>
            <w:noProof/>
          </w:rPr>
          <w:delText>: 95-101.</w:delText>
        </w:r>
      </w:del>
    </w:p>
    <w:p w:rsidR="00FA0488" w:rsidDel="00524255" w:rsidRDefault="00160B11">
      <w:pPr>
        <w:rPr>
          <w:del w:id="1954" w:author="Ram Shrestha" w:date="2014-04-27T01:24:00Z"/>
          <w:rFonts w:ascii="Cambria" w:hAnsi="Cambria"/>
          <w:noProof/>
        </w:rPr>
      </w:pPr>
      <w:del w:id="1955" w:author="Ram Shrestha" w:date="2014-04-27T01:24:00Z">
        <w:r w:rsidRPr="00160B11" w:rsidDel="00524255">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6</w:delText>
        </w:r>
        <w:r w:rsidRPr="00160B11" w:rsidDel="00524255">
          <w:rPr>
            <w:rFonts w:ascii="Cambria" w:hAnsi="Cambria"/>
            <w:noProof/>
          </w:rPr>
          <w:delText>: e20357.</w:delText>
        </w:r>
      </w:del>
    </w:p>
    <w:p w:rsidR="00FA0488" w:rsidDel="00524255" w:rsidRDefault="00160B11">
      <w:pPr>
        <w:rPr>
          <w:del w:id="1956" w:author="Ram Shrestha" w:date="2014-04-27T01:24:00Z"/>
          <w:rFonts w:ascii="Cambria" w:hAnsi="Cambria"/>
          <w:noProof/>
        </w:rPr>
      </w:pPr>
      <w:del w:id="1957" w:author="Ram Shrestha" w:date="2014-04-27T01:24:00Z">
        <w:r w:rsidRPr="00160B11" w:rsidDel="00524255">
          <w:rPr>
            <w:rFonts w:ascii="Cambria" w:hAnsi="Cambria"/>
            <w:noProof/>
          </w:rPr>
          <w:delText xml:space="preserve">Havlir, DV, Eastman, S, Gamst, A, Richman, DD (1996) Nevirapine-resistant human immunodeficiency virus: kinetics of replication and estimated prevalence in untreated patients.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70</w:delText>
        </w:r>
        <w:r w:rsidRPr="00160B11" w:rsidDel="00524255">
          <w:rPr>
            <w:rFonts w:ascii="Cambria" w:hAnsi="Cambria"/>
            <w:noProof/>
          </w:rPr>
          <w:delText>: 7894-7899.</w:delText>
        </w:r>
      </w:del>
    </w:p>
    <w:p w:rsidR="00FA0488" w:rsidDel="00524255" w:rsidRDefault="00160B11">
      <w:pPr>
        <w:rPr>
          <w:del w:id="1958" w:author="Ram Shrestha" w:date="2014-04-27T01:24:00Z"/>
          <w:rFonts w:ascii="Cambria" w:hAnsi="Cambria"/>
          <w:noProof/>
        </w:rPr>
      </w:pPr>
      <w:del w:id="1959" w:author="Ram Shrestha" w:date="2014-04-27T01:24:00Z">
        <w:r w:rsidRPr="00160B11" w:rsidDel="00524255">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1345.</w:delText>
        </w:r>
      </w:del>
    </w:p>
    <w:p w:rsidR="00FA0488" w:rsidDel="00524255" w:rsidRDefault="00160B11">
      <w:pPr>
        <w:rPr>
          <w:del w:id="1960" w:author="Ram Shrestha" w:date="2014-04-27T01:24:00Z"/>
          <w:rFonts w:ascii="Cambria" w:hAnsi="Cambria"/>
          <w:noProof/>
        </w:rPr>
      </w:pPr>
      <w:del w:id="1961" w:author="Ram Shrestha" w:date="2014-04-27T01:24:00Z">
        <w:r w:rsidRPr="00160B11" w:rsidDel="00524255">
          <w:rPr>
            <w:rFonts w:ascii="Cambria" w:hAnsi="Cambria"/>
            <w:noProof/>
          </w:rPr>
          <w:delText xml:space="preserve">Hoffmann, C, Minkah, N, Leipzig, J, Wang, G, Arens, MQ, Tebas, P, Bushman, FD (2007) DNA bar coding and pyrosequencing to identify rare HIV drug resistance mutations. </w:delText>
        </w:r>
        <w:r w:rsidRPr="00160B11" w:rsidDel="00524255">
          <w:rPr>
            <w:rFonts w:ascii="Cambria" w:hAnsi="Cambria"/>
            <w:i/>
            <w:noProof/>
          </w:rPr>
          <w:delText>Nucleic Acids Res</w:delText>
        </w:r>
        <w:r w:rsidRPr="00160B11" w:rsidDel="00524255">
          <w:rPr>
            <w:rFonts w:ascii="Cambria" w:hAnsi="Cambria"/>
            <w:noProof/>
          </w:rPr>
          <w:delText xml:space="preserve"> </w:delText>
        </w:r>
        <w:r w:rsidRPr="00160B11" w:rsidDel="00524255">
          <w:rPr>
            <w:rFonts w:ascii="Cambria" w:hAnsi="Cambria"/>
            <w:b/>
            <w:noProof/>
          </w:rPr>
          <w:delText>35</w:delText>
        </w:r>
        <w:r w:rsidRPr="00160B11" w:rsidDel="00524255">
          <w:rPr>
            <w:rFonts w:ascii="Cambria" w:hAnsi="Cambria"/>
            <w:noProof/>
          </w:rPr>
          <w:delText>: e91.</w:delText>
        </w:r>
      </w:del>
    </w:p>
    <w:p w:rsidR="00FA0488" w:rsidDel="00524255" w:rsidRDefault="00160B11">
      <w:pPr>
        <w:rPr>
          <w:del w:id="1962" w:author="Ram Shrestha" w:date="2014-04-27T01:24:00Z"/>
          <w:rFonts w:ascii="Cambria" w:hAnsi="Cambria"/>
          <w:noProof/>
        </w:rPr>
      </w:pPr>
      <w:del w:id="1963" w:author="Ram Shrestha" w:date="2014-04-27T01:24:00Z">
        <w:r w:rsidRPr="00160B11" w:rsidDel="00524255">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4</w:delText>
        </w:r>
        <w:r w:rsidRPr="00160B11" w:rsidDel="00524255">
          <w:rPr>
            <w:rFonts w:ascii="Cambria" w:hAnsi="Cambria"/>
            <w:noProof/>
          </w:rPr>
          <w:delText>: 557-561.</w:delText>
        </w:r>
      </w:del>
    </w:p>
    <w:p w:rsidR="00FA0488" w:rsidDel="00524255" w:rsidRDefault="00160B11">
      <w:pPr>
        <w:rPr>
          <w:del w:id="1964" w:author="Ram Shrestha" w:date="2014-04-27T01:24:00Z"/>
          <w:rFonts w:ascii="Cambria" w:hAnsi="Cambria"/>
          <w:noProof/>
        </w:rPr>
      </w:pPr>
      <w:del w:id="1965" w:author="Ram Shrestha" w:date="2014-04-27T01:24:00Z">
        <w:r w:rsidRPr="00160B11" w:rsidDel="00524255">
          <w:rPr>
            <w:rFonts w:ascii="Cambria" w:hAnsi="Cambria"/>
            <w:noProof/>
          </w:rPr>
          <w:delText xml:space="preserve">Huse, SM, Huber, JA, Morrison, HG, Sogin, ML, Welch, DM (2007) Accuracy and quality of massively parallel DNA pyrosequencing. </w:delText>
        </w:r>
        <w:r w:rsidRPr="00160B11" w:rsidDel="00524255">
          <w:rPr>
            <w:rFonts w:ascii="Cambria" w:hAnsi="Cambria"/>
            <w:i/>
            <w:noProof/>
          </w:rPr>
          <w:delText>Genome biol</w:delText>
        </w:r>
        <w:r w:rsidRPr="00160B11" w:rsidDel="00524255">
          <w:rPr>
            <w:rFonts w:ascii="Cambria" w:hAnsi="Cambria"/>
            <w:noProof/>
          </w:rPr>
          <w:delText xml:space="preserve"> </w:delText>
        </w:r>
        <w:r w:rsidRPr="00160B11" w:rsidDel="00524255">
          <w:rPr>
            <w:rFonts w:ascii="Cambria" w:hAnsi="Cambria"/>
            <w:b/>
            <w:noProof/>
          </w:rPr>
          <w:delText>8</w:delText>
        </w:r>
        <w:r w:rsidRPr="00160B11" w:rsidDel="00524255">
          <w:rPr>
            <w:rFonts w:ascii="Cambria" w:hAnsi="Cambria"/>
            <w:noProof/>
          </w:rPr>
          <w:delText>: R143.</w:delText>
        </w:r>
      </w:del>
    </w:p>
    <w:p w:rsidR="00FA0488" w:rsidDel="00524255" w:rsidRDefault="00160B11">
      <w:pPr>
        <w:rPr>
          <w:del w:id="1966" w:author="Ram Shrestha" w:date="2014-04-27T01:24:00Z"/>
          <w:rFonts w:ascii="Cambria" w:hAnsi="Cambria"/>
          <w:noProof/>
        </w:rPr>
      </w:pPr>
      <w:del w:id="1967" w:author="Ram Shrestha" w:date="2014-04-27T01:24:00Z">
        <w:r w:rsidRPr="00160B11" w:rsidDel="00524255">
          <w:rPr>
            <w:rFonts w:ascii="Cambria" w:hAnsi="Cambria"/>
            <w:noProof/>
          </w:rPr>
          <w:delText xml:space="preserve">Izopet, J, Souyris, C, Hance, A, Sandres-Saune, K, Alvarez, M, Pasquier, C, Clavel, F, Puel, J, Massip, P (2002) Evolution of human immunodeficiency virus type 1 populations after resumption of therapy following treatment interruption and shift in resistance genotype.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85</w:delText>
        </w:r>
        <w:r w:rsidRPr="00160B11" w:rsidDel="00524255">
          <w:rPr>
            <w:rFonts w:ascii="Cambria" w:hAnsi="Cambria"/>
            <w:noProof/>
          </w:rPr>
          <w:delText>: 1506-1510.</w:delText>
        </w:r>
      </w:del>
    </w:p>
    <w:p w:rsidR="00FA0488" w:rsidDel="00524255" w:rsidRDefault="00160B11">
      <w:pPr>
        <w:rPr>
          <w:del w:id="1968" w:author="Ram Shrestha" w:date="2014-04-27T01:24:00Z"/>
          <w:rFonts w:ascii="Cambria" w:hAnsi="Cambria"/>
          <w:noProof/>
        </w:rPr>
      </w:pPr>
      <w:del w:id="1969" w:author="Ram Shrestha" w:date="2014-04-27T01:24:00Z">
        <w:r w:rsidRPr="00160B11" w:rsidDel="00524255">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4</w:delText>
        </w:r>
        <w:r w:rsidRPr="00160B11" w:rsidDel="00524255">
          <w:rPr>
            <w:rFonts w:ascii="Cambria" w:hAnsi="Cambria"/>
            <w:noProof/>
          </w:rPr>
          <w:delText>: F111-115.</w:delText>
        </w:r>
      </w:del>
    </w:p>
    <w:p w:rsidR="00FA0488" w:rsidDel="00524255" w:rsidRDefault="00160B11">
      <w:pPr>
        <w:rPr>
          <w:del w:id="1970" w:author="Ram Shrestha" w:date="2014-04-27T01:24:00Z"/>
          <w:rFonts w:ascii="Cambria" w:hAnsi="Cambria"/>
          <w:noProof/>
        </w:rPr>
      </w:pPr>
      <w:del w:id="1971" w:author="Ram Shrestha" w:date="2014-04-27T01:24:00Z">
        <w:r w:rsidRPr="00160B11" w:rsidDel="00524255">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2</w:delText>
        </w:r>
        <w:r w:rsidRPr="00160B11" w:rsidDel="00524255">
          <w:rPr>
            <w:rFonts w:ascii="Cambria" w:hAnsi="Cambria"/>
            <w:noProof/>
          </w:rPr>
          <w:delText>: 859-868.</w:delText>
        </w:r>
      </w:del>
    </w:p>
    <w:p w:rsidR="00FA0488" w:rsidDel="00524255" w:rsidRDefault="00160B11">
      <w:pPr>
        <w:rPr>
          <w:del w:id="1972" w:author="Ram Shrestha" w:date="2014-04-27T01:24:00Z"/>
          <w:rFonts w:ascii="Cambria" w:hAnsi="Cambria"/>
          <w:noProof/>
        </w:rPr>
      </w:pPr>
      <w:del w:id="1973" w:author="Ram Shrestha" w:date="2014-04-27T01:24:00Z">
        <w:r w:rsidRPr="00160B11" w:rsidDel="00524255">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160B11" w:rsidDel="00524255">
          <w:rPr>
            <w:rFonts w:ascii="Cambria" w:hAnsi="Cambria"/>
            <w:i/>
            <w:noProof/>
          </w:rPr>
          <w:delText>Antivir Ther</w:delText>
        </w:r>
        <w:r w:rsidRPr="00160B11" w:rsidDel="00524255">
          <w:rPr>
            <w:rFonts w:ascii="Cambria" w:hAnsi="Cambria"/>
            <w:noProof/>
          </w:rPr>
          <w:delText xml:space="preserve"> </w:delText>
        </w:r>
        <w:r w:rsidRPr="00160B11" w:rsidDel="00524255">
          <w:rPr>
            <w:rFonts w:ascii="Cambria" w:hAnsi="Cambria"/>
            <w:b/>
            <w:noProof/>
          </w:rPr>
          <w:delText>16</w:delText>
        </w:r>
        <w:r w:rsidRPr="00160B11" w:rsidDel="00524255">
          <w:rPr>
            <w:rFonts w:ascii="Cambria" w:hAnsi="Cambria"/>
            <w:noProof/>
          </w:rPr>
          <w:delText>: 871-878.</w:delText>
        </w:r>
      </w:del>
    </w:p>
    <w:p w:rsidR="00FA0488" w:rsidDel="00524255" w:rsidRDefault="00160B11">
      <w:pPr>
        <w:rPr>
          <w:del w:id="1974" w:author="Ram Shrestha" w:date="2014-04-27T01:24:00Z"/>
          <w:rFonts w:ascii="Cambria" w:hAnsi="Cambria"/>
          <w:noProof/>
        </w:rPr>
      </w:pPr>
      <w:del w:id="1975" w:author="Ram Shrestha" w:date="2014-04-27T01:24:00Z">
        <w:r w:rsidRPr="00160B11" w:rsidDel="00524255">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160B11" w:rsidDel="00524255">
          <w:rPr>
            <w:rFonts w:ascii="Cambria" w:hAnsi="Cambria"/>
            <w:i/>
            <w:noProof/>
          </w:rPr>
          <w:delText>J Virol Methods</w:delText>
        </w:r>
        <w:r w:rsidRPr="00160B11" w:rsidDel="00524255">
          <w:rPr>
            <w:rFonts w:ascii="Cambria" w:hAnsi="Cambria"/>
            <w:noProof/>
          </w:rPr>
          <w:delText xml:space="preserve"> </w:delText>
        </w:r>
        <w:r w:rsidRPr="00160B11" w:rsidDel="00524255">
          <w:rPr>
            <w:rFonts w:ascii="Cambria" w:hAnsi="Cambria"/>
            <w:b/>
            <w:noProof/>
          </w:rPr>
          <w:delText>187</w:delText>
        </w:r>
        <w:r w:rsidRPr="00160B11" w:rsidDel="00524255">
          <w:rPr>
            <w:rFonts w:ascii="Cambria" w:hAnsi="Cambria"/>
            <w:noProof/>
          </w:rPr>
          <w:delText>: 314-320.</w:delText>
        </w:r>
      </w:del>
    </w:p>
    <w:p w:rsidR="00FA0488" w:rsidDel="00524255" w:rsidRDefault="00160B11">
      <w:pPr>
        <w:rPr>
          <w:del w:id="1976" w:author="Ram Shrestha" w:date="2014-04-27T01:24:00Z"/>
          <w:rFonts w:ascii="Cambria" w:hAnsi="Cambria"/>
          <w:noProof/>
        </w:rPr>
      </w:pPr>
      <w:del w:id="1977" w:author="Ram Shrestha" w:date="2014-04-27T01:24:00Z">
        <w:r w:rsidRPr="00160B11" w:rsidDel="00524255">
          <w:rPr>
            <w:rFonts w:ascii="Cambria" w:hAnsi="Cambria"/>
            <w:noProof/>
          </w:rPr>
          <w:delText xml:space="preserve">Ji, H, Masse, N, Tyler, S, Liang, B, Li, Y, Merks, H, Graham, M, Sandstrom, P, Brooks, J (2010) HIV drug resistance surveillance using pooled pyrosequencing.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9263.</w:delText>
        </w:r>
      </w:del>
    </w:p>
    <w:p w:rsidR="00FA0488" w:rsidDel="00524255" w:rsidRDefault="00160B11">
      <w:pPr>
        <w:rPr>
          <w:del w:id="1978" w:author="Ram Shrestha" w:date="2014-04-27T01:24:00Z"/>
          <w:rFonts w:ascii="Cambria" w:hAnsi="Cambria"/>
          <w:noProof/>
        </w:rPr>
      </w:pPr>
      <w:del w:id="1979" w:author="Ram Shrestha" w:date="2014-04-27T01:24:00Z">
        <w:r w:rsidRPr="00160B11" w:rsidDel="00524255">
          <w:rPr>
            <w:rFonts w:ascii="Cambria" w:hAnsi="Cambria"/>
            <w:noProof/>
          </w:rPr>
          <w:delText xml:space="preserve">Ji, JP, Loeb, LA (1992) Fidelity of HIV-1 reverse transcriptase copying RNA in vitro. </w:delText>
        </w:r>
        <w:r w:rsidRPr="00160B11" w:rsidDel="00524255">
          <w:rPr>
            <w:rFonts w:ascii="Cambria" w:hAnsi="Cambria"/>
            <w:i/>
            <w:noProof/>
          </w:rPr>
          <w:delText>Biochemistry</w:delText>
        </w:r>
        <w:r w:rsidRPr="00160B11" w:rsidDel="00524255">
          <w:rPr>
            <w:rFonts w:ascii="Cambria" w:hAnsi="Cambria"/>
            <w:noProof/>
          </w:rPr>
          <w:delText xml:space="preserve"> </w:delText>
        </w:r>
        <w:r w:rsidRPr="00160B11" w:rsidDel="00524255">
          <w:rPr>
            <w:rFonts w:ascii="Cambria" w:hAnsi="Cambria"/>
            <w:b/>
            <w:noProof/>
          </w:rPr>
          <w:delText>31</w:delText>
        </w:r>
        <w:r w:rsidRPr="00160B11" w:rsidDel="00524255">
          <w:rPr>
            <w:rFonts w:ascii="Cambria" w:hAnsi="Cambria"/>
            <w:noProof/>
          </w:rPr>
          <w:delText>: 954-958.</w:delText>
        </w:r>
      </w:del>
    </w:p>
    <w:p w:rsidR="00FA0488" w:rsidDel="00524255" w:rsidRDefault="00160B11">
      <w:pPr>
        <w:rPr>
          <w:del w:id="1980" w:author="Ram Shrestha" w:date="2014-04-27T01:24:00Z"/>
          <w:rFonts w:ascii="Cambria" w:hAnsi="Cambria"/>
          <w:noProof/>
        </w:rPr>
      </w:pPr>
      <w:del w:id="1981" w:author="Ram Shrestha" w:date="2014-04-27T01:24:00Z">
        <w:r w:rsidRPr="00160B11" w:rsidDel="00524255">
          <w:rPr>
            <w:rFonts w:ascii="Cambria" w:hAnsi="Cambria"/>
            <w:noProof/>
          </w:rPr>
          <w:delTex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delText>
        </w:r>
        <w:r w:rsidRPr="00160B11" w:rsidDel="00524255">
          <w:rPr>
            <w:rFonts w:ascii="Cambria" w:hAnsi="Cambria"/>
            <w:i/>
            <w:noProof/>
          </w:rPr>
          <w:delText>PLoS Med</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58.</w:delText>
        </w:r>
      </w:del>
    </w:p>
    <w:p w:rsidR="00FA0488" w:rsidDel="00524255" w:rsidRDefault="00160B11">
      <w:pPr>
        <w:rPr>
          <w:del w:id="1982" w:author="Ram Shrestha" w:date="2014-04-27T01:24:00Z"/>
          <w:rFonts w:ascii="Cambria" w:hAnsi="Cambria"/>
          <w:noProof/>
        </w:rPr>
      </w:pPr>
      <w:del w:id="1983" w:author="Ram Shrestha" w:date="2014-04-27T01:24:00Z">
        <w:r w:rsidRPr="00160B11" w:rsidDel="00524255">
          <w:rPr>
            <w:rFonts w:ascii="Cambria" w:hAnsi="Cambria"/>
            <w:noProof/>
          </w:rPr>
          <w:delText xml:space="preserve">Jourdain, G, Ngo-Giang-Huong, N, Le Coeur, S, Bowonwatanuwong, C, Kantipong, P, Leechanachai, P, Ariyadej, S, Leenasirimakul, P, Hammer, S, Lallemant, M (2004) Intrapartum exposure to nevirapine and subsequent maternal responses to nevirapine-based antiretroviral therapy.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1</w:delText>
        </w:r>
        <w:r w:rsidRPr="00160B11" w:rsidDel="00524255">
          <w:rPr>
            <w:rFonts w:ascii="Cambria" w:hAnsi="Cambria"/>
            <w:noProof/>
          </w:rPr>
          <w:delText>: 229-240.</w:delText>
        </w:r>
      </w:del>
    </w:p>
    <w:p w:rsidR="00FA0488" w:rsidDel="00524255" w:rsidRDefault="00160B11">
      <w:pPr>
        <w:rPr>
          <w:del w:id="1984" w:author="Ram Shrestha" w:date="2014-04-27T01:24:00Z"/>
          <w:rFonts w:ascii="Cambria" w:hAnsi="Cambria"/>
          <w:noProof/>
        </w:rPr>
      </w:pPr>
      <w:del w:id="1985" w:author="Ram Shrestha" w:date="2014-04-27T01:24:00Z">
        <w:r w:rsidRPr="00160B11" w:rsidDel="00524255">
          <w:rPr>
            <w:rFonts w:ascii="Cambria" w:hAnsi="Cambria"/>
            <w:noProof/>
          </w:rPr>
          <w:delText xml:space="preserve">Kantor, R, Katzenstein, D (2004) Drug resistance in non-subtype B HIV-1. </w:delText>
        </w:r>
        <w:r w:rsidRPr="00160B11" w:rsidDel="00524255">
          <w:rPr>
            <w:rFonts w:ascii="Cambria" w:hAnsi="Cambria"/>
            <w:i/>
            <w:noProof/>
          </w:rPr>
          <w:delText>Journal of Clinical Virology</w:delText>
        </w:r>
        <w:r w:rsidRPr="00160B11" w:rsidDel="00524255">
          <w:rPr>
            <w:rFonts w:ascii="Cambria" w:hAnsi="Cambria"/>
            <w:noProof/>
          </w:rPr>
          <w:delText xml:space="preserve"> </w:delText>
        </w:r>
        <w:r w:rsidRPr="00160B11" w:rsidDel="00524255">
          <w:rPr>
            <w:rFonts w:ascii="Cambria" w:hAnsi="Cambria"/>
            <w:b/>
            <w:noProof/>
          </w:rPr>
          <w:delText>29</w:delText>
        </w:r>
        <w:r w:rsidRPr="00160B11" w:rsidDel="00524255">
          <w:rPr>
            <w:rFonts w:ascii="Cambria" w:hAnsi="Cambria"/>
            <w:noProof/>
          </w:rPr>
          <w:delText>: 152-159.</w:delText>
        </w:r>
      </w:del>
    </w:p>
    <w:p w:rsidR="00FA0488" w:rsidDel="00524255" w:rsidRDefault="00160B11">
      <w:pPr>
        <w:rPr>
          <w:del w:id="1986" w:author="Ram Shrestha" w:date="2014-04-27T01:24:00Z"/>
          <w:rFonts w:ascii="Cambria" w:hAnsi="Cambria"/>
          <w:noProof/>
        </w:rPr>
      </w:pPr>
      <w:del w:id="1987" w:author="Ram Shrestha" w:date="2014-04-27T01:24:00Z">
        <w:r w:rsidRPr="00160B11" w:rsidDel="00524255">
          <w:rPr>
            <w:rFonts w:ascii="Cambria" w:hAnsi="Cambria"/>
            <w:noProof/>
          </w:rPr>
          <w:delText xml:space="preserve">Kassaye, S, Lee, E, Kantor, R, Johnston, E, Winters, M, Zijenah, L, Mateta, P, Katzenstein, D (2007) Drug resistance in plasma and breast milk after single-dose nevirapine in subtype C HIV type 1: population and clonal sequence analysis.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3</w:delText>
        </w:r>
        <w:r w:rsidRPr="00160B11" w:rsidDel="00524255">
          <w:rPr>
            <w:rFonts w:ascii="Cambria" w:hAnsi="Cambria"/>
            <w:noProof/>
          </w:rPr>
          <w:delText>: 1055-1061.</w:delText>
        </w:r>
      </w:del>
    </w:p>
    <w:p w:rsidR="00FA0488" w:rsidDel="00524255" w:rsidRDefault="00160B11">
      <w:pPr>
        <w:rPr>
          <w:del w:id="1988" w:author="Ram Shrestha" w:date="2014-04-27T01:24:00Z"/>
          <w:rFonts w:ascii="Cambria" w:hAnsi="Cambria"/>
          <w:noProof/>
        </w:rPr>
      </w:pPr>
      <w:del w:id="1989" w:author="Ram Shrestha" w:date="2014-04-27T01:24:00Z">
        <w:r w:rsidRPr="00160B11" w:rsidDel="00524255">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160B11" w:rsidDel="00524255">
          <w:rPr>
            <w:rFonts w:ascii="Cambria" w:hAnsi="Cambria"/>
            <w:i/>
            <w:noProof/>
          </w:rPr>
          <w:delText>J Gen Virol</w:delText>
        </w:r>
        <w:r w:rsidRPr="00160B11" w:rsidDel="00524255">
          <w:rPr>
            <w:rFonts w:ascii="Cambria" w:hAnsi="Cambria"/>
            <w:noProof/>
          </w:rPr>
          <w:delText xml:space="preserve"> </w:delText>
        </w:r>
        <w:r w:rsidRPr="00160B11" w:rsidDel="00524255">
          <w:rPr>
            <w:rFonts w:ascii="Cambria" w:hAnsi="Cambria"/>
            <w:b/>
            <w:noProof/>
          </w:rPr>
          <w:delText>75 ( Pt 2)</w:delText>
        </w:r>
        <w:r w:rsidRPr="00160B11" w:rsidDel="00524255">
          <w:rPr>
            <w:rFonts w:ascii="Cambria" w:hAnsi="Cambria"/>
            <w:noProof/>
          </w:rPr>
          <w:delText>: 341-351.</w:delText>
        </w:r>
      </w:del>
    </w:p>
    <w:p w:rsidR="00FA0488" w:rsidDel="00524255" w:rsidRDefault="00160B11">
      <w:pPr>
        <w:rPr>
          <w:del w:id="1990" w:author="Ram Shrestha" w:date="2014-04-27T01:24:00Z"/>
          <w:rFonts w:ascii="Cambria" w:hAnsi="Cambria"/>
          <w:noProof/>
        </w:rPr>
      </w:pPr>
      <w:del w:id="1991" w:author="Ram Shrestha" w:date="2014-04-27T01:24:00Z">
        <w:r w:rsidRPr="00160B11" w:rsidDel="00524255">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1</w:delText>
        </w:r>
        <w:r w:rsidRPr="00160B11" w:rsidDel="00524255">
          <w:rPr>
            <w:rFonts w:ascii="Cambria" w:hAnsi="Cambria"/>
            <w:noProof/>
          </w:rPr>
          <w:delText>: 217-228.</w:delText>
        </w:r>
      </w:del>
    </w:p>
    <w:p w:rsidR="00FA0488" w:rsidDel="00524255" w:rsidRDefault="00160B11">
      <w:pPr>
        <w:rPr>
          <w:del w:id="1992" w:author="Ram Shrestha" w:date="2014-04-27T01:24:00Z"/>
          <w:rFonts w:ascii="Cambria" w:hAnsi="Cambria"/>
          <w:noProof/>
        </w:rPr>
      </w:pPr>
      <w:del w:id="1993" w:author="Ram Shrestha" w:date="2014-04-27T01:24:00Z">
        <w:r w:rsidRPr="00160B11" w:rsidDel="00524255">
          <w:rPr>
            <w:rFonts w:ascii="Cambria" w:hAnsi="Cambria"/>
            <w:noProof/>
          </w:rPr>
          <w:delText xml:space="preserve">Larder, BA, Darby, G, Richman, DD (1989) HIV with reduced sensitivity to zidovudine (AZT) isolated during prolonged therapy.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3</w:delText>
        </w:r>
        <w:r w:rsidRPr="00160B11" w:rsidDel="00524255">
          <w:rPr>
            <w:rFonts w:ascii="Cambria" w:hAnsi="Cambria"/>
            <w:noProof/>
          </w:rPr>
          <w:delText>: 1731-1734.</w:delText>
        </w:r>
      </w:del>
    </w:p>
    <w:p w:rsidR="00FA0488" w:rsidDel="00524255" w:rsidRDefault="00160B11">
      <w:pPr>
        <w:rPr>
          <w:del w:id="1994" w:author="Ram Shrestha" w:date="2014-04-27T01:24:00Z"/>
          <w:rFonts w:ascii="Cambria" w:hAnsi="Cambria"/>
          <w:noProof/>
        </w:rPr>
      </w:pPr>
      <w:del w:id="1995" w:author="Ram Shrestha" w:date="2014-04-27T01:24:00Z">
        <w:r w:rsidRPr="00160B11" w:rsidDel="00524255">
          <w:rPr>
            <w:rFonts w:ascii="Cambria" w:hAnsi="Cambria"/>
            <w:noProof/>
          </w:rPr>
          <w:delText xml:space="preserve">Larder, BA, Kellam, P, Kemp, SD (1991) Zidovudine resistance predicted by direct detection of mutations in DNA from HIV-infected lymphocyte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137-144.</w:delText>
        </w:r>
      </w:del>
    </w:p>
    <w:p w:rsidR="00FA0488" w:rsidDel="00524255" w:rsidRDefault="00160B11">
      <w:pPr>
        <w:rPr>
          <w:del w:id="1996" w:author="Ram Shrestha" w:date="2014-04-27T01:24:00Z"/>
          <w:rFonts w:ascii="Cambria" w:hAnsi="Cambria"/>
          <w:noProof/>
        </w:rPr>
      </w:pPr>
      <w:del w:id="1997" w:author="Ram Shrestha" w:date="2014-04-27T01:24:00Z">
        <w:r w:rsidRPr="00160B11" w:rsidDel="00524255">
          <w:rPr>
            <w:rFonts w:ascii="Cambria" w:hAnsi="Cambria"/>
            <w:noProof/>
          </w:rPr>
          <w:delText xml:space="preserve">Larder, BA, Kemp, SD (1989) Multiple mutations in HIV-1 reverse transcriptase confer high-level resistance to zidovudine (AZT).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6</w:delText>
        </w:r>
        <w:r w:rsidRPr="00160B11" w:rsidDel="00524255">
          <w:rPr>
            <w:rFonts w:ascii="Cambria" w:hAnsi="Cambria"/>
            <w:noProof/>
          </w:rPr>
          <w:delText>: 1155-1158.</w:delText>
        </w:r>
      </w:del>
    </w:p>
    <w:p w:rsidR="00FA0488" w:rsidDel="00524255" w:rsidRDefault="00160B11">
      <w:pPr>
        <w:rPr>
          <w:del w:id="1998" w:author="Ram Shrestha" w:date="2014-04-27T01:24:00Z"/>
          <w:rFonts w:ascii="Cambria" w:hAnsi="Cambria"/>
          <w:noProof/>
        </w:rPr>
      </w:pPr>
      <w:del w:id="1999" w:author="Ram Shrestha" w:date="2014-04-27T01:24:00Z">
        <w:r w:rsidRPr="00160B11" w:rsidDel="00524255">
          <w:rPr>
            <w:rFonts w:ascii="Cambria" w:hAnsi="Cambria"/>
            <w:noProof/>
          </w:rPr>
          <w:delText xml:space="preserve">Larder, BA, Kohli, A, Kellam, P, Kemp, SD, Kronick, M, Henfrey, RD (1993) Quantitative detection of HIV-1 drug resistance mutations by automated DNA sequencing. </w:delText>
        </w:r>
        <w:r w:rsidRPr="00160B11" w:rsidDel="00524255">
          <w:rPr>
            <w:rFonts w:ascii="Cambria" w:hAnsi="Cambria"/>
            <w:i/>
            <w:noProof/>
          </w:rPr>
          <w:delText>Nature</w:delText>
        </w:r>
        <w:r w:rsidRPr="00160B11" w:rsidDel="00524255">
          <w:rPr>
            <w:rFonts w:ascii="Cambria" w:hAnsi="Cambria"/>
            <w:noProof/>
          </w:rPr>
          <w:delText xml:space="preserve"> </w:delText>
        </w:r>
        <w:r w:rsidRPr="00160B11" w:rsidDel="00524255">
          <w:rPr>
            <w:rFonts w:ascii="Cambria" w:hAnsi="Cambria"/>
            <w:b/>
            <w:noProof/>
          </w:rPr>
          <w:delText>365</w:delText>
        </w:r>
        <w:r w:rsidRPr="00160B11" w:rsidDel="00524255">
          <w:rPr>
            <w:rFonts w:ascii="Cambria" w:hAnsi="Cambria"/>
            <w:noProof/>
          </w:rPr>
          <w:delText>: 671-673.</w:delText>
        </w:r>
      </w:del>
    </w:p>
    <w:p w:rsidR="00FA0488" w:rsidDel="00524255" w:rsidRDefault="00160B11">
      <w:pPr>
        <w:rPr>
          <w:del w:id="2000" w:author="Ram Shrestha" w:date="2014-04-27T01:24:00Z"/>
          <w:rFonts w:ascii="Cambria" w:hAnsi="Cambria"/>
          <w:noProof/>
        </w:rPr>
      </w:pPr>
      <w:del w:id="2001" w:author="Ram Shrestha" w:date="2014-04-27T01:24:00Z">
        <w:r w:rsidRPr="00160B11" w:rsidDel="00524255">
          <w:rPr>
            <w:rFonts w:ascii="Cambria" w:hAnsi="Cambria"/>
            <w:noProof/>
          </w:rPr>
          <w:delText xml:space="preserve">Larder, BA, Purifoy, DJM, Powell, KL, Darby, G (1987) Site-specific mutagenesis of AIDS virus reverse transcriptase.  </w:delText>
        </w:r>
        <w:r w:rsidRPr="00160B11" w:rsidDel="00524255">
          <w:rPr>
            <w:rFonts w:ascii="Cambria" w:hAnsi="Cambria"/>
            <w:b/>
            <w:noProof/>
          </w:rPr>
          <w:delText>327</w:delText>
        </w:r>
        <w:r w:rsidRPr="00160B11" w:rsidDel="00524255">
          <w:rPr>
            <w:rFonts w:ascii="Cambria" w:hAnsi="Cambria"/>
            <w:noProof/>
          </w:rPr>
          <w:delText>: 716-717.</w:delText>
        </w:r>
      </w:del>
    </w:p>
    <w:p w:rsidR="00FA0488" w:rsidDel="00524255" w:rsidRDefault="00160B11">
      <w:pPr>
        <w:rPr>
          <w:del w:id="2002" w:author="Ram Shrestha" w:date="2014-04-27T01:24:00Z"/>
          <w:rFonts w:ascii="Cambria" w:hAnsi="Cambria"/>
          <w:noProof/>
        </w:rPr>
      </w:pPr>
      <w:del w:id="2003" w:author="Ram Shrestha" w:date="2014-04-27T01:24:00Z">
        <w:r w:rsidRPr="00160B11" w:rsidDel="00524255">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0952.</w:delText>
        </w:r>
      </w:del>
    </w:p>
    <w:p w:rsidR="00FA0488" w:rsidDel="00524255" w:rsidRDefault="00160B11">
      <w:pPr>
        <w:rPr>
          <w:del w:id="2004" w:author="Ram Shrestha" w:date="2014-04-27T01:24:00Z"/>
          <w:rFonts w:ascii="Cambria" w:hAnsi="Cambria"/>
          <w:noProof/>
        </w:rPr>
      </w:pPr>
      <w:del w:id="2005" w:author="Ram Shrestha" w:date="2014-04-27T01:24:00Z">
        <w:r w:rsidRPr="00160B11" w:rsidDel="00524255">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4</w:delText>
        </w:r>
        <w:r w:rsidRPr="00160B11" w:rsidDel="00524255">
          <w:rPr>
            <w:rFonts w:ascii="Cambria" w:hAnsi="Cambria"/>
            <w:noProof/>
          </w:rPr>
          <w:delText>: e6079.</w:delText>
        </w:r>
      </w:del>
    </w:p>
    <w:p w:rsidR="00FA0488" w:rsidDel="00524255" w:rsidRDefault="00160B11">
      <w:pPr>
        <w:rPr>
          <w:del w:id="2006" w:author="Ram Shrestha" w:date="2014-04-27T01:24:00Z"/>
          <w:rFonts w:ascii="Cambria" w:hAnsi="Cambria"/>
          <w:noProof/>
        </w:rPr>
      </w:pPr>
      <w:del w:id="2007" w:author="Ram Shrestha" w:date="2014-04-27T01:24:00Z">
        <w:r w:rsidRPr="00160B11" w:rsidDel="00524255">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60</w:delText>
        </w:r>
        <w:r w:rsidRPr="00160B11" w:rsidDel="00524255">
          <w:rPr>
            <w:rFonts w:ascii="Cambria" w:hAnsi="Cambria"/>
            <w:noProof/>
          </w:rPr>
          <w:delText>: 225-233.</w:delText>
        </w:r>
      </w:del>
    </w:p>
    <w:p w:rsidR="00FA0488" w:rsidDel="00524255" w:rsidRDefault="00160B11">
      <w:pPr>
        <w:rPr>
          <w:del w:id="2008" w:author="Ram Shrestha" w:date="2014-04-27T01:24:00Z"/>
          <w:rFonts w:ascii="Cambria" w:hAnsi="Cambria"/>
          <w:noProof/>
        </w:rPr>
      </w:pPr>
      <w:del w:id="2009" w:author="Ram Shrestha" w:date="2014-04-27T01:24:00Z">
        <w:r w:rsidRPr="00160B11" w:rsidDel="00524255">
          <w:rPr>
            <w:rFonts w:ascii="Cambria" w:hAnsi="Cambria"/>
            <w:noProof/>
          </w:rPr>
          <w:delText xml:space="preserve">Leitner, T, Halapi, E, Scarlatti, G, Rossi, P, Albert, J, Fenyo, EM, Uhlen, M (1993) Analysis of heterogeneous viral populations by direct DNA sequencing. </w:delText>
        </w:r>
        <w:r w:rsidRPr="00160B11" w:rsidDel="00524255">
          <w:rPr>
            <w:rFonts w:ascii="Cambria" w:hAnsi="Cambria"/>
            <w:i/>
            <w:noProof/>
          </w:rPr>
          <w:delText>Biotechniques</w:delText>
        </w:r>
        <w:r w:rsidRPr="00160B11" w:rsidDel="00524255">
          <w:rPr>
            <w:rFonts w:ascii="Cambria" w:hAnsi="Cambria"/>
            <w:noProof/>
          </w:rPr>
          <w:delText xml:space="preserve"> </w:delText>
        </w:r>
        <w:r w:rsidRPr="00160B11" w:rsidDel="00524255">
          <w:rPr>
            <w:rFonts w:ascii="Cambria" w:hAnsi="Cambria"/>
            <w:b/>
            <w:noProof/>
          </w:rPr>
          <w:delText>15</w:delText>
        </w:r>
        <w:r w:rsidRPr="00160B11" w:rsidDel="00524255">
          <w:rPr>
            <w:rFonts w:ascii="Cambria" w:hAnsi="Cambria"/>
            <w:noProof/>
          </w:rPr>
          <w:delText>: 120-127.</w:delText>
        </w:r>
      </w:del>
    </w:p>
    <w:p w:rsidR="00FA0488" w:rsidDel="00524255" w:rsidRDefault="00160B11">
      <w:pPr>
        <w:rPr>
          <w:del w:id="2010" w:author="Ram Shrestha" w:date="2014-04-27T01:24:00Z"/>
          <w:rFonts w:ascii="Cambria" w:hAnsi="Cambria"/>
          <w:noProof/>
        </w:rPr>
      </w:pPr>
      <w:del w:id="2011" w:author="Ram Shrestha" w:date="2014-04-27T01:24:00Z">
        <w:r w:rsidRPr="00160B11" w:rsidDel="00524255">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6</w:delText>
        </w:r>
        <w:r w:rsidRPr="00160B11" w:rsidDel="00524255">
          <w:rPr>
            <w:rFonts w:ascii="Cambria" w:hAnsi="Cambria"/>
            <w:noProof/>
          </w:rPr>
          <w:delText>: e26745.</w:delText>
        </w:r>
      </w:del>
    </w:p>
    <w:p w:rsidR="00FA0488" w:rsidDel="00524255" w:rsidRDefault="00160B11">
      <w:pPr>
        <w:rPr>
          <w:del w:id="2012" w:author="Ram Shrestha" w:date="2014-04-27T01:24:00Z"/>
          <w:rFonts w:ascii="Cambria" w:hAnsi="Cambria"/>
          <w:noProof/>
        </w:rPr>
      </w:pPr>
      <w:del w:id="2013" w:author="Ram Shrestha" w:date="2014-04-27T01:24:00Z">
        <w:r w:rsidRPr="00160B11" w:rsidDel="00524255">
          <w:rPr>
            <w:rFonts w:ascii="Cambria" w:hAnsi="Cambria"/>
            <w:noProof/>
          </w:rPr>
          <w:delText xml:space="preserve">Liu, TF, Shafer, RW (2006) Web resources for HIV type 1 genotypic-resistance test interpretation.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2</w:delText>
        </w:r>
        <w:r w:rsidRPr="00160B11" w:rsidDel="00524255">
          <w:rPr>
            <w:rFonts w:ascii="Cambria" w:hAnsi="Cambria"/>
            <w:noProof/>
          </w:rPr>
          <w:delText>: 1608-1618.</w:delText>
        </w:r>
      </w:del>
    </w:p>
    <w:p w:rsidR="00FA0488" w:rsidDel="00524255" w:rsidRDefault="00160B11">
      <w:pPr>
        <w:rPr>
          <w:del w:id="2014" w:author="Ram Shrestha" w:date="2014-04-27T01:24:00Z"/>
          <w:rFonts w:ascii="Cambria" w:hAnsi="Cambria"/>
          <w:noProof/>
        </w:rPr>
      </w:pPr>
      <w:del w:id="2015" w:author="Ram Shrestha" w:date="2014-04-27T01:24:00Z">
        <w:r w:rsidRPr="00160B11" w:rsidDel="00524255">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6</w:delText>
        </w:r>
        <w:r w:rsidRPr="00160B11" w:rsidDel="00524255">
          <w:rPr>
            <w:rFonts w:ascii="Cambria" w:hAnsi="Cambria"/>
            <w:noProof/>
          </w:rPr>
          <w:delText>: 135-147.</w:delText>
        </w:r>
      </w:del>
    </w:p>
    <w:p w:rsidR="00FA0488" w:rsidDel="00524255" w:rsidRDefault="00160B11">
      <w:pPr>
        <w:rPr>
          <w:del w:id="2016" w:author="Ram Shrestha" w:date="2014-04-27T01:24:00Z"/>
          <w:rFonts w:ascii="Cambria" w:hAnsi="Cambria"/>
          <w:noProof/>
        </w:rPr>
      </w:pPr>
      <w:del w:id="2017" w:author="Ram Shrestha" w:date="2014-04-27T01:24:00Z">
        <w:r w:rsidRPr="00160B11" w:rsidDel="00524255">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995-1002.</w:delText>
        </w:r>
      </w:del>
    </w:p>
    <w:p w:rsidR="00FA0488" w:rsidDel="00524255" w:rsidRDefault="00160B11">
      <w:pPr>
        <w:rPr>
          <w:del w:id="2018" w:author="Ram Shrestha" w:date="2014-04-27T01:24:00Z"/>
          <w:rFonts w:ascii="Cambria" w:hAnsi="Cambria"/>
          <w:noProof/>
        </w:rPr>
      </w:pPr>
      <w:del w:id="2019" w:author="Ram Shrestha" w:date="2014-04-27T01:24:00Z">
        <w:r w:rsidRPr="00160B11" w:rsidDel="00524255">
          <w:rPr>
            <w:rFonts w:ascii="Cambria" w:hAnsi="Cambria"/>
            <w:noProof/>
          </w:rPr>
          <w:delTex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6</w:delText>
        </w:r>
        <w:r w:rsidRPr="00160B11" w:rsidDel="00524255">
          <w:rPr>
            <w:rFonts w:ascii="Cambria" w:hAnsi="Cambria"/>
            <w:noProof/>
          </w:rPr>
          <w:delText>: 1589-1597.</w:delText>
        </w:r>
      </w:del>
    </w:p>
    <w:p w:rsidR="00FA0488" w:rsidDel="00524255" w:rsidRDefault="00160B11">
      <w:pPr>
        <w:rPr>
          <w:del w:id="2020" w:author="Ram Shrestha" w:date="2014-04-27T01:24:00Z"/>
          <w:rFonts w:ascii="Cambria" w:hAnsi="Cambria"/>
          <w:noProof/>
        </w:rPr>
      </w:pPr>
      <w:del w:id="2021" w:author="Ram Shrestha" w:date="2014-04-27T01:24:00Z">
        <w:r w:rsidRPr="00160B11" w:rsidDel="00524255">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44</w:delText>
        </w:r>
        <w:r w:rsidRPr="00160B11" w:rsidDel="00524255">
          <w:rPr>
            <w:rFonts w:ascii="Cambria" w:hAnsi="Cambria"/>
            <w:noProof/>
          </w:rPr>
          <w:delText>: 148-153.</w:delText>
        </w:r>
      </w:del>
    </w:p>
    <w:p w:rsidR="00FA0488" w:rsidDel="00524255" w:rsidRDefault="00160B11">
      <w:pPr>
        <w:rPr>
          <w:del w:id="2022" w:author="Ram Shrestha" w:date="2014-04-27T01:24:00Z"/>
          <w:rFonts w:ascii="Cambria" w:hAnsi="Cambria"/>
          <w:noProof/>
        </w:rPr>
      </w:pPr>
      <w:del w:id="2023" w:author="Ram Shrestha" w:date="2014-04-27T01:24:00Z">
        <w:r w:rsidRPr="00160B11" w:rsidDel="00524255">
          <w:rPr>
            <w:rFonts w:ascii="Cambria" w:hAnsi="Cambria"/>
            <w:noProof/>
          </w:rPr>
          <w:delText xml:space="preserve">Metzner, KJ, Giulieri, SG, Knoepfel, SA, Rauch, P, Burgisser, P, Yerly, S, Gunthard, HF, Cavassini, M (2009) Minority quasispecies of drug-resistant HIV-1 that lead to early therapy failure in treatment-naive and -adherent patients.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8</w:delText>
        </w:r>
        <w:r w:rsidRPr="00160B11" w:rsidDel="00524255">
          <w:rPr>
            <w:rFonts w:ascii="Cambria" w:hAnsi="Cambria"/>
            <w:noProof/>
          </w:rPr>
          <w:delText>: 239-247.</w:delText>
        </w:r>
      </w:del>
    </w:p>
    <w:p w:rsidR="00FA0488" w:rsidDel="00524255" w:rsidRDefault="00160B11">
      <w:pPr>
        <w:rPr>
          <w:del w:id="2024" w:author="Ram Shrestha" w:date="2014-04-27T01:24:00Z"/>
          <w:rFonts w:ascii="Cambria" w:hAnsi="Cambria"/>
          <w:noProof/>
        </w:rPr>
      </w:pPr>
      <w:del w:id="2025" w:author="Ram Shrestha" w:date="2014-04-27T01:24:00Z">
        <w:r w:rsidRPr="00160B11" w:rsidDel="00524255">
          <w:rPr>
            <w:rFonts w:ascii="Cambria" w:hAnsi="Cambria"/>
            <w:noProof/>
          </w:rPr>
          <w:delText xml:space="preserve">Moorthy, A, Kuhn, L, Coovadia, A, Meyers, T, Strehlau, R, Sherman, G, Tsai, WY, Chen, YH, Abrams, EJ, Persaud, D (2011) Induction therapy with protease-inhibitors modifies the effect of nevirapine resistance on virologic response to nevirapine-based HAART in children.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52</w:delText>
        </w:r>
        <w:r w:rsidRPr="00160B11" w:rsidDel="00524255">
          <w:rPr>
            <w:rFonts w:ascii="Cambria" w:hAnsi="Cambria"/>
            <w:noProof/>
          </w:rPr>
          <w:delText>: 514-521.</w:delText>
        </w:r>
      </w:del>
    </w:p>
    <w:p w:rsidR="00FA0488" w:rsidDel="00524255" w:rsidRDefault="00160B11">
      <w:pPr>
        <w:rPr>
          <w:del w:id="2026" w:author="Ram Shrestha" w:date="2014-04-27T01:24:00Z"/>
          <w:rFonts w:ascii="Cambria" w:hAnsi="Cambria"/>
          <w:noProof/>
        </w:rPr>
      </w:pPr>
      <w:del w:id="2027" w:author="Ram Shrestha" w:date="2014-04-27T01:24:00Z">
        <w:r w:rsidRPr="00160B11" w:rsidDel="00524255">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3</w:delText>
        </w:r>
        <w:r w:rsidRPr="00160B11" w:rsidDel="00524255">
          <w:rPr>
            <w:rFonts w:ascii="Cambria" w:hAnsi="Cambria"/>
            <w:noProof/>
          </w:rPr>
          <w:delText>: 7094-7099.</w:delText>
        </w:r>
      </w:del>
    </w:p>
    <w:p w:rsidR="00FA0488" w:rsidDel="00524255" w:rsidRDefault="00160B11">
      <w:pPr>
        <w:rPr>
          <w:del w:id="2028" w:author="Ram Shrestha" w:date="2014-04-27T01:24:00Z"/>
          <w:rFonts w:ascii="Cambria" w:hAnsi="Cambria"/>
          <w:noProof/>
        </w:rPr>
      </w:pPr>
      <w:del w:id="2029" w:author="Ram Shrestha" w:date="2014-04-27T01:24:00Z">
        <w:r w:rsidRPr="00160B11" w:rsidDel="00524255">
          <w:rPr>
            <w:rFonts w:ascii="Cambria" w:hAnsi="Cambria"/>
            <w:noProof/>
          </w:rPr>
          <w:delTex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delText>
        </w:r>
        <w:r w:rsidRPr="00160B11" w:rsidDel="00524255">
          <w:rPr>
            <w:rFonts w:ascii="Cambria" w:hAnsi="Cambria"/>
            <w:i/>
            <w:noProof/>
          </w:rPr>
          <w:delText>Journal of Virology</w:delText>
        </w:r>
        <w:r w:rsidRPr="00160B11" w:rsidDel="00524255">
          <w:rPr>
            <w:rFonts w:ascii="Cambria" w:hAnsi="Cambria"/>
            <w:noProof/>
          </w:rPr>
          <w:delText xml:space="preserve"> </w:delText>
        </w:r>
        <w:r w:rsidRPr="00160B11" w:rsidDel="00524255">
          <w:rPr>
            <w:rFonts w:ascii="Cambria" w:hAnsi="Cambria"/>
            <w:b/>
            <w:noProof/>
          </w:rPr>
          <w:delText>69</w:delText>
        </w:r>
        <w:r w:rsidRPr="00160B11" w:rsidDel="00524255">
          <w:rPr>
            <w:rFonts w:ascii="Cambria" w:hAnsi="Cambria"/>
            <w:noProof/>
          </w:rPr>
          <w:delText>: 5228-5235.</w:delText>
        </w:r>
      </w:del>
    </w:p>
    <w:p w:rsidR="00FA0488" w:rsidDel="00524255" w:rsidRDefault="00160B11">
      <w:pPr>
        <w:rPr>
          <w:del w:id="2030" w:author="Ram Shrestha" w:date="2014-04-27T01:24:00Z"/>
          <w:rFonts w:ascii="Cambria" w:hAnsi="Cambria"/>
          <w:noProof/>
        </w:rPr>
      </w:pPr>
      <w:del w:id="2031" w:author="Ram Shrestha" w:date="2014-04-27T01:24:00Z">
        <w:r w:rsidRPr="00160B11" w:rsidDel="00524255">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8</w:delText>
        </w:r>
        <w:r w:rsidRPr="00160B11" w:rsidDel="00524255">
          <w:rPr>
            <w:rFonts w:ascii="Cambria" w:hAnsi="Cambria"/>
            <w:noProof/>
          </w:rPr>
          <w:delText>: e55312.</w:delText>
        </w:r>
      </w:del>
    </w:p>
    <w:p w:rsidR="00FA0488" w:rsidDel="00524255" w:rsidRDefault="00160B11">
      <w:pPr>
        <w:rPr>
          <w:del w:id="2032" w:author="Ram Shrestha" w:date="2014-04-27T01:24:00Z"/>
          <w:rFonts w:ascii="Cambria" w:hAnsi="Cambria"/>
          <w:noProof/>
        </w:rPr>
      </w:pPr>
      <w:del w:id="2033" w:author="Ram Shrestha" w:date="2014-04-27T01:24:00Z">
        <w:r w:rsidRPr="00160B11" w:rsidDel="00524255">
          <w:rPr>
            <w:rFonts w:ascii="Cambria" w:hAnsi="Cambria"/>
            <w:noProof/>
          </w:rPr>
          <w:delText xml:space="preserve">Preston, BD, Poiesz, BJ, Loeb, LA (1988) Fidelity of HIV-1 reverse transcriptase.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2</w:delText>
        </w:r>
        <w:r w:rsidRPr="00160B11" w:rsidDel="00524255">
          <w:rPr>
            <w:rFonts w:ascii="Cambria" w:hAnsi="Cambria"/>
            <w:noProof/>
          </w:rPr>
          <w:delText>: 1168-1171.</w:delText>
        </w:r>
      </w:del>
    </w:p>
    <w:p w:rsidR="00FA0488" w:rsidDel="00524255" w:rsidRDefault="00160B11">
      <w:pPr>
        <w:rPr>
          <w:del w:id="2034" w:author="Ram Shrestha" w:date="2014-04-27T01:24:00Z"/>
          <w:rFonts w:ascii="Cambria" w:hAnsi="Cambria"/>
          <w:noProof/>
        </w:rPr>
      </w:pPr>
      <w:del w:id="2035" w:author="Ram Shrestha" w:date="2014-04-27T01:24:00Z">
        <w:r w:rsidRPr="00160B11" w:rsidDel="00524255">
          <w:rPr>
            <w:rFonts w:ascii="Cambria" w:hAnsi="Cambria"/>
            <w:noProof/>
          </w:rPr>
          <w:delText xml:space="preserve">Rhee, SY, Gonzales, MJ, Kantor, R, Betts, BJ, Ravela, J, Shafer, RW (2003) Human immunodeficiency virus reverse transcriptase and protease sequence database. </w:delText>
        </w:r>
        <w:r w:rsidRPr="00160B11" w:rsidDel="00524255">
          <w:rPr>
            <w:rFonts w:ascii="Cambria" w:hAnsi="Cambria"/>
            <w:i/>
            <w:noProof/>
          </w:rPr>
          <w:delText>Nucleic Acids Res</w:delText>
        </w:r>
        <w:r w:rsidRPr="00160B11" w:rsidDel="00524255">
          <w:rPr>
            <w:rFonts w:ascii="Cambria" w:hAnsi="Cambria"/>
            <w:noProof/>
          </w:rPr>
          <w:delText xml:space="preserve"> </w:delText>
        </w:r>
        <w:r w:rsidRPr="00160B11" w:rsidDel="00524255">
          <w:rPr>
            <w:rFonts w:ascii="Cambria" w:hAnsi="Cambria"/>
            <w:b/>
            <w:noProof/>
          </w:rPr>
          <w:delText>31</w:delText>
        </w:r>
        <w:r w:rsidRPr="00160B11" w:rsidDel="00524255">
          <w:rPr>
            <w:rFonts w:ascii="Cambria" w:hAnsi="Cambria"/>
            <w:noProof/>
          </w:rPr>
          <w:delText>: 298-303.</w:delText>
        </w:r>
      </w:del>
    </w:p>
    <w:p w:rsidR="00FA0488" w:rsidDel="00524255" w:rsidRDefault="00160B11">
      <w:pPr>
        <w:rPr>
          <w:del w:id="2036" w:author="Ram Shrestha" w:date="2014-04-27T01:24:00Z"/>
          <w:rFonts w:ascii="Cambria" w:hAnsi="Cambria"/>
          <w:noProof/>
        </w:rPr>
      </w:pPr>
      <w:del w:id="2037" w:author="Ram Shrestha" w:date="2014-04-27T01:24:00Z">
        <w:r w:rsidRPr="00160B11" w:rsidDel="00524255">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68</w:delText>
        </w:r>
        <w:r w:rsidRPr="00160B11" w:rsidDel="00524255">
          <w:rPr>
            <w:rFonts w:ascii="Cambria" w:hAnsi="Cambria"/>
            <w:noProof/>
          </w:rPr>
          <w:delText>: 1660-1666.</w:delText>
        </w:r>
      </w:del>
    </w:p>
    <w:p w:rsidR="00FA0488" w:rsidDel="00524255" w:rsidRDefault="00160B11">
      <w:pPr>
        <w:rPr>
          <w:del w:id="2038" w:author="Ram Shrestha" w:date="2014-04-27T01:24:00Z"/>
          <w:rFonts w:ascii="Cambria" w:hAnsi="Cambria"/>
          <w:noProof/>
        </w:rPr>
      </w:pPr>
      <w:del w:id="2039" w:author="Ram Shrestha" w:date="2014-04-27T01:24:00Z">
        <w:r w:rsidRPr="00160B11" w:rsidDel="00524255">
          <w:rPr>
            <w:rFonts w:ascii="Cambria" w:hAnsi="Cambria"/>
            <w:noProof/>
          </w:rPr>
          <w:delTex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49</w:delText>
        </w:r>
        <w:r w:rsidRPr="00160B11" w:rsidDel="00524255">
          <w:rPr>
            <w:rFonts w:ascii="Cambria" w:hAnsi="Cambria"/>
            <w:noProof/>
          </w:rPr>
          <w:delText>: 2293-2303.</w:delText>
        </w:r>
      </w:del>
    </w:p>
    <w:p w:rsidR="00FA0488" w:rsidDel="00524255" w:rsidRDefault="00160B11">
      <w:pPr>
        <w:rPr>
          <w:del w:id="2040" w:author="Ram Shrestha" w:date="2014-04-27T01:24:00Z"/>
          <w:rFonts w:ascii="Cambria" w:hAnsi="Cambria"/>
          <w:noProof/>
        </w:rPr>
      </w:pPr>
      <w:del w:id="2041" w:author="Ram Shrestha" w:date="2014-04-27T01:24:00Z">
        <w:r w:rsidRPr="00160B11" w:rsidDel="00524255">
          <w:rPr>
            <w:rFonts w:ascii="Cambria" w:hAnsi="Cambria"/>
            <w:noProof/>
          </w:rPr>
          <w:delText xml:space="preserve">Roberts, JD, Bebenek, K, Kunkel, TA (1988) The accuracy of reverse transcriptase from HIV-1.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2</w:delText>
        </w:r>
        <w:r w:rsidRPr="00160B11" w:rsidDel="00524255">
          <w:rPr>
            <w:rFonts w:ascii="Cambria" w:hAnsi="Cambria"/>
            <w:noProof/>
          </w:rPr>
          <w:delText>: 1171-1173.</w:delText>
        </w:r>
      </w:del>
    </w:p>
    <w:p w:rsidR="00FA0488" w:rsidDel="00524255" w:rsidRDefault="00160B11">
      <w:pPr>
        <w:rPr>
          <w:del w:id="2042" w:author="Ram Shrestha" w:date="2014-04-27T01:24:00Z"/>
          <w:rFonts w:ascii="Cambria" w:hAnsi="Cambria"/>
          <w:noProof/>
        </w:rPr>
      </w:pPr>
      <w:del w:id="2043" w:author="Ram Shrestha" w:date="2014-04-27T01:24:00Z">
        <w:r w:rsidRPr="00160B11" w:rsidDel="00524255">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6</w:delText>
        </w:r>
        <w:r w:rsidRPr="00160B11" w:rsidDel="00524255">
          <w:rPr>
            <w:rFonts w:ascii="Cambria" w:hAnsi="Cambria"/>
            <w:noProof/>
          </w:rPr>
          <w:delText>: 293-300.</w:delText>
        </w:r>
      </w:del>
    </w:p>
    <w:p w:rsidR="00FA0488" w:rsidDel="00524255" w:rsidRDefault="00160B11">
      <w:pPr>
        <w:rPr>
          <w:del w:id="2044" w:author="Ram Shrestha" w:date="2014-04-27T01:24:00Z"/>
          <w:rFonts w:ascii="Cambria" w:hAnsi="Cambria"/>
          <w:noProof/>
        </w:rPr>
      </w:pPr>
      <w:del w:id="2045" w:author="Ram Shrestha" w:date="2014-04-27T01:24:00Z">
        <w:r w:rsidRPr="00160B11" w:rsidDel="00524255">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76</w:delText>
        </w:r>
        <w:r w:rsidRPr="00160B11" w:rsidDel="00524255">
          <w:rPr>
            <w:rFonts w:ascii="Cambria" w:hAnsi="Cambria"/>
            <w:noProof/>
          </w:rPr>
          <w:delText>: 33-40.</w:delText>
        </w:r>
      </w:del>
    </w:p>
    <w:p w:rsidR="00FA0488" w:rsidDel="00524255" w:rsidRDefault="00160B11">
      <w:pPr>
        <w:rPr>
          <w:del w:id="2046" w:author="Ram Shrestha" w:date="2014-04-27T01:24:00Z"/>
          <w:rFonts w:ascii="Cambria" w:hAnsi="Cambria"/>
          <w:noProof/>
        </w:rPr>
      </w:pPr>
      <w:del w:id="2047" w:author="Ram Shrestha" w:date="2014-04-27T01:24:00Z">
        <w:r w:rsidRPr="00160B11" w:rsidDel="00524255">
          <w:rPr>
            <w:rFonts w:ascii="Cambria" w:hAnsi="Cambria"/>
            <w:noProof/>
          </w:rPr>
          <w:delText xml:space="preserve">Schmitt, MW, Kennedy, SR, Salk, JJ, Fox, EJ, Hiatt, JB, Loeb, LA (2012) Detection of ultra-rare mutations by next-generation sequencing.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9</w:delText>
        </w:r>
        <w:r w:rsidRPr="00160B11" w:rsidDel="00524255">
          <w:rPr>
            <w:rFonts w:ascii="Cambria" w:hAnsi="Cambria"/>
            <w:noProof/>
          </w:rPr>
          <w:delText>: 14508-14513.</w:delText>
        </w:r>
      </w:del>
    </w:p>
    <w:p w:rsidR="00FA0488" w:rsidDel="00524255" w:rsidRDefault="00160B11">
      <w:pPr>
        <w:rPr>
          <w:del w:id="2048" w:author="Ram Shrestha" w:date="2014-04-27T01:24:00Z"/>
          <w:rFonts w:ascii="Cambria" w:hAnsi="Cambria"/>
          <w:noProof/>
        </w:rPr>
      </w:pPr>
      <w:del w:id="2049" w:author="Ram Shrestha" w:date="2014-04-27T01:24:00Z">
        <w:r w:rsidRPr="00160B11" w:rsidDel="00524255">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160B11" w:rsidDel="00524255">
          <w:rPr>
            <w:rFonts w:ascii="Cambria" w:hAnsi="Cambria"/>
            <w:i/>
            <w:noProof/>
          </w:rPr>
          <w:delText>J Clin Microbiol</w:delText>
        </w:r>
        <w:r w:rsidRPr="00160B11" w:rsidDel="00524255">
          <w:rPr>
            <w:rFonts w:ascii="Cambria" w:hAnsi="Cambria"/>
            <w:noProof/>
          </w:rPr>
          <w:delText xml:space="preserve"> </w:delText>
        </w:r>
        <w:r w:rsidRPr="00160B11" w:rsidDel="00524255">
          <w:rPr>
            <w:rFonts w:ascii="Cambria" w:hAnsi="Cambria"/>
            <w:b/>
            <w:noProof/>
          </w:rPr>
          <w:delText>37</w:delText>
        </w:r>
        <w:r w:rsidRPr="00160B11" w:rsidDel="00524255">
          <w:rPr>
            <w:rFonts w:ascii="Cambria" w:hAnsi="Cambria"/>
            <w:noProof/>
          </w:rPr>
          <w:delText>: 2291-2296.</w:delText>
        </w:r>
      </w:del>
    </w:p>
    <w:p w:rsidR="00FA0488" w:rsidDel="00524255" w:rsidRDefault="00160B11">
      <w:pPr>
        <w:rPr>
          <w:del w:id="2050" w:author="Ram Shrestha" w:date="2014-04-27T01:24:00Z"/>
          <w:rFonts w:ascii="Cambria" w:hAnsi="Cambria"/>
          <w:noProof/>
        </w:rPr>
      </w:pPr>
      <w:del w:id="2051" w:author="Ram Shrestha" w:date="2014-04-27T01:24:00Z">
        <w:r w:rsidRPr="00160B11" w:rsidDel="00524255">
          <w:rPr>
            <w:rFonts w:ascii="Cambria" w:hAnsi="Cambria"/>
            <w:noProof/>
          </w:rPr>
          <w:delText xml:space="preserve">Sebastian, J, Faruki, H (2004) Update on HIV resistance and resistance testing. </w:delText>
        </w:r>
        <w:r w:rsidRPr="00160B11" w:rsidDel="00524255">
          <w:rPr>
            <w:rFonts w:ascii="Cambria" w:hAnsi="Cambria"/>
            <w:i/>
            <w:noProof/>
          </w:rPr>
          <w:delText>Medicinal Research Reviews</w:delText>
        </w:r>
        <w:r w:rsidRPr="00160B11" w:rsidDel="00524255">
          <w:rPr>
            <w:rFonts w:ascii="Cambria" w:hAnsi="Cambria"/>
            <w:noProof/>
          </w:rPr>
          <w:delText xml:space="preserve"> </w:delText>
        </w:r>
        <w:r w:rsidRPr="00160B11" w:rsidDel="00524255">
          <w:rPr>
            <w:rFonts w:ascii="Cambria" w:hAnsi="Cambria"/>
            <w:b/>
            <w:noProof/>
          </w:rPr>
          <w:delText>24</w:delText>
        </w:r>
        <w:r w:rsidRPr="00160B11" w:rsidDel="00524255">
          <w:rPr>
            <w:rFonts w:ascii="Cambria" w:hAnsi="Cambria"/>
            <w:noProof/>
          </w:rPr>
          <w:delText>: 115–125.</w:delText>
        </w:r>
      </w:del>
    </w:p>
    <w:p w:rsidR="00FA0488" w:rsidDel="00524255" w:rsidRDefault="00160B11">
      <w:pPr>
        <w:rPr>
          <w:del w:id="2052" w:author="Ram Shrestha" w:date="2014-04-27T01:24:00Z"/>
          <w:rFonts w:ascii="Cambria" w:hAnsi="Cambria"/>
          <w:noProof/>
        </w:rPr>
      </w:pPr>
      <w:del w:id="2053" w:author="Ram Shrestha" w:date="2014-04-27T01:24:00Z">
        <w:r w:rsidRPr="00160B11" w:rsidDel="00524255">
          <w:rPr>
            <w:rFonts w:ascii="Cambria" w:hAnsi="Cambria"/>
            <w:noProof/>
          </w:rPr>
          <w:delText xml:space="preserve">Shafer, RW (2006) Rationale and uses of a public HIV drug-resistance database.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4 Suppl 1</w:delText>
        </w:r>
        <w:r w:rsidRPr="00160B11" w:rsidDel="00524255">
          <w:rPr>
            <w:rFonts w:ascii="Cambria" w:hAnsi="Cambria"/>
            <w:noProof/>
          </w:rPr>
          <w:delText>: S51-58.</w:delText>
        </w:r>
      </w:del>
    </w:p>
    <w:p w:rsidR="00FA0488" w:rsidDel="00524255" w:rsidRDefault="00160B11">
      <w:pPr>
        <w:rPr>
          <w:del w:id="2054" w:author="Ram Shrestha" w:date="2014-04-27T01:24:00Z"/>
          <w:rFonts w:ascii="Cambria" w:hAnsi="Cambria"/>
          <w:noProof/>
        </w:rPr>
      </w:pPr>
      <w:del w:id="2055" w:author="Ram Shrestha" w:date="2014-04-27T01:24:00Z">
        <w:r w:rsidRPr="00160B11" w:rsidDel="00524255">
          <w:rPr>
            <w:rFonts w:ascii="Cambria" w:hAnsi="Cambria"/>
            <w:noProof/>
          </w:rPr>
          <w:delTex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49</w:delText>
        </w:r>
        <w:r w:rsidRPr="00160B11" w:rsidDel="00524255">
          <w:rPr>
            <w:rFonts w:ascii="Cambria" w:hAnsi="Cambria"/>
            <w:noProof/>
          </w:rPr>
          <w:delText>: 2304-2315.</w:delText>
        </w:r>
      </w:del>
    </w:p>
    <w:p w:rsidR="00FA0488" w:rsidDel="00524255" w:rsidRDefault="00160B11">
      <w:pPr>
        <w:rPr>
          <w:del w:id="2056" w:author="Ram Shrestha" w:date="2014-04-27T01:24:00Z"/>
          <w:rFonts w:ascii="Cambria" w:hAnsi="Cambria"/>
          <w:noProof/>
        </w:rPr>
      </w:pPr>
      <w:del w:id="2057" w:author="Ram Shrestha" w:date="2014-04-27T01:24:00Z">
        <w:r w:rsidRPr="00160B11" w:rsidDel="00524255">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62</w:delText>
        </w:r>
        <w:r w:rsidRPr="00160B11" w:rsidDel="00524255">
          <w:rPr>
            <w:rFonts w:ascii="Cambria" w:hAnsi="Cambria"/>
            <w:noProof/>
          </w:rPr>
          <w:delText>: 2282-2294.</w:delText>
        </w:r>
      </w:del>
    </w:p>
    <w:p w:rsidR="00FA0488" w:rsidDel="00524255" w:rsidRDefault="00160B11">
      <w:pPr>
        <w:rPr>
          <w:del w:id="2058" w:author="Ram Shrestha" w:date="2014-04-27T01:24:00Z"/>
          <w:rFonts w:ascii="Cambria" w:hAnsi="Cambria"/>
          <w:noProof/>
        </w:rPr>
      </w:pPr>
      <w:del w:id="2059" w:author="Ram Shrestha" w:date="2014-04-27T01:24:00Z">
        <w:r w:rsidRPr="00160B11" w:rsidDel="00524255">
          <w:rPr>
            <w:rFonts w:ascii="Cambria" w:hAnsi="Cambria"/>
            <w:noProof/>
          </w:rPr>
          <w:delTex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delText>
        </w:r>
      </w:del>
    </w:p>
    <w:p w:rsidR="00FA0488" w:rsidDel="00524255" w:rsidRDefault="00160B11">
      <w:pPr>
        <w:rPr>
          <w:del w:id="2060" w:author="Ram Shrestha" w:date="2014-04-27T01:24:00Z"/>
          <w:rFonts w:ascii="Cambria" w:hAnsi="Cambria"/>
          <w:noProof/>
        </w:rPr>
      </w:pPr>
      <w:del w:id="2061" w:author="Ram Shrestha" w:date="2014-04-27T01:24:00Z">
        <w:r w:rsidRPr="00160B11" w:rsidDel="00524255">
          <w:rPr>
            <w:rFonts w:ascii="Cambria" w:hAnsi="Cambria"/>
            <w:noProof/>
          </w:rPr>
          <w:delTex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delText>
        </w:r>
        <w:r w:rsidRPr="00160B11" w:rsidDel="00524255">
          <w:rPr>
            <w:rFonts w:ascii="Cambria" w:hAnsi="Cambria"/>
            <w:i/>
            <w:noProof/>
          </w:rPr>
          <w:delText>Journal of Infectious Diseases</w:delText>
        </w:r>
        <w:r w:rsidRPr="00160B11" w:rsidDel="00524255">
          <w:rPr>
            <w:rFonts w:ascii="Cambria" w:hAnsi="Cambria"/>
            <w:noProof/>
          </w:rPr>
          <w:delText xml:space="preserve"> </w:delText>
        </w:r>
        <w:r w:rsidRPr="00160B11" w:rsidDel="00524255">
          <w:rPr>
            <w:rFonts w:ascii="Cambria" w:hAnsi="Cambria"/>
            <w:b/>
            <w:noProof/>
          </w:rPr>
          <w:delText>199</w:delText>
        </w:r>
        <w:r w:rsidRPr="00160B11" w:rsidDel="00524255">
          <w:rPr>
            <w:rFonts w:ascii="Cambria" w:hAnsi="Cambria"/>
            <w:noProof/>
          </w:rPr>
          <w:delText>: 693-701.</w:delText>
        </w:r>
      </w:del>
    </w:p>
    <w:p w:rsidR="00FA0488" w:rsidDel="00524255" w:rsidRDefault="00160B11">
      <w:pPr>
        <w:rPr>
          <w:del w:id="2062" w:author="Ram Shrestha" w:date="2014-04-27T01:24:00Z"/>
          <w:rFonts w:ascii="Cambria" w:hAnsi="Cambria"/>
          <w:noProof/>
        </w:rPr>
      </w:pPr>
      <w:del w:id="2063" w:author="Ram Shrestha" w:date="2014-04-27T01:24:00Z">
        <w:r w:rsidRPr="00160B11" w:rsidDel="00524255">
          <w:rPr>
            <w:rFonts w:ascii="Cambria" w:hAnsi="Cambria"/>
            <w:noProof/>
          </w:rPr>
          <w:delText xml:space="preserve">Stringer, EM, Ekouevi, DK, Coetzee, D, Tih, PM, Creek, TL, Stinson, K, Giganti, MJ, Welty, TK, Chintu, N, Chi, BH, Wilfert, CM, Shaffer, N, Dabis, F, Stringer, JS (2010a) Coverage of nevirapine-based services to prevent mother-to-child HIV transmission in 4 African countrie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304</w:delText>
        </w:r>
        <w:r w:rsidRPr="00160B11" w:rsidDel="00524255">
          <w:rPr>
            <w:rFonts w:ascii="Cambria" w:hAnsi="Cambria"/>
            <w:noProof/>
          </w:rPr>
          <w:delText>: 293-302.</w:delText>
        </w:r>
      </w:del>
    </w:p>
    <w:p w:rsidR="00FA0488" w:rsidDel="00524255" w:rsidRDefault="00160B11">
      <w:pPr>
        <w:rPr>
          <w:del w:id="2064" w:author="Ram Shrestha" w:date="2014-04-27T01:24:00Z"/>
          <w:rFonts w:ascii="Cambria" w:hAnsi="Cambria"/>
          <w:noProof/>
        </w:rPr>
      </w:pPr>
      <w:del w:id="2065" w:author="Ram Shrestha" w:date="2014-04-27T01:24:00Z">
        <w:r w:rsidRPr="00160B11" w:rsidDel="00524255">
          <w:rPr>
            <w:rFonts w:ascii="Cambria" w:hAnsi="Cambria"/>
            <w:noProof/>
          </w:rPr>
          <w:delTex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delText>
        </w:r>
        <w:r w:rsidRPr="00160B11" w:rsidDel="00524255">
          <w:rPr>
            <w:rFonts w:ascii="Cambria" w:hAnsi="Cambria"/>
            <w:i/>
            <w:noProof/>
          </w:rPr>
          <w:delText>PLoS Med</w:delText>
        </w:r>
        <w:r w:rsidRPr="00160B11" w:rsidDel="00524255">
          <w:rPr>
            <w:rFonts w:ascii="Cambria" w:hAnsi="Cambria"/>
            <w:noProof/>
          </w:rPr>
          <w:delText xml:space="preserve"> </w:delText>
        </w:r>
        <w:r w:rsidRPr="00160B11" w:rsidDel="00524255">
          <w:rPr>
            <w:rFonts w:ascii="Cambria" w:hAnsi="Cambria"/>
            <w:b/>
            <w:noProof/>
          </w:rPr>
          <w:delText>7</w:delText>
        </w:r>
        <w:r w:rsidRPr="00160B11" w:rsidDel="00524255">
          <w:rPr>
            <w:rFonts w:ascii="Cambria" w:hAnsi="Cambria"/>
            <w:noProof/>
          </w:rPr>
          <w:delText>: e1000233.</w:delText>
        </w:r>
      </w:del>
    </w:p>
    <w:p w:rsidR="00FA0488" w:rsidDel="00524255" w:rsidRDefault="00160B11">
      <w:pPr>
        <w:rPr>
          <w:del w:id="2066" w:author="Ram Shrestha" w:date="2014-04-27T01:24:00Z"/>
          <w:rFonts w:ascii="Cambria" w:hAnsi="Cambria"/>
          <w:noProof/>
        </w:rPr>
      </w:pPr>
      <w:del w:id="2067" w:author="Ram Shrestha" w:date="2014-04-27T01:24:00Z">
        <w:r w:rsidRPr="00160B11" w:rsidDel="00524255">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296</w:delText>
        </w:r>
        <w:r w:rsidRPr="00160B11" w:rsidDel="00524255">
          <w:rPr>
            <w:rFonts w:ascii="Cambria" w:hAnsi="Cambria"/>
            <w:noProof/>
          </w:rPr>
          <w:delText>: 782-793.</w:delText>
        </w:r>
      </w:del>
    </w:p>
    <w:p w:rsidR="00FA0488" w:rsidDel="00524255" w:rsidRDefault="00160B11">
      <w:pPr>
        <w:rPr>
          <w:del w:id="2068" w:author="Ram Shrestha" w:date="2014-04-27T01:24:00Z"/>
          <w:rFonts w:ascii="Cambria" w:hAnsi="Cambria"/>
          <w:noProof/>
        </w:rPr>
      </w:pPr>
      <w:del w:id="2069" w:author="Ram Shrestha" w:date="2014-04-27T01:24:00Z">
        <w:r w:rsidRPr="00160B11" w:rsidDel="00524255">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90</w:delText>
        </w:r>
        <w:r w:rsidRPr="00160B11" w:rsidDel="00524255">
          <w:rPr>
            <w:rFonts w:ascii="Cambria" w:hAnsi="Cambria"/>
            <w:noProof/>
          </w:rPr>
          <w:delText>: 5653-5656.</w:delText>
        </w:r>
      </w:del>
    </w:p>
    <w:p w:rsidR="00FA0488" w:rsidDel="00524255" w:rsidRDefault="00160B11">
      <w:pPr>
        <w:rPr>
          <w:del w:id="2070" w:author="Ram Shrestha" w:date="2014-04-27T01:24:00Z"/>
          <w:rFonts w:ascii="Cambria" w:hAnsi="Cambria"/>
          <w:noProof/>
        </w:rPr>
      </w:pPr>
      <w:del w:id="2071" w:author="Ram Shrestha" w:date="2014-04-27T01:24:00Z">
        <w:r w:rsidRPr="00160B11" w:rsidDel="00524255">
          <w:rPr>
            <w:rFonts w:ascii="Cambria" w:hAnsi="Cambria"/>
            <w:noProof/>
          </w:rPr>
          <w:delText>UNAIDS (2012) Global Report 2012: UNAIDS Report on the Global AIDS Epidemic. ebookpartnership. com.</w:delText>
        </w:r>
      </w:del>
    </w:p>
    <w:p w:rsidR="00FA0488" w:rsidDel="00524255" w:rsidRDefault="00160B11">
      <w:pPr>
        <w:rPr>
          <w:del w:id="2072" w:author="Ram Shrestha" w:date="2014-04-27T01:24:00Z"/>
          <w:rFonts w:ascii="Cambria" w:hAnsi="Cambria"/>
          <w:noProof/>
        </w:rPr>
      </w:pPr>
      <w:del w:id="2073" w:author="Ram Shrestha" w:date="2014-04-27T01:24:00Z">
        <w:r w:rsidRPr="00160B11" w:rsidDel="00524255">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22</w:delText>
        </w:r>
        <w:r w:rsidRPr="00160B11" w:rsidDel="00524255">
          <w:rPr>
            <w:rFonts w:ascii="Cambria" w:hAnsi="Cambria"/>
            <w:noProof/>
          </w:rPr>
          <w:delText>: 107-118.</w:delText>
        </w:r>
      </w:del>
    </w:p>
    <w:p w:rsidR="00FA0488" w:rsidDel="00524255" w:rsidRDefault="00160B11">
      <w:pPr>
        <w:rPr>
          <w:del w:id="2074" w:author="Ram Shrestha" w:date="2014-04-27T01:24:00Z"/>
          <w:rFonts w:ascii="Cambria" w:hAnsi="Cambria"/>
          <w:noProof/>
        </w:rPr>
      </w:pPr>
      <w:del w:id="2075" w:author="Ram Shrestha" w:date="2014-04-27T01:24:00Z">
        <w:r w:rsidRPr="00160B11" w:rsidDel="00524255">
          <w:rPr>
            <w:rFonts w:ascii="Cambria" w:hAnsi="Cambria"/>
            <w:noProof/>
          </w:rPr>
          <w:delTex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7</w:delText>
        </w:r>
        <w:r w:rsidRPr="00160B11" w:rsidDel="00524255">
          <w:rPr>
            <w:rFonts w:ascii="Cambria" w:hAnsi="Cambria"/>
            <w:noProof/>
          </w:rPr>
          <w:delText>: 987-999.</w:delText>
        </w:r>
      </w:del>
    </w:p>
    <w:p w:rsidR="00FA0488" w:rsidDel="00524255" w:rsidRDefault="00160B11">
      <w:pPr>
        <w:rPr>
          <w:del w:id="2076" w:author="Ram Shrestha" w:date="2014-04-27T01:24:00Z"/>
          <w:rFonts w:ascii="Cambria" w:hAnsi="Cambria"/>
          <w:noProof/>
        </w:rPr>
      </w:pPr>
      <w:del w:id="2077" w:author="Ram Shrestha" w:date="2014-04-27T01:24:00Z">
        <w:r w:rsidRPr="00160B11" w:rsidDel="00524255">
          <w:rPr>
            <w:rFonts w:ascii="Cambria" w:hAnsi="Cambria"/>
            <w:noProof/>
          </w:rPr>
          <w:delTex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3</w:delText>
        </w:r>
        <w:r w:rsidRPr="00160B11" w:rsidDel="00524255">
          <w:rPr>
            <w:rFonts w:ascii="Cambria" w:hAnsi="Cambria"/>
            <w:noProof/>
          </w:rPr>
          <w:delText>: 1253-1263.</w:delText>
        </w:r>
      </w:del>
    </w:p>
    <w:p w:rsidR="00FA0488" w:rsidDel="00524255" w:rsidRDefault="00160B11">
      <w:pPr>
        <w:rPr>
          <w:del w:id="2078" w:author="Ram Shrestha" w:date="2014-04-27T01:24:00Z"/>
          <w:rFonts w:ascii="Cambria" w:hAnsi="Cambria"/>
          <w:noProof/>
        </w:rPr>
      </w:pPr>
      <w:del w:id="2079" w:author="Ram Shrestha" w:date="2014-04-27T01:24:00Z">
        <w:r w:rsidRPr="00160B11" w:rsidDel="00524255">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2</w:delText>
        </w:r>
        <w:r w:rsidRPr="00160B11" w:rsidDel="00524255">
          <w:rPr>
            <w:rFonts w:ascii="Cambria" w:hAnsi="Cambria"/>
            <w:noProof/>
          </w:rPr>
          <w:delText>: 309-315.</w:delText>
        </w:r>
      </w:del>
    </w:p>
    <w:p w:rsidR="00FA0488" w:rsidDel="00524255" w:rsidRDefault="00160B11">
      <w:pPr>
        <w:rPr>
          <w:del w:id="2080" w:author="Ram Shrestha" w:date="2014-04-27T01:24:00Z"/>
          <w:rFonts w:ascii="Cambria" w:hAnsi="Cambria"/>
          <w:noProof/>
        </w:rPr>
      </w:pPr>
      <w:del w:id="2081" w:author="Ram Shrestha" w:date="2014-04-27T01:24:00Z">
        <w:r w:rsidRPr="00160B11" w:rsidDel="00524255">
          <w:rPr>
            <w:rFonts w:ascii="Cambria" w:hAnsi="Cambria"/>
            <w:noProof/>
          </w:rPr>
          <w:delText xml:space="preserve">Wang, C, Mitsuya, Y, Gharizadeh, B, Ronaghi, M, Shafer, RW (2007) Characterization of mutation spectra with ultra-deep pyrosequencing: application to HIV-1 drug resistance. </w:delText>
        </w:r>
        <w:r w:rsidRPr="00160B11" w:rsidDel="00524255">
          <w:rPr>
            <w:rFonts w:ascii="Cambria" w:hAnsi="Cambria"/>
            <w:i/>
            <w:noProof/>
          </w:rPr>
          <w:delText>Genome Res</w:delText>
        </w:r>
        <w:r w:rsidRPr="00160B11" w:rsidDel="00524255">
          <w:rPr>
            <w:rFonts w:ascii="Cambria" w:hAnsi="Cambria"/>
            <w:noProof/>
          </w:rPr>
          <w:delText xml:space="preserve"> </w:delText>
        </w:r>
        <w:r w:rsidRPr="00160B11" w:rsidDel="00524255">
          <w:rPr>
            <w:rFonts w:ascii="Cambria" w:hAnsi="Cambria"/>
            <w:b/>
            <w:noProof/>
          </w:rPr>
          <w:delText>17</w:delText>
        </w:r>
        <w:r w:rsidRPr="00160B11" w:rsidDel="00524255">
          <w:rPr>
            <w:rFonts w:ascii="Cambria" w:hAnsi="Cambria"/>
            <w:noProof/>
          </w:rPr>
          <w:delText>: 1195-1201.</w:delText>
        </w:r>
      </w:del>
    </w:p>
    <w:p w:rsidR="00FA0488" w:rsidDel="00524255" w:rsidRDefault="00160B11">
      <w:pPr>
        <w:rPr>
          <w:del w:id="2082" w:author="Ram Shrestha" w:date="2014-04-27T01:24:00Z"/>
          <w:rFonts w:ascii="Cambria" w:hAnsi="Cambria"/>
          <w:noProof/>
        </w:rPr>
      </w:pPr>
      <w:del w:id="2083" w:author="Ram Shrestha" w:date="2014-04-27T01:24:00Z">
        <w:r w:rsidRPr="00160B11" w:rsidDel="00524255">
          <w:rPr>
            <w:rFonts w:ascii="Cambria" w:hAnsi="Cambria"/>
            <w:noProof/>
          </w:rPr>
          <w:delText>WHO (2008) Towards universal access: scaling up priority HIV/AIDS interventions in the health sector: progress report 2008.</w:delText>
        </w:r>
      </w:del>
    </w:p>
    <w:p w:rsidR="00FA0488" w:rsidDel="00524255" w:rsidRDefault="00160B11">
      <w:pPr>
        <w:rPr>
          <w:del w:id="2084" w:author="Ram Shrestha" w:date="2014-04-27T01:24:00Z"/>
          <w:rFonts w:ascii="Cambria" w:hAnsi="Cambria"/>
          <w:noProof/>
        </w:rPr>
      </w:pPr>
      <w:del w:id="2085" w:author="Ram Shrestha" w:date="2014-04-27T01:24:00Z">
        <w:r w:rsidRPr="00160B11" w:rsidDel="00524255">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160B11" w:rsidDel="00524255">
          <w:rPr>
            <w:rFonts w:ascii="Cambria" w:hAnsi="Cambria"/>
            <w:i/>
            <w:noProof/>
          </w:rPr>
          <w:delText>J Clin Microbiol</w:delText>
        </w:r>
        <w:r w:rsidRPr="00160B11" w:rsidDel="00524255">
          <w:rPr>
            <w:rFonts w:ascii="Cambria" w:hAnsi="Cambria"/>
            <w:noProof/>
          </w:rPr>
          <w:delText xml:space="preserve"> </w:delText>
        </w:r>
        <w:r w:rsidRPr="00160B11" w:rsidDel="00524255">
          <w:rPr>
            <w:rFonts w:ascii="Cambria" w:hAnsi="Cambria"/>
            <w:b/>
            <w:noProof/>
          </w:rPr>
          <w:delText>50</w:delText>
        </w:r>
        <w:r w:rsidRPr="00160B11" w:rsidDel="00524255">
          <w:rPr>
            <w:rFonts w:ascii="Cambria" w:hAnsi="Cambria"/>
            <w:noProof/>
          </w:rPr>
          <w:delText>: 1936-1942.</w:delText>
        </w:r>
      </w:del>
    </w:p>
    <w:p w:rsidR="00FA0488" w:rsidDel="00524255" w:rsidRDefault="00160B11">
      <w:pPr>
        <w:rPr>
          <w:del w:id="2086" w:author="Ram Shrestha" w:date="2014-04-27T01:24:00Z"/>
          <w:rFonts w:ascii="Cambria" w:hAnsi="Cambria"/>
          <w:noProof/>
        </w:rPr>
      </w:pPr>
      <w:del w:id="2087" w:author="Ram Shrestha" w:date="2014-04-27T01:24:00Z">
        <w:r w:rsidRPr="00160B11" w:rsidDel="00524255">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160B11" w:rsidDel="00524255">
          <w:rPr>
            <w:rFonts w:ascii="Cambria" w:hAnsi="Cambria"/>
            <w:i/>
            <w:noProof/>
          </w:rPr>
          <w:delText>Retrovirology</w:delText>
        </w:r>
        <w:r w:rsidRPr="00160B11" w:rsidDel="00524255">
          <w:rPr>
            <w:rFonts w:ascii="Cambria" w:hAnsi="Cambria"/>
            <w:noProof/>
          </w:rPr>
          <w:delText xml:space="preserve"> </w:delText>
        </w:r>
        <w:r w:rsidRPr="00160B11" w:rsidDel="00524255">
          <w:rPr>
            <w:rFonts w:ascii="Cambria" w:hAnsi="Cambria"/>
            <w:b/>
            <w:noProof/>
          </w:rPr>
          <w:delText>9</w:delText>
        </w:r>
        <w:r w:rsidRPr="00160B11" w:rsidDel="00524255">
          <w:rPr>
            <w:rFonts w:ascii="Cambria" w:hAnsi="Cambria"/>
            <w:noProof/>
          </w:rPr>
          <w:delText>: 108.</w:delText>
        </w:r>
      </w:del>
    </w:p>
    <w:p w:rsidR="00FA0488" w:rsidDel="00524255" w:rsidRDefault="00160B11">
      <w:pPr>
        <w:rPr>
          <w:del w:id="2088" w:author="Ram Shrestha" w:date="2014-04-27T01:24:00Z"/>
          <w:rFonts w:ascii="Cambria" w:hAnsi="Cambria"/>
          <w:noProof/>
        </w:rPr>
      </w:pPr>
      <w:del w:id="2089" w:author="Ram Shrestha" w:date="2014-04-27T01:24:00Z">
        <w:r w:rsidRPr="00160B11" w:rsidDel="00524255">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7</w:delText>
        </w:r>
        <w:r w:rsidRPr="00160B11" w:rsidDel="00524255">
          <w:rPr>
            <w:rFonts w:ascii="Cambria" w:hAnsi="Cambria"/>
            <w:noProof/>
          </w:rPr>
          <w:delText>: 000-000.</w:delText>
        </w:r>
      </w:del>
    </w:p>
    <w:p w:rsidR="00FA0488" w:rsidDel="00524255" w:rsidRDefault="00160B11">
      <w:pPr>
        <w:rPr>
          <w:del w:id="2090" w:author="Ram Shrestha" w:date="2014-04-27T01:24:00Z"/>
          <w:rFonts w:ascii="Cambria" w:hAnsi="Cambria"/>
          <w:noProof/>
        </w:rPr>
      </w:pPr>
      <w:del w:id="2091" w:author="Ram Shrestha" w:date="2014-04-27T01:24:00Z">
        <w:r w:rsidRPr="00160B11" w:rsidDel="00524255">
          <w:rPr>
            <w:rFonts w:ascii="Cambria" w:hAnsi="Cambria"/>
            <w:noProof/>
          </w:rPr>
          <w:delText xml:space="preserve">Zolfo, M, De Weggheleire, A, Schouten, E, Lynen, L (2010) Time for "test and treat" in prevention of mother-to-child transmission programs in low- and middle-income countrie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5</w:delText>
        </w:r>
        <w:r w:rsidRPr="00160B11" w:rsidDel="00524255">
          <w:rPr>
            <w:rFonts w:ascii="Cambria" w:hAnsi="Cambria"/>
            <w:noProof/>
          </w:rPr>
          <w:delText>: 287-289.</w:delText>
        </w:r>
      </w:del>
    </w:p>
    <w:p w:rsidR="00FA0488" w:rsidDel="00524255" w:rsidRDefault="00FA0488">
      <w:pPr>
        <w:ind w:left="720" w:hanging="720"/>
        <w:rPr>
          <w:del w:id="2092" w:author="Ram Shrestha" w:date="2014-04-27T01:24:00Z"/>
          <w:rFonts w:ascii="Cambria" w:hAnsi="Cambria"/>
          <w:noProof/>
        </w:rPr>
      </w:pPr>
    </w:p>
    <w:p w:rsidR="00CB697B" w:rsidRDefault="00E73736" w:rsidP="00F35359">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08" w:author="Simon Travers" w:date="2014-04-24T19:38:00Z" w:initials="OU">
    <w:p w:rsidR="00B508EB" w:rsidRDefault="00B508EB">
      <w:pPr>
        <w:pStyle w:val="CommentText"/>
      </w:pPr>
      <w:r>
        <w:rPr>
          <w:rStyle w:val="CommentReference"/>
        </w:rPr>
        <w:annotationRef/>
      </w:r>
      <w:r>
        <w:t>Make sure that you understand the difference between the comparisons done here (PMTCT vs NoPMTCT) and those that were done for the baseline samples where it was comparing known failures vs known successes separately in either PMTCT or no-PMTCT.</w:t>
      </w:r>
    </w:p>
  </w:comment>
  <w:comment w:id="197" w:author="Simon Travers" w:date="2014-04-24T19:38:00Z" w:initials="OU">
    <w:p w:rsidR="00B508EB" w:rsidRDefault="00B508EB">
      <w:pPr>
        <w:pStyle w:val="CommentText"/>
      </w:pPr>
      <w:r>
        <w:rPr>
          <w:rStyle w:val="CommentReference"/>
        </w:rPr>
        <w:annotationRef/>
      </w:r>
      <w:r>
        <w:t>For discussion:</w:t>
      </w:r>
    </w:p>
    <w:p w:rsidR="00B508EB" w:rsidRDefault="00B508EB">
      <w:pPr>
        <w:pStyle w:val="CommentText"/>
      </w:pPr>
    </w:p>
    <w:p w:rsidR="00B508EB" w:rsidRDefault="00B508EB" w:rsidP="00617009">
      <w:pPr>
        <w:pStyle w:val="CommentText"/>
        <w:numPr>
          <w:ilvl w:val="0"/>
          <w:numId w:val="43"/>
        </w:numPr>
      </w:pPr>
      <w:r>
        <w:t>Why do you see much better correlation at higher prevalence levels when compared to the baseline samples?  Could it be because of low-abundant resistant variants circulating at baseline while in failures the resistant viruses dominate the viral population and are, therefore, much easier to detect?</w:t>
      </w:r>
    </w:p>
    <w:p w:rsidR="00B508EB" w:rsidRDefault="00B508EB" w:rsidP="00617009">
      <w:pPr>
        <w:pStyle w:val="CommentText"/>
      </w:pPr>
    </w:p>
    <w:p w:rsidR="00B508EB" w:rsidRDefault="00B508EB" w:rsidP="00617009">
      <w:pPr>
        <w:pStyle w:val="CommentText"/>
      </w:pPr>
      <w:r>
        <w:t xml:space="preserve">2) You should also comment in the discussions on the low numbers of results available for the comparisons.  </w:t>
      </w:r>
    </w:p>
    <w:p w:rsidR="00B508EB" w:rsidRDefault="00B508EB" w:rsidP="00617009">
      <w:pPr>
        <w:pStyle w:val="CommentText"/>
      </w:pPr>
    </w:p>
  </w:comment>
  <w:comment w:id="259" w:author="Simon Travers" w:date="2014-04-24T19:38:00Z" w:initials="OU">
    <w:p w:rsidR="00B508EB" w:rsidRDefault="00B508EB">
      <w:pPr>
        <w:pStyle w:val="CommentText"/>
      </w:pPr>
      <w:r>
        <w:rPr>
          <w:rStyle w:val="CommentReference"/>
        </w:rPr>
        <w:annotationRef/>
      </w:r>
      <w:r>
        <w:t>Expand upon this</w:t>
      </w:r>
      <w:proofErr w:type="gramStart"/>
      <w:r>
        <w:t>.....</w:t>
      </w:r>
      <w:proofErr w:type="gramEnd"/>
      <w:r>
        <w:t>why might one think that the FLX (with its greater coverage) would be more sensitive than junior?  Here is where you should be discussing/referenceing all the papers that try and characterise how much of the viral quasispecies that UDPS is able to reach.  You're still not discussing enough, you're just repeating results with a tiny bit more...it needs depth!</w:t>
      </w:r>
    </w:p>
  </w:comment>
  <w:comment w:id="260" w:author="Simon Travers" w:date="2014-04-24T19:38:00Z" w:initials="OU">
    <w:p w:rsidR="00B508EB" w:rsidRDefault="00B508EB">
      <w:pPr>
        <w:pStyle w:val="CommentText"/>
      </w:pPr>
      <w:r>
        <w:rPr>
          <w:rStyle w:val="CommentReference"/>
        </w:rPr>
        <w:annotationRef/>
      </w:r>
      <w:r>
        <w:t>Again give details</w:t>
      </w:r>
      <w:proofErr w:type="gramStart"/>
      <w:r>
        <w:t>....how</w:t>
      </w:r>
      <w:proofErr w:type="gramEnd"/>
      <w:r>
        <w:t xml:space="preserve"> much is the difference in cost?  How much does a Junior run cost relative to a FLX?  If I remember correctly the Dudley paper gives a bit of details about costs</w:t>
      </w:r>
      <w:proofErr w:type="gramStart"/>
      <w:r>
        <w:t>....reference</w:t>
      </w:r>
      <w:proofErr w:type="gramEnd"/>
      <w:r>
        <w:t xml:space="preserve"> and discuss it!</w:t>
      </w:r>
    </w:p>
  </w:comment>
  <w:comment w:id="316" w:author="Simon Travers" w:date="2014-04-24T19:38:00Z" w:initials="OU">
    <w:p w:rsidR="00B508EB" w:rsidRDefault="00B508EB">
      <w:pPr>
        <w:pStyle w:val="CommentText"/>
      </w:pPr>
      <w:r>
        <w:rPr>
          <w:rStyle w:val="CommentReference"/>
        </w:rPr>
        <w:annotationRef/>
      </w:r>
      <w:r>
        <w:t>What about the discussion on expectation of resistance.  Do we expect to see resistance in baseleine samples?  Is there any other data for Africa/South Africa that describes the prevalence of resistance in baseline samples (clue Paser-M study) – do the prevalences we observe agree/disagree with those studies?</w:t>
      </w:r>
    </w:p>
    <w:p w:rsidR="00B508EB" w:rsidRDefault="00B508EB">
      <w:pPr>
        <w:pStyle w:val="CommentText"/>
      </w:pPr>
    </w:p>
    <w:p w:rsidR="00B508EB" w:rsidRDefault="00B508EB">
      <w:pPr>
        <w:pStyle w:val="CommentText"/>
      </w:pPr>
      <w:r>
        <w:t>2) What about discussing the predicted resistance based upon their known clinical outcome?  Would we expect to see higher levels of resistance in individuals who we know have failed down the line?  If not then what’s the explanation for why/how these people have failed.  This also ties in with the resistance testing of vf1 samples</w:t>
      </w:r>
      <w:proofErr w:type="gramStart"/>
      <w:r>
        <w:t>.....</w:t>
      </w:r>
      <w:proofErr w:type="gramEnd"/>
      <w:r>
        <w:t>why is resistance not seen in a lot of known failure samples hint – adherence!</w:t>
      </w:r>
    </w:p>
  </w:comment>
  <w:comment w:id="331" w:author="Simon Travers" w:date="2014-04-24T19:38:00Z" w:initials="OU">
    <w:p w:rsidR="00B508EB" w:rsidRDefault="00B508EB">
      <w:pPr>
        <w:pStyle w:val="CommentText"/>
      </w:pPr>
      <w:r>
        <w:rPr>
          <w:rStyle w:val="CommentReference"/>
        </w:rPr>
        <w:annotationRef/>
      </w:r>
      <w:r>
        <w:t>Give details from these studies.  Do they all agree with each other?  Was there any contentious issues/drawbacks to their work?</w:t>
      </w:r>
    </w:p>
  </w:comment>
  <w:comment w:id="606" w:author="Simon Travers" w:date="2014-04-24T19:38:00Z" w:initials="OU">
    <w:p w:rsidR="00B508EB" w:rsidRDefault="00B508EB">
      <w:pPr>
        <w:pStyle w:val="CommentText"/>
      </w:pPr>
      <w:r>
        <w:rPr>
          <w:rStyle w:val="CommentReference"/>
        </w:rPr>
        <w:annotationRef/>
      </w:r>
      <w:r>
        <w:t xml:space="preserve">All of the discussion thus far reads like </w:t>
      </w:r>
      <w:proofErr w:type="gramStart"/>
      <w:r>
        <w:t>you’ve  read</w:t>
      </w:r>
      <w:proofErr w:type="gramEnd"/>
      <w:r>
        <w:t xml:space="preserve"> one paper that you like the sound of because it supports what you want to say and then you’ve added a few lines describing that study.  That is not a discussion.  Go read the discussions of those papers and try again on these sections.</w:t>
      </w:r>
    </w:p>
  </w:comment>
  <w:comment w:id="790" w:author="Simon Travers" w:date="2014-04-24T19:38:00Z" w:initials="OU">
    <w:p w:rsidR="00B508EB" w:rsidRDefault="00B508EB">
      <w:pPr>
        <w:pStyle w:val="CommentText"/>
      </w:pPr>
      <w:r>
        <w:rPr>
          <w:rStyle w:val="CommentReference"/>
        </w:rPr>
        <w:annotationRef/>
      </w:r>
      <w:r>
        <w:t>Just say what I said on the phone and stop trying to make it sound smart</w:t>
      </w:r>
      <w:proofErr w:type="gramStart"/>
      <w:r>
        <w:t>........</w:t>
      </w:r>
      <w:proofErr w:type="gramEnd"/>
      <w:r>
        <w:t>We know the date of treatment initiation, we know the date of PMTCT therefore we can calculate the time since ARV exposure through PMTCT....that’s it, its not difficult.</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B508EB" w:rsidRDefault="00B508EB" w:rsidP="000925F4">
      <w:r>
        <w:separator/>
      </w:r>
    </w:p>
  </w:endnote>
  <w:endnote w:type="continuationSeparator" w:id="1">
    <w:p w:rsidR="00B508EB" w:rsidRDefault="00B508EB"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B508EB" w:rsidRDefault="00B508EB" w:rsidP="000925F4">
      <w:r>
        <w:separator/>
      </w:r>
    </w:p>
  </w:footnote>
  <w:footnote w:type="continuationSeparator" w:id="1">
    <w:p w:rsidR="00B508EB" w:rsidRDefault="00B508EB"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6F4C1D5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5E704B6"/>
    <w:multiLevelType w:val="hybridMultilevel"/>
    <w:tmpl w:val="E870AF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5C09BD"/>
    <w:multiLevelType w:val="multilevel"/>
    <w:tmpl w:val="2646BA7A"/>
    <w:lvl w:ilvl="0">
      <w:start w:val="1"/>
      <w:numFmt w:val="decimal"/>
      <w:lvlText w:val="%1"/>
      <w:lvlJc w:val="left"/>
      <w:pPr>
        <w:ind w:left="72" w:hanging="432"/>
      </w:pPr>
      <w:rPr>
        <w:rFonts w:hint="default"/>
      </w:rPr>
    </w:lvl>
    <w:lvl w:ilvl="1">
      <w:start w:val="1"/>
      <w:numFmt w:val="decimal"/>
      <w:lvlText w:val="%1.%2"/>
      <w:lvlJc w:val="left"/>
      <w:pPr>
        <w:ind w:left="21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04" w:hanging="864"/>
      </w:pPr>
      <w:rPr>
        <w:rFonts w:hint="default"/>
      </w:rPr>
    </w:lvl>
    <w:lvl w:ilvl="4">
      <w:start w:val="1"/>
      <w:numFmt w:val="decimal"/>
      <w:lvlText w:val="%1.%2.%3.%4.%5"/>
      <w:lvlJc w:val="left"/>
      <w:pPr>
        <w:ind w:left="648" w:hanging="1008"/>
      </w:pPr>
      <w:rPr>
        <w:rFonts w:hint="default"/>
      </w:rPr>
    </w:lvl>
    <w:lvl w:ilvl="5">
      <w:start w:val="1"/>
      <w:numFmt w:val="decimal"/>
      <w:lvlText w:val="%1.%2.%3.%4.%5.%6"/>
      <w:lvlJc w:val="left"/>
      <w:pPr>
        <w:ind w:left="792" w:hanging="1152"/>
      </w:pPr>
      <w:rPr>
        <w:rFonts w:hint="default"/>
      </w:rPr>
    </w:lvl>
    <w:lvl w:ilvl="6">
      <w:start w:val="1"/>
      <w:numFmt w:val="decimal"/>
      <w:lvlText w:val="%1.%2.%3.%4.%5.%6.%7"/>
      <w:lvlJc w:val="left"/>
      <w:pPr>
        <w:ind w:left="936" w:hanging="1296"/>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224" w:hanging="1584"/>
      </w:pPr>
      <w:rPr>
        <w:rFonts w:hint="default"/>
      </w:rPr>
    </w:lvl>
  </w:abstractNum>
  <w:abstractNum w:abstractNumId="29">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6">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7"/>
  </w:num>
  <w:num w:numId="8">
    <w:abstractNumId w:val="11"/>
  </w:num>
  <w:num w:numId="9">
    <w:abstractNumId w:val="23"/>
  </w:num>
  <w:num w:numId="10">
    <w:abstractNumId w:val="34"/>
  </w:num>
  <w:num w:numId="11">
    <w:abstractNumId w:val="15"/>
  </w:num>
  <w:num w:numId="12">
    <w:abstractNumId w:val="20"/>
  </w:num>
  <w:num w:numId="13">
    <w:abstractNumId w:val="40"/>
  </w:num>
  <w:num w:numId="14">
    <w:abstractNumId w:val="31"/>
  </w:num>
  <w:num w:numId="15">
    <w:abstractNumId w:val="32"/>
  </w:num>
  <w:num w:numId="16">
    <w:abstractNumId w:val="29"/>
  </w:num>
  <w:num w:numId="17">
    <w:abstractNumId w:val="39"/>
  </w:num>
  <w:num w:numId="18">
    <w:abstractNumId w:val="3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6"/>
  </w:num>
  <w:num w:numId="32">
    <w:abstractNumId w:val="16"/>
    <w:lvlOverride w:ilvl="0">
      <w:startOverride w:val="2"/>
    </w:lvlOverride>
  </w:num>
  <w:num w:numId="33">
    <w:abstractNumId w:val="16"/>
    <w:lvlOverride w:ilvl="0">
      <w:startOverride w:val="2"/>
    </w:lvlOverride>
  </w:num>
  <w:num w:numId="34">
    <w:abstractNumId w:val="38"/>
  </w:num>
  <w:num w:numId="35">
    <w:abstractNumId w:val="26"/>
  </w:num>
  <w:num w:numId="36">
    <w:abstractNumId w:val="25"/>
  </w:num>
  <w:num w:numId="37">
    <w:abstractNumId w:val="18"/>
  </w:num>
  <w:num w:numId="38">
    <w:abstractNumId w:val="12"/>
  </w:num>
  <w:num w:numId="39">
    <w:abstractNumId w:val="33"/>
  </w:num>
  <w:num w:numId="40">
    <w:abstractNumId w:val="19"/>
  </w:num>
  <w:num w:numId="41">
    <w:abstractNumId w:val="35"/>
  </w:num>
  <w:num w:numId="42">
    <w:abstractNumId w:val="28"/>
  </w:num>
  <w:num w:numId="43">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proofState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618"/>
    <w:rsid w:val="00000E45"/>
    <w:rsid w:val="0000105E"/>
    <w:rsid w:val="00001A2D"/>
    <w:rsid w:val="00002746"/>
    <w:rsid w:val="0000357F"/>
    <w:rsid w:val="00007715"/>
    <w:rsid w:val="000078E8"/>
    <w:rsid w:val="000116CD"/>
    <w:rsid w:val="000121B1"/>
    <w:rsid w:val="00015B34"/>
    <w:rsid w:val="00016DAB"/>
    <w:rsid w:val="000176DD"/>
    <w:rsid w:val="00017833"/>
    <w:rsid w:val="00020CA6"/>
    <w:rsid w:val="00025F3C"/>
    <w:rsid w:val="00030711"/>
    <w:rsid w:val="00030E42"/>
    <w:rsid w:val="000317D5"/>
    <w:rsid w:val="00032504"/>
    <w:rsid w:val="00032FEA"/>
    <w:rsid w:val="000338DB"/>
    <w:rsid w:val="0003460F"/>
    <w:rsid w:val="000351F6"/>
    <w:rsid w:val="00037341"/>
    <w:rsid w:val="00041237"/>
    <w:rsid w:val="00042599"/>
    <w:rsid w:val="000446D0"/>
    <w:rsid w:val="000464F3"/>
    <w:rsid w:val="0005321F"/>
    <w:rsid w:val="00054155"/>
    <w:rsid w:val="0005642B"/>
    <w:rsid w:val="00061CDA"/>
    <w:rsid w:val="00063524"/>
    <w:rsid w:val="0006668A"/>
    <w:rsid w:val="000701C2"/>
    <w:rsid w:val="000736FE"/>
    <w:rsid w:val="0007467B"/>
    <w:rsid w:val="0008473D"/>
    <w:rsid w:val="000879B5"/>
    <w:rsid w:val="00090253"/>
    <w:rsid w:val="000925F4"/>
    <w:rsid w:val="00094F73"/>
    <w:rsid w:val="000A1ABA"/>
    <w:rsid w:val="000A4314"/>
    <w:rsid w:val="000A463E"/>
    <w:rsid w:val="000B002C"/>
    <w:rsid w:val="000B5FD8"/>
    <w:rsid w:val="000B7F30"/>
    <w:rsid w:val="000D1306"/>
    <w:rsid w:val="000D1D03"/>
    <w:rsid w:val="000D685B"/>
    <w:rsid w:val="000E35DD"/>
    <w:rsid w:val="000E4DDB"/>
    <w:rsid w:val="000E7A75"/>
    <w:rsid w:val="000F3020"/>
    <w:rsid w:val="000F3C46"/>
    <w:rsid w:val="000F4B1A"/>
    <w:rsid w:val="000F7DEE"/>
    <w:rsid w:val="00105041"/>
    <w:rsid w:val="00110E38"/>
    <w:rsid w:val="00115C4A"/>
    <w:rsid w:val="00117AB8"/>
    <w:rsid w:val="00120FC9"/>
    <w:rsid w:val="00123786"/>
    <w:rsid w:val="00126674"/>
    <w:rsid w:val="0013020B"/>
    <w:rsid w:val="00130D02"/>
    <w:rsid w:val="00134F40"/>
    <w:rsid w:val="00135E6E"/>
    <w:rsid w:val="00137FBE"/>
    <w:rsid w:val="0014018D"/>
    <w:rsid w:val="00142367"/>
    <w:rsid w:val="0014711F"/>
    <w:rsid w:val="00151546"/>
    <w:rsid w:val="00151C9D"/>
    <w:rsid w:val="0015209B"/>
    <w:rsid w:val="00154285"/>
    <w:rsid w:val="001542D1"/>
    <w:rsid w:val="00160B11"/>
    <w:rsid w:val="00163680"/>
    <w:rsid w:val="0016399F"/>
    <w:rsid w:val="00164BF2"/>
    <w:rsid w:val="00164E47"/>
    <w:rsid w:val="00166F81"/>
    <w:rsid w:val="00171D65"/>
    <w:rsid w:val="001725B8"/>
    <w:rsid w:val="00173821"/>
    <w:rsid w:val="001747D3"/>
    <w:rsid w:val="001748F8"/>
    <w:rsid w:val="00175331"/>
    <w:rsid w:val="00175F7B"/>
    <w:rsid w:val="00176503"/>
    <w:rsid w:val="00183610"/>
    <w:rsid w:val="0018555C"/>
    <w:rsid w:val="0018676F"/>
    <w:rsid w:val="001878B2"/>
    <w:rsid w:val="001878DF"/>
    <w:rsid w:val="00193197"/>
    <w:rsid w:val="001937BF"/>
    <w:rsid w:val="001939D3"/>
    <w:rsid w:val="00193E6F"/>
    <w:rsid w:val="00195825"/>
    <w:rsid w:val="0019695D"/>
    <w:rsid w:val="001A049E"/>
    <w:rsid w:val="001A1A04"/>
    <w:rsid w:val="001A2A0C"/>
    <w:rsid w:val="001A3EF6"/>
    <w:rsid w:val="001A6979"/>
    <w:rsid w:val="001B07FA"/>
    <w:rsid w:val="001B1E1D"/>
    <w:rsid w:val="001B36B9"/>
    <w:rsid w:val="001B4FCC"/>
    <w:rsid w:val="001B63D1"/>
    <w:rsid w:val="001B6E60"/>
    <w:rsid w:val="001B7E9F"/>
    <w:rsid w:val="001C1A8B"/>
    <w:rsid w:val="001C208C"/>
    <w:rsid w:val="001C2765"/>
    <w:rsid w:val="001C32EC"/>
    <w:rsid w:val="001C3F4D"/>
    <w:rsid w:val="001C495E"/>
    <w:rsid w:val="001D1275"/>
    <w:rsid w:val="001D3D7C"/>
    <w:rsid w:val="001D3FC9"/>
    <w:rsid w:val="001E0272"/>
    <w:rsid w:val="001F1859"/>
    <w:rsid w:val="001F20F1"/>
    <w:rsid w:val="001F485F"/>
    <w:rsid w:val="001F5EA3"/>
    <w:rsid w:val="001F62BD"/>
    <w:rsid w:val="001F6FA2"/>
    <w:rsid w:val="00201913"/>
    <w:rsid w:val="002041AB"/>
    <w:rsid w:val="0020424E"/>
    <w:rsid w:val="00204B33"/>
    <w:rsid w:val="0020795B"/>
    <w:rsid w:val="00211A89"/>
    <w:rsid w:val="00212088"/>
    <w:rsid w:val="0022269B"/>
    <w:rsid w:val="00225679"/>
    <w:rsid w:val="00226062"/>
    <w:rsid w:val="00233152"/>
    <w:rsid w:val="00235B4D"/>
    <w:rsid w:val="00235D3C"/>
    <w:rsid w:val="00237036"/>
    <w:rsid w:val="002402E7"/>
    <w:rsid w:val="002468BA"/>
    <w:rsid w:val="002511BF"/>
    <w:rsid w:val="00251757"/>
    <w:rsid w:val="0025227D"/>
    <w:rsid w:val="002568F3"/>
    <w:rsid w:val="00257547"/>
    <w:rsid w:val="00260E07"/>
    <w:rsid w:val="002611C7"/>
    <w:rsid w:val="00261EF9"/>
    <w:rsid w:val="00263E1D"/>
    <w:rsid w:val="0027241A"/>
    <w:rsid w:val="00273C9F"/>
    <w:rsid w:val="00275AA2"/>
    <w:rsid w:val="002771D0"/>
    <w:rsid w:val="0028224B"/>
    <w:rsid w:val="00283D4A"/>
    <w:rsid w:val="00285109"/>
    <w:rsid w:val="00286089"/>
    <w:rsid w:val="002868D1"/>
    <w:rsid w:val="00286BE5"/>
    <w:rsid w:val="00286BFF"/>
    <w:rsid w:val="00287A83"/>
    <w:rsid w:val="00291B75"/>
    <w:rsid w:val="0029296D"/>
    <w:rsid w:val="00297C41"/>
    <w:rsid w:val="002A1654"/>
    <w:rsid w:val="002A5044"/>
    <w:rsid w:val="002A6E95"/>
    <w:rsid w:val="002B03C1"/>
    <w:rsid w:val="002B4432"/>
    <w:rsid w:val="002C4CE1"/>
    <w:rsid w:val="002C52E2"/>
    <w:rsid w:val="002C6BF9"/>
    <w:rsid w:val="002D3017"/>
    <w:rsid w:val="002D5611"/>
    <w:rsid w:val="002D7086"/>
    <w:rsid w:val="002E0E83"/>
    <w:rsid w:val="002E16BD"/>
    <w:rsid w:val="002E656D"/>
    <w:rsid w:val="002E677A"/>
    <w:rsid w:val="002F2063"/>
    <w:rsid w:val="002F26FD"/>
    <w:rsid w:val="002F3E3D"/>
    <w:rsid w:val="002F5887"/>
    <w:rsid w:val="00300BA4"/>
    <w:rsid w:val="00302BD9"/>
    <w:rsid w:val="00303CB6"/>
    <w:rsid w:val="003053AF"/>
    <w:rsid w:val="00305A81"/>
    <w:rsid w:val="00306A44"/>
    <w:rsid w:val="00306E54"/>
    <w:rsid w:val="00311CED"/>
    <w:rsid w:val="00313C1D"/>
    <w:rsid w:val="00314641"/>
    <w:rsid w:val="00315E32"/>
    <w:rsid w:val="0031647F"/>
    <w:rsid w:val="003208FE"/>
    <w:rsid w:val="00322389"/>
    <w:rsid w:val="003257FA"/>
    <w:rsid w:val="003262AD"/>
    <w:rsid w:val="00335E19"/>
    <w:rsid w:val="003375D6"/>
    <w:rsid w:val="00337948"/>
    <w:rsid w:val="0034438A"/>
    <w:rsid w:val="00344F4B"/>
    <w:rsid w:val="0034604C"/>
    <w:rsid w:val="00346990"/>
    <w:rsid w:val="00357673"/>
    <w:rsid w:val="00360747"/>
    <w:rsid w:val="00362E6F"/>
    <w:rsid w:val="0036420A"/>
    <w:rsid w:val="003704F5"/>
    <w:rsid w:val="0037051B"/>
    <w:rsid w:val="00370536"/>
    <w:rsid w:val="00370ECC"/>
    <w:rsid w:val="00374B73"/>
    <w:rsid w:val="003757FD"/>
    <w:rsid w:val="003828A1"/>
    <w:rsid w:val="00382EC0"/>
    <w:rsid w:val="00384D95"/>
    <w:rsid w:val="00387725"/>
    <w:rsid w:val="00387B45"/>
    <w:rsid w:val="00387CD5"/>
    <w:rsid w:val="003914D4"/>
    <w:rsid w:val="00395D7F"/>
    <w:rsid w:val="00396B96"/>
    <w:rsid w:val="003A6054"/>
    <w:rsid w:val="003B2F63"/>
    <w:rsid w:val="003B36F5"/>
    <w:rsid w:val="003D39CA"/>
    <w:rsid w:val="003D4B9F"/>
    <w:rsid w:val="003D5471"/>
    <w:rsid w:val="003E2006"/>
    <w:rsid w:val="003E27F5"/>
    <w:rsid w:val="003E3184"/>
    <w:rsid w:val="003E4A11"/>
    <w:rsid w:val="003E5982"/>
    <w:rsid w:val="003E7074"/>
    <w:rsid w:val="003F6F01"/>
    <w:rsid w:val="00400635"/>
    <w:rsid w:val="004054C2"/>
    <w:rsid w:val="00405D3D"/>
    <w:rsid w:val="004124F6"/>
    <w:rsid w:val="00434981"/>
    <w:rsid w:val="0044530F"/>
    <w:rsid w:val="004455C3"/>
    <w:rsid w:val="00445B32"/>
    <w:rsid w:val="00445EAD"/>
    <w:rsid w:val="00446C72"/>
    <w:rsid w:val="00454CB3"/>
    <w:rsid w:val="0045521A"/>
    <w:rsid w:val="0045646A"/>
    <w:rsid w:val="00456A83"/>
    <w:rsid w:val="004635DA"/>
    <w:rsid w:val="004730D5"/>
    <w:rsid w:val="004745E7"/>
    <w:rsid w:val="00475F38"/>
    <w:rsid w:val="00477600"/>
    <w:rsid w:val="00480218"/>
    <w:rsid w:val="00480F3D"/>
    <w:rsid w:val="00487916"/>
    <w:rsid w:val="004902AE"/>
    <w:rsid w:val="00490940"/>
    <w:rsid w:val="0049103C"/>
    <w:rsid w:val="0049229B"/>
    <w:rsid w:val="00493888"/>
    <w:rsid w:val="00495A4D"/>
    <w:rsid w:val="004A104E"/>
    <w:rsid w:val="004A2A1E"/>
    <w:rsid w:val="004A53B2"/>
    <w:rsid w:val="004A5943"/>
    <w:rsid w:val="004A74D2"/>
    <w:rsid w:val="004B0E7F"/>
    <w:rsid w:val="004B26D5"/>
    <w:rsid w:val="004B3030"/>
    <w:rsid w:val="004C2C3E"/>
    <w:rsid w:val="004C2D05"/>
    <w:rsid w:val="004C52ED"/>
    <w:rsid w:val="004D00AC"/>
    <w:rsid w:val="004D0C8D"/>
    <w:rsid w:val="004D1CFC"/>
    <w:rsid w:val="004D70F4"/>
    <w:rsid w:val="004E03E5"/>
    <w:rsid w:val="004E3962"/>
    <w:rsid w:val="004E7DD2"/>
    <w:rsid w:val="004F170C"/>
    <w:rsid w:val="005014DE"/>
    <w:rsid w:val="00501F68"/>
    <w:rsid w:val="005025A4"/>
    <w:rsid w:val="00502C28"/>
    <w:rsid w:val="005042F6"/>
    <w:rsid w:val="00506DFA"/>
    <w:rsid w:val="00512FCD"/>
    <w:rsid w:val="00514D05"/>
    <w:rsid w:val="00515898"/>
    <w:rsid w:val="005158DC"/>
    <w:rsid w:val="00523506"/>
    <w:rsid w:val="00524255"/>
    <w:rsid w:val="00524F51"/>
    <w:rsid w:val="0052797D"/>
    <w:rsid w:val="00530420"/>
    <w:rsid w:val="005340F2"/>
    <w:rsid w:val="00535664"/>
    <w:rsid w:val="0054129B"/>
    <w:rsid w:val="005413F9"/>
    <w:rsid w:val="00545896"/>
    <w:rsid w:val="005464D1"/>
    <w:rsid w:val="00547E7B"/>
    <w:rsid w:val="00550A54"/>
    <w:rsid w:val="005576A7"/>
    <w:rsid w:val="00557E59"/>
    <w:rsid w:val="00560C86"/>
    <w:rsid w:val="00561BDF"/>
    <w:rsid w:val="00564587"/>
    <w:rsid w:val="00565F80"/>
    <w:rsid w:val="00566D0B"/>
    <w:rsid w:val="00570464"/>
    <w:rsid w:val="005711D9"/>
    <w:rsid w:val="00571AF5"/>
    <w:rsid w:val="0057215A"/>
    <w:rsid w:val="00573342"/>
    <w:rsid w:val="005805C4"/>
    <w:rsid w:val="00581952"/>
    <w:rsid w:val="00581D5C"/>
    <w:rsid w:val="005859EC"/>
    <w:rsid w:val="00590472"/>
    <w:rsid w:val="00590A5B"/>
    <w:rsid w:val="005920A2"/>
    <w:rsid w:val="00593984"/>
    <w:rsid w:val="00594BED"/>
    <w:rsid w:val="00596A74"/>
    <w:rsid w:val="005A10B5"/>
    <w:rsid w:val="005A135F"/>
    <w:rsid w:val="005A22C0"/>
    <w:rsid w:val="005A23A6"/>
    <w:rsid w:val="005A379B"/>
    <w:rsid w:val="005A5586"/>
    <w:rsid w:val="005A5DE6"/>
    <w:rsid w:val="005A67A4"/>
    <w:rsid w:val="005A7D88"/>
    <w:rsid w:val="005B0C1F"/>
    <w:rsid w:val="005B1CFA"/>
    <w:rsid w:val="005B1F30"/>
    <w:rsid w:val="005B25C6"/>
    <w:rsid w:val="005B4E68"/>
    <w:rsid w:val="005B6476"/>
    <w:rsid w:val="005B6BC9"/>
    <w:rsid w:val="005C6350"/>
    <w:rsid w:val="005D0383"/>
    <w:rsid w:val="005E0BAE"/>
    <w:rsid w:val="005E16BD"/>
    <w:rsid w:val="005E1B3E"/>
    <w:rsid w:val="005E55DD"/>
    <w:rsid w:val="005F785A"/>
    <w:rsid w:val="00606980"/>
    <w:rsid w:val="00611397"/>
    <w:rsid w:val="00613923"/>
    <w:rsid w:val="00614C69"/>
    <w:rsid w:val="00617009"/>
    <w:rsid w:val="00617DF5"/>
    <w:rsid w:val="00622CBF"/>
    <w:rsid w:val="006260BB"/>
    <w:rsid w:val="0062650B"/>
    <w:rsid w:val="006279E0"/>
    <w:rsid w:val="00632FC5"/>
    <w:rsid w:val="00640809"/>
    <w:rsid w:val="00645CF6"/>
    <w:rsid w:val="00646D3A"/>
    <w:rsid w:val="0065000C"/>
    <w:rsid w:val="0065499E"/>
    <w:rsid w:val="006656E6"/>
    <w:rsid w:val="00672768"/>
    <w:rsid w:val="00672DD6"/>
    <w:rsid w:val="00674A9A"/>
    <w:rsid w:val="00677896"/>
    <w:rsid w:val="006819A6"/>
    <w:rsid w:val="00683C23"/>
    <w:rsid w:val="00685A58"/>
    <w:rsid w:val="006874FF"/>
    <w:rsid w:val="00690461"/>
    <w:rsid w:val="00691CD9"/>
    <w:rsid w:val="00691D6B"/>
    <w:rsid w:val="00692CC9"/>
    <w:rsid w:val="006966EC"/>
    <w:rsid w:val="006976E2"/>
    <w:rsid w:val="006A5C69"/>
    <w:rsid w:val="006A751F"/>
    <w:rsid w:val="006B206F"/>
    <w:rsid w:val="006B24C8"/>
    <w:rsid w:val="006B3FA6"/>
    <w:rsid w:val="006B6CE1"/>
    <w:rsid w:val="006B7556"/>
    <w:rsid w:val="006C4D74"/>
    <w:rsid w:val="006C7F4B"/>
    <w:rsid w:val="006D171F"/>
    <w:rsid w:val="006D1A55"/>
    <w:rsid w:val="006D5845"/>
    <w:rsid w:val="006D5BEF"/>
    <w:rsid w:val="006D7F5D"/>
    <w:rsid w:val="006E2FB6"/>
    <w:rsid w:val="006E6E50"/>
    <w:rsid w:val="006E73CD"/>
    <w:rsid w:val="006F1166"/>
    <w:rsid w:val="006F5276"/>
    <w:rsid w:val="0070342F"/>
    <w:rsid w:val="007049FB"/>
    <w:rsid w:val="00705382"/>
    <w:rsid w:val="00705A33"/>
    <w:rsid w:val="00711138"/>
    <w:rsid w:val="00712D1B"/>
    <w:rsid w:val="0071541C"/>
    <w:rsid w:val="007160B1"/>
    <w:rsid w:val="00716D4C"/>
    <w:rsid w:val="007225B6"/>
    <w:rsid w:val="0072332B"/>
    <w:rsid w:val="0072336A"/>
    <w:rsid w:val="00723EDE"/>
    <w:rsid w:val="00725986"/>
    <w:rsid w:val="00725F49"/>
    <w:rsid w:val="00726DD8"/>
    <w:rsid w:val="007271FF"/>
    <w:rsid w:val="00730332"/>
    <w:rsid w:val="007315AF"/>
    <w:rsid w:val="00735BFD"/>
    <w:rsid w:val="0073737F"/>
    <w:rsid w:val="007378CC"/>
    <w:rsid w:val="00737D3A"/>
    <w:rsid w:val="00745361"/>
    <w:rsid w:val="00752781"/>
    <w:rsid w:val="00756FF6"/>
    <w:rsid w:val="00760DB6"/>
    <w:rsid w:val="007628DB"/>
    <w:rsid w:val="007643F5"/>
    <w:rsid w:val="00764EA9"/>
    <w:rsid w:val="007675EF"/>
    <w:rsid w:val="0077046E"/>
    <w:rsid w:val="00771AE2"/>
    <w:rsid w:val="0077406F"/>
    <w:rsid w:val="0077627A"/>
    <w:rsid w:val="0077786A"/>
    <w:rsid w:val="007804BA"/>
    <w:rsid w:val="00782A26"/>
    <w:rsid w:val="00782E65"/>
    <w:rsid w:val="00783866"/>
    <w:rsid w:val="00786F71"/>
    <w:rsid w:val="00787C66"/>
    <w:rsid w:val="007901A8"/>
    <w:rsid w:val="0079194B"/>
    <w:rsid w:val="00792C3F"/>
    <w:rsid w:val="00793370"/>
    <w:rsid w:val="0079416A"/>
    <w:rsid w:val="007958B3"/>
    <w:rsid w:val="00795A2F"/>
    <w:rsid w:val="00796C22"/>
    <w:rsid w:val="007A1EC9"/>
    <w:rsid w:val="007A4F95"/>
    <w:rsid w:val="007A5124"/>
    <w:rsid w:val="007A6B3D"/>
    <w:rsid w:val="007A6B99"/>
    <w:rsid w:val="007A7599"/>
    <w:rsid w:val="007B246D"/>
    <w:rsid w:val="007B2DF9"/>
    <w:rsid w:val="007B5468"/>
    <w:rsid w:val="007C4935"/>
    <w:rsid w:val="007C4E6F"/>
    <w:rsid w:val="007C5332"/>
    <w:rsid w:val="007C5B62"/>
    <w:rsid w:val="007D088E"/>
    <w:rsid w:val="007D3644"/>
    <w:rsid w:val="007D3927"/>
    <w:rsid w:val="007D5515"/>
    <w:rsid w:val="007D5594"/>
    <w:rsid w:val="007D6A9D"/>
    <w:rsid w:val="007D6F7B"/>
    <w:rsid w:val="007E1830"/>
    <w:rsid w:val="007E2D7D"/>
    <w:rsid w:val="007F33C3"/>
    <w:rsid w:val="00802414"/>
    <w:rsid w:val="00802B18"/>
    <w:rsid w:val="008063B8"/>
    <w:rsid w:val="0081264B"/>
    <w:rsid w:val="008135FF"/>
    <w:rsid w:val="00814C2B"/>
    <w:rsid w:val="00815193"/>
    <w:rsid w:val="008164CF"/>
    <w:rsid w:val="008169F3"/>
    <w:rsid w:val="0082175F"/>
    <w:rsid w:val="008239CA"/>
    <w:rsid w:val="0082588B"/>
    <w:rsid w:val="00826A27"/>
    <w:rsid w:val="0082767A"/>
    <w:rsid w:val="00834CB8"/>
    <w:rsid w:val="00836F9D"/>
    <w:rsid w:val="00840C21"/>
    <w:rsid w:val="0084314E"/>
    <w:rsid w:val="00851AA2"/>
    <w:rsid w:val="00854C5E"/>
    <w:rsid w:val="0085518D"/>
    <w:rsid w:val="008613B2"/>
    <w:rsid w:val="00862CDB"/>
    <w:rsid w:val="00863408"/>
    <w:rsid w:val="0086749D"/>
    <w:rsid w:val="00873438"/>
    <w:rsid w:val="00873D20"/>
    <w:rsid w:val="0087421F"/>
    <w:rsid w:val="00880107"/>
    <w:rsid w:val="008838C5"/>
    <w:rsid w:val="00885ED2"/>
    <w:rsid w:val="00886828"/>
    <w:rsid w:val="00894DDF"/>
    <w:rsid w:val="008964D2"/>
    <w:rsid w:val="008968A2"/>
    <w:rsid w:val="008A24F6"/>
    <w:rsid w:val="008A4855"/>
    <w:rsid w:val="008A5327"/>
    <w:rsid w:val="008A6AA6"/>
    <w:rsid w:val="008A6C63"/>
    <w:rsid w:val="008B0BE6"/>
    <w:rsid w:val="008B411B"/>
    <w:rsid w:val="008B545E"/>
    <w:rsid w:val="008C69C5"/>
    <w:rsid w:val="008D0E46"/>
    <w:rsid w:val="008D50F6"/>
    <w:rsid w:val="008E7D6A"/>
    <w:rsid w:val="008F18B1"/>
    <w:rsid w:val="008F23E8"/>
    <w:rsid w:val="008F2B98"/>
    <w:rsid w:val="00901DFC"/>
    <w:rsid w:val="009031A9"/>
    <w:rsid w:val="00904068"/>
    <w:rsid w:val="009052C2"/>
    <w:rsid w:val="00906384"/>
    <w:rsid w:val="0090681D"/>
    <w:rsid w:val="00907B5A"/>
    <w:rsid w:val="0091185D"/>
    <w:rsid w:val="00911D6C"/>
    <w:rsid w:val="0091237F"/>
    <w:rsid w:val="009158CA"/>
    <w:rsid w:val="00916C18"/>
    <w:rsid w:val="00921433"/>
    <w:rsid w:val="009215D5"/>
    <w:rsid w:val="00922925"/>
    <w:rsid w:val="009240B7"/>
    <w:rsid w:val="00924E76"/>
    <w:rsid w:val="00931EE8"/>
    <w:rsid w:val="00933E41"/>
    <w:rsid w:val="0093643E"/>
    <w:rsid w:val="00937DB3"/>
    <w:rsid w:val="00943EB1"/>
    <w:rsid w:val="0094415B"/>
    <w:rsid w:val="00944C47"/>
    <w:rsid w:val="00946729"/>
    <w:rsid w:val="0094687F"/>
    <w:rsid w:val="00950E13"/>
    <w:rsid w:val="00951B35"/>
    <w:rsid w:val="00953D2E"/>
    <w:rsid w:val="00954845"/>
    <w:rsid w:val="00955378"/>
    <w:rsid w:val="00956485"/>
    <w:rsid w:val="00957384"/>
    <w:rsid w:val="009609CB"/>
    <w:rsid w:val="009663B8"/>
    <w:rsid w:val="00966F86"/>
    <w:rsid w:val="00971981"/>
    <w:rsid w:val="009729D0"/>
    <w:rsid w:val="009740F4"/>
    <w:rsid w:val="00974B78"/>
    <w:rsid w:val="009817B8"/>
    <w:rsid w:val="009822B6"/>
    <w:rsid w:val="0098747E"/>
    <w:rsid w:val="009936F9"/>
    <w:rsid w:val="0099609F"/>
    <w:rsid w:val="009965D2"/>
    <w:rsid w:val="009A1449"/>
    <w:rsid w:val="009A1A66"/>
    <w:rsid w:val="009A5203"/>
    <w:rsid w:val="009B01BD"/>
    <w:rsid w:val="009B1CCF"/>
    <w:rsid w:val="009B216B"/>
    <w:rsid w:val="009B26CC"/>
    <w:rsid w:val="009B2A12"/>
    <w:rsid w:val="009B5BD1"/>
    <w:rsid w:val="009B64F6"/>
    <w:rsid w:val="009C0088"/>
    <w:rsid w:val="009C7E5E"/>
    <w:rsid w:val="009D256F"/>
    <w:rsid w:val="009D2959"/>
    <w:rsid w:val="009D2CE6"/>
    <w:rsid w:val="009D4FAE"/>
    <w:rsid w:val="009D74F8"/>
    <w:rsid w:val="009E1284"/>
    <w:rsid w:val="009E3F87"/>
    <w:rsid w:val="009F25CE"/>
    <w:rsid w:val="009F3A2E"/>
    <w:rsid w:val="00A0412D"/>
    <w:rsid w:val="00A06B61"/>
    <w:rsid w:val="00A17454"/>
    <w:rsid w:val="00A179F4"/>
    <w:rsid w:val="00A216CB"/>
    <w:rsid w:val="00A21EE6"/>
    <w:rsid w:val="00A228CB"/>
    <w:rsid w:val="00A22B2B"/>
    <w:rsid w:val="00A307DF"/>
    <w:rsid w:val="00A31C86"/>
    <w:rsid w:val="00A322B5"/>
    <w:rsid w:val="00A33176"/>
    <w:rsid w:val="00A342B1"/>
    <w:rsid w:val="00A34F20"/>
    <w:rsid w:val="00A46941"/>
    <w:rsid w:val="00A510FB"/>
    <w:rsid w:val="00A51939"/>
    <w:rsid w:val="00A53A3C"/>
    <w:rsid w:val="00A542E6"/>
    <w:rsid w:val="00A5499F"/>
    <w:rsid w:val="00A55848"/>
    <w:rsid w:val="00A57C46"/>
    <w:rsid w:val="00A6052E"/>
    <w:rsid w:val="00A609DE"/>
    <w:rsid w:val="00A61133"/>
    <w:rsid w:val="00A633E2"/>
    <w:rsid w:val="00A64FFB"/>
    <w:rsid w:val="00A651E0"/>
    <w:rsid w:val="00A656ED"/>
    <w:rsid w:val="00A75E49"/>
    <w:rsid w:val="00A76E28"/>
    <w:rsid w:val="00A77ACE"/>
    <w:rsid w:val="00A85D56"/>
    <w:rsid w:val="00A90577"/>
    <w:rsid w:val="00A91A64"/>
    <w:rsid w:val="00A92078"/>
    <w:rsid w:val="00A93547"/>
    <w:rsid w:val="00A9496E"/>
    <w:rsid w:val="00A973AD"/>
    <w:rsid w:val="00AA3B92"/>
    <w:rsid w:val="00AB3514"/>
    <w:rsid w:val="00AB4773"/>
    <w:rsid w:val="00AC6D5B"/>
    <w:rsid w:val="00AD0752"/>
    <w:rsid w:val="00AD2259"/>
    <w:rsid w:val="00AD6F2C"/>
    <w:rsid w:val="00AE51DE"/>
    <w:rsid w:val="00AE5463"/>
    <w:rsid w:val="00AF2714"/>
    <w:rsid w:val="00AF53E9"/>
    <w:rsid w:val="00AF5A9F"/>
    <w:rsid w:val="00B00693"/>
    <w:rsid w:val="00B03CCC"/>
    <w:rsid w:val="00B05683"/>
    <w:rsid w:val="00B10189"/>
    <w:rsid w:val="00B112EC"/>
    <w:rsid w:val="00B2393C"/>
    <w:rsid w:val="00B3011B"/>
    <w:rsid w:val="00B31C69"/>
    <w:rsid w:val="00B354F6"/>
    <w:rsid w:val="00B400C5"/>
    <w:rsid w:val="00B41328"/>
    <w:rsid w:val="00B42D40"/>
    <w:rsid w:val="00B442FC"/>
    <w:rsid w:val="00B46E84"/>
    <w:rsid w:val="00B5058B"/>
    <w:rsid w:val="00B508CC"/>
    <w:rsid w:val="00B508EB"/>
    <w:rsid w:val="00B5391C"/>
    <w:rsid w:val="00B62C64"/>
    <w:rsid w:val="00B63960"/>
    <w:rsid w:val="00B66576"/>
    <w:rsid w:val="00B74A09"/>
    <w:rsid w:val="00B760EE"/>
    <w:rsid w:val="00B76346"/>
    <w:rsid w:val="00B76B1C"/>
    <w:rsid w:val="00B8005B"/>
    <w:rsid w:val="00B810E1"/>
    <w:rsid w:val="00B81519"/>
    <w:rsid w:val="00B81EC1"/>
    <w:rsid w:val="00B831B7"/>
    <w:rsid w:val="00B83579"/>
    <w:rsid w:val="00B84838"/>
    <w:rsid w:val="00B85B99"/>
    <w:rsid w:val="00B97946"/>
    <w:rsid w:val="00BA0B91"/>
    <w:rsid w:val="00BA330C"/>
    <w:rsid w:val="00BA34BC"/>
    <w:rsid w:val="00BA701F"/>
    <w:rsid w:val="00BB492B"/>
    <w:rsid w:val="00BB5303"/>
    <w:rsid w:val="00BB77FE"/>
    <w:rsid w:val="00BC3A1A"/>
    <w:rsid w:val="00BC4959"/>
    <w:rsid w:val="00BC5141"/>
    <w:rsid w:val="00BC5EB7"/>
    <w:rsid w:val="00BC698F"/>
    <w:rsid w:val="00BC7320"/>
    <w:rsid w:val="00BC7989"/>
    <w:rsid w:val="00BD7116"/>
    <w:rsid w:val="00BD764B"/>
    <w:rsid w:val="00BE05A6"/>
    <w:rsid w:val="00BE082F"/>
    <w:rsid w:val="00BE2FA7"/>
    <w:rsid w:val="00BF3D84"/>
    <w:rsid w:val="00C03023"/>
    <w:rsid w:val="00C145A8"/>
    <w:rsid w:val="00C15067"/>
    <w:rsid w:val="00C15C9A"/>
    <w:rsid w:val="00C15FCE"/>
    <w:rsid w:val="00C17AC4"/>
    <w:rsid w:val="00C17ACF"/>
    <w:rsid w:val="00C220CE"/>
    <w:rsid w:val="00C23DD3"/>
    <w:rsid w:val="00C26B14"/>
    <w:rsid w:val="00C27CCE"/>
    <w:rsid w:val="00C308F4"/>
    <w:rsid w:val="00C30DCD"/>
    <w:rsid w:val="00C30FDC"/>
    <w:rsid w:val="00C31B89"/>
    <w:rsid w:val="00C3591C"/>
    <w:rsid w:val="00C41FA1"/>
    <w:rsid w:val="00C420E8"/>
    <w:rsid w:val="00C43E74"/>
    <w:rsid w:val="00C44BF8"/>
    <w:rsid w:val="00C44D88"/>
    <w:rsid w:val="00C476DE"/>
    <w:rsid w:val="00C509EA"/>
    <w:rsid w:val="00C538F1"/>
    <w:rsid w:val="00C54614"/>
    <w:rsid w:val="00C54895"/>
    <w:rsid w:val="00C62AEF"/>
    <w:rsid w:val="00C67404"/>
    <w:rsid w:val="00C734E5"/>
    <w:rsid w:val="00C73AC5"/>
    <w:rsid w:val="00C77A5B"/>
    <w:rsid w:val="00C77C28"/>
    <w:rsid w:val="00C823D4"/>
    <w:rsid w:val="00C85ACF"/>
    <w:rsid w:val="00C85D17"/>
    <w:rsid w:val="00C9138D"/>
    <w:rsid w:val="00C93B0F"/>
    <w:rsid w:val="00CA0F1A"/>
    <w:rsid w:val="00CA148B"/>
    <w:rsid w:val="00CA3A42"/>
    <w:rsid w:val="00CA5E43"/>
    <w:rsid w:val="00CA689D"/>
    <w:rsid w:val="00CA7B55"/>
    <w:rsid w:val="00CA7EEC"/>
    <w:rsid w:val="00CB0014"/>
    <w:rsid w:val="00CB026F"/>
    <w:rsid w:val="00CB136C"/>
    <w:rsid w:val="00CB37C4"/>
    <w:rsid w:val="00CB697B"/>
    <w:rsid w:val="00CC3238"/>
    <w:rsid w:val="00CC40ED"/>
    <w:rsid w:val="00CC5634"/>
    <w:rsid w:val="00CC5914"/>
    <w:rsid w:val="00CD49F3"/>
    <w:rsid w:val="00CE04D1"/>
    <w:rsid w:val="00CE29C8"/>
    <w:rsid w:val="00CE46BB"/>
    <w:rsid w:val="00CE6972"/>
    <w:rsid w:val="00CF0DCB"/>
    <w:rsid w:val="00CF7691"/>
    <w:rsid w:val="00CF787D"/>
    <w:rsid w:val="00CF7D9C"/>
    <w:rsid w:val="00D013D9"/>
    <w:rsid w:val="00D050CD"/>
    <w:rsid w:val="00D10774"/>
    <w:rsid w:val="00D13BC6"/>
    <w:rsid w:val="00D15106"/>
    <w:rsid w:val="00D1594E"/>
    <w:rsid w:val="00D2017E"/>
    <w:rsid w:val="00D21E7C"/>
    <w:rsid w:val="00D23D1C"/>
    <w:rsid w:val="00D273EF"/>
    <w:rsid w:val="00D33A2D"/>
    <w:rsid w:val="00D35D6B"/>
    <w:rsid w:val="00D3731D"/>
    <w:rsid w:val="00D47D4D"/>
    <w:rsid w:val="00D50B55"/>
    <w:rsid w:val="00D55AAA"/>
    <w:rsid w:val="00D56E23"/>
    <w:rsid w:val="00D57708"/>
    <w:rsid w:val="00D57F4A"/>
    <w:rsid w:val="00D61D86"/>
    <w:rsid w:val="00D6383C"/>
    <w:rsid w:val="00D645CD"/>
    <w:rsid w:val="00D66546"/>
    <w:rsid w:val="00D67E75"/>
    <w:rsid w:val="00D74E18"/>
    <w:rsid w:val="00D7732E"/>
    <w:rsid w:val="00D81485"/>
    <w:rsid w:val="00D81F99"/>
    <w:rsid w:val="00D82179"/>
    <w:rsid w:val="00D84A2F"/>
    <w:rsid w:val="00D875B5"/>
    <w:rsid w:val="00D941DB"/>
    <w:rsid w:val="00D94D5E"/>
    <w:rsid w:val="00D96839"/>
    <w:rsid w:val="00D97400"/>
    <w:rsid w:val="00DA31D3"/>
    <w:rsid w:val="00DA3590"/>
    <w:rsid w:val="00DA38BD"/>
    <w:rsid w:val="00DA4A7B"/>
    <w:rsid w:val="00DA62A7"/>
    <w:rsid w:val="00DB1E49"/>
    <w:rsid w:val="00DB38CB"/>
    <w:rsid w:val="00DB5AF7"/>
    <w:rsid w:val="00DD15E7"/>
    <w:rsid w:val="00DD41B8"/>
    <w:rsid w:val="00DD459A"/>
    <w:rsid w:val="00DD53CD"/>
    <w:rsid w:val="00DD5E9F"/>
    <w:rsid w:val="00DE38D9"/>
    <w:rsid w:val="00DE4918"/>
    <w:rsid w:val="00DE6177"/>
    <w:rsid w:val="00DE6C23"/>
    <w:rsid w:val="00DF59B0"/>
    <w:rsid w:val="00E0088F"/>
    <w:rsid w:val="00E0612B"/>
    <w:rsid w:val="00E067A6"/>
    <w:rsid w:val="00E0766E"/>
    <w:rsid w:val="00E125AD"/>
    <w:rsid w:val="00E12BDC"/>
    <w:rsid w:val="00E13DF9"/>
    <w:rsid w:val="00E149EC"/>
    <w:rsid w:val="00E15709"/>
    <w:rsid w:val="00E171F4"/>
    <w:rsid w:val="00E30D05"/>
    <w:rsid w:val="00E343BF"/>
    <w:rsid w:val="00E34D27"/>
    <w:rsid w:val="00E37BDD"/>
    <w:rsid w:val="00E37FAE"/>
    <w:rsid w:val="00E43111"/>
    <w:rsid w:val="00E43B58"/>
    <w:rsid w:val="00E4483C"/>
    <w:rsid w:val="00E51155"/>
    <w:rsid w:val="00E542E7"/>
    <w:rsid w:val="00E5584C"/>
    <w:rsid w:val="00E56563"/>
    <w:rsid w:val="00E60C8B"/>
    <w:rsid w:val="00E66AB5"/>
    <w:rsid w:val="00E72605"/>
    <w:rsid w:val="00E73736"/>
    <w:rsid w:val="00E73758"/>
    <w:rsid w:val="00E7458F"/>
    <w:rsid w:val="00E75AB1"/>
    <w:rsid w:val="00E84E0C"/>
    <w:rsid w:val="00E9196B"/>
    <w:rsid w:val="00E93CD3"/>
    <w:rsid w:val="00E97C76"/>
    <w:rsid w:val="00EA01FC"/>
    <w:rsid w:val="00EA2772"/>
    <w:rsid w:val="00EA358F"/>
    <w:rsid w:val="00EA7B3D"/>
    <w:rsid w:val="00EB09A2"/>
    <w:rsid w:val="00EB278E"/>
    <w:rsid w:val="00EC20D2"/>
    <w:rsid w:val="00EC30DC"/>
    <w:rsid w:val="00EC5BB0"/>
    <w:rsid w:val="00ED15E4"/>
    <w:rsid w:val="00ED4E83"/>
    <w:rsid w:val="00EE022F"/>
    <w:rsid w:val="00EE2EEC"/>
    <w:rsid w:val="00EE32B8"/>
    <w:rsid w:val="00EE5C81"/>
    <w:rsid w:val="00EF0506"/>
    <w:rsid w:val="00EF41EF"/>
    <w:rsid w:val="00EF5D56"/>
    <w:rsid w:val="00F00996"/>
    <w:rsid w:val="00F01070"/>
    <w:rsid w:val="00F02410"/>
    <w:rsid w:val="00F02FE4"/>
    <w:rsid w:val="00F04655"/>
    <w:rsid w:val="00F07735"/>
    <w:rsid w:val="00F1537D"/>
    <w:rsid w:val="00F15B63"/>
    <w:rsid w:val="00F15CD1"/>
    <w:rsid w:val="00F165B4"/>
    <w:rsid w:val="00F16947"/>
    <w:rsid w:val="00F2231E"/>
    <w:rsid w:val="00F23714"/>
    <w:rsid w:val="00F23992"/>
    <w:rsid w:val="00F25C74"/>
    <w:rsid w:val="00F30BBB"/>
    <w:rsid w:val="00F343D3"/>
    <w:rsid w:val="00F35359"/>
    <w:rsid w:val="00F35B8C"/>
    <w:rsid w:val="00F35BEB"/>
    <w:rsid w:val="00F376D3"/>
    <w:rsid w:val="00F377D6"/>
    <w:rsid w:val="00F40A75"/>
    <w:rsid w:val="00F40D3D"/>
    <w:rsid w:val="00F45310"/>
    <w:rsid w:val="00F47549"/>
    <w:rsid w:val="00F50811"/>
    <w:rsid w:val="00F52223"/>
    <w:rsid w:val="00F5277E"/>
    <w:rsid w:val="00F549CA"/>
    <w:rsid w:val="00F625EE"/>
    <w:rsid w:val="00F63103"/>
    <w:rsid w:val="00F6558E"/>
    <w:rsid w:val="00F71108"/>
    <w:rsid w:val="00F75E07"/>
    <w:rsid w:val="00F82514"/>
    <w:rsid w:val="00F8522C"/>
    <w:rsid w:val="00F87467"/>
    <w:rsid w:val="00F87BF3"/>
    <w:rsid w:val="00F976DC"/>
    <w:rsid w:val="00F977CA"/>
    <w:rsid w:val="00FA0488"/>
    <w:rsid w:val="00FA1BB6"/>
    <w:rsid w:val="00FA2C70"/>
    <w:rsid w:val="00FA6375"/>
    <w:rsid w:val="00FB360C"/>
    <w:rsid w:val="00FB4295"/>
    <w:rsid w:val="00FB5220"/>
    <w:rsid w:val="00FB6681"/>
    <w:rsid w:val="00FC2A09"/>
    <w:rsid w:val="00FC350B"/>
    <w:rsid w:val="00FC4470"/>
    <w:rsid w:val="00FC6B24"/>
    <w:rsid w:val="00FC767C"/>
    <w:rsid w:val="00FD126D"/>
    <w:rsid w:val="00FD663E"/>
    <w:rsid w:val="00FD78FD"/>
    <w:rsid w:val="00FD7B04"/>
    <w:rsid w:val="00FE48F0"/>
    <w:rsid w:val="00FF0B1E"/>
    <w:rsid w:val="00FF1B35"/>
    <w:rsid w:val="00FF4DB4"/>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160B11"/>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 w:type="character" w:styleId="FollowedHyperlink">
    <w:name w:val="FollowedHyperlink"/>
    <w:basedOn w:val="DefaultParagraphFont"/>
    <w:rsid w:val="00CE6972"/>
    <w:rPr>
      <w:color w:val="800080" w:themeColor="followedHyperlink"/>
      <w:u w:val="single"/>
    </w:rPr>
  </w:style>
  <w:style w:type="character" w:customStyle="1" w:styleId="person">
    <w:name w:val="person"/>
    <w:basedOn w:val="DefaultParagraphFont"/>
    <w:rsid w:val="0082175F"/>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440685474">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www.454.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79</TotalTime>
  <Pages>34</Pages>
  <Words>19246</Words>
  <Characters>109706</Characters>
  <Application>Microsoft Macintosh Word</Application>
  <DocSecurity>0</DocSecurity>
  <Lines>914</Lines>
  <Paragraphs>219</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34726</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cp:revision>
  <dcterms:created xsi:type="dcterms:W3CDTF">2014-04-24T12:04:00Z</dcterms:created>
  <dcterms:modified xsi:type="dcterms:W3CDTF">2014-04-29T01:42:00Z</dcterms:modified>
  <cp:category/>
</cp:coreProperties>
</file>